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C017C" w14:textId="77777777"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14:paraId="1441D9AD"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3D487D57" w14:textId="77777777" w:rsidR="00506BC7" w:rsidRPr="002B2829" w:rsidRDefault="00506BC7" w:rsidP="10E6EC3D">
      <w:pPr>
        <w:jc w:val="center"/>
        <w:rPr>
          <w:rFonts w:cs="Times New Roman"/>
        </w:rPr>
      </w:pPr>
    </w:p>
    <w:p w14:paraId="20FD54FD" w14:textId="77777777" w:rsidR="10E6EC3D" w:rsidRPr="002B2829" w:rsidRDefault="10E6EC3D" w:rsidP="10E6EC3D">
      <w:pPr>
        <w:jc w:val="center"/>
        <w:rPr>
          <w:rFonts w:cs="Times New Roman"/>
        </w:rPr>
      </w:pPr>
    </w:p>
    <w:p w14:paraId="31B23458" w14:textId="77777777" w:rsidR="10E6EC3D" w:rsidRPr="002B2829" w:rsidRDefault="10E6EC3D" w:rsidP="10E6EC3D">
      <w:pPr>
        <w:jc w:val="center"/>
        <w:rPr>
          <w:rFonts w:cs="Times New Roman"/>
        </w:rPr>
      </w:pPr>
    </w:p>
    <w:p w14:paraId="1C8EE3EB" w14:textId="77777777" w:rsidR="10E6EC3D" w:rsidRPr="002B2829" w:rsidRDefault="10E6EC3D" w:rsidP="10E6EC3D">
      <w:pPr>
        <w:jc w:val="center"/>
        <w:rPr>
          <w:rFonts w:cs="Times New Roman"/>
        </w:rPr>
      </w:pPr>
    </w:p>
    <w:p w14:paraId="30CA80F1"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63C17DD5" w14:textId="77777777" w:rsidR="087FAF2D" w:rsidRPr="002B2829" w:rsidRDefault="087FAF2D" w:rsidP="10E6EC3D">
      <w:pPr>
        <w:spacing w:line="240" w:lineRule="auto"/>
        <w:jc w:val="center"/>
        <w:rPr>
          <w:rFonts w:cs="Times New Roman"/>
        </w:rPr>
      </w:pPr>
    </w:p>
    <w:p w14:paraId="11053DE2" w14:textId="77777777" w:rsidR="00BF02C4" w:rsidRPr="002B2829" w:rsidRDefault="00BF02C4" w:rsidP="10E6EC3D">
      <w:pPr>
        <w:jc w:val="center"/>
        <w:rPr>
          <w:rFonts w:cs="Times New Roman"/>
        </w:rPr>
      </w:pPr>
    </w:p>
    <w:p w14:paraId="1123B0FD" w14:textId="77777777" w:rsidR="00BF02C4" w:rsidRPr="002B2829" w:rsidRDefault="00BF02C4" w:rsidP="0099743A">
      <w:pPr>
        <w:jc w:val="center"/>
        <w:rPr>
          <w:rFonts w:cs="Times New Roman"/>
          <w:szCs w:val="24"/>
        </w:rPr>
      </w:pPr>
    </w:p>
    <w:p w14:paraId="2149A1FE" w14:textId="77777777" w:rsidR="00A004B7" w:rsidRPr="002B2829" w:rsidRDefault="00A004B7" w:rsidP="0099743A">
      <w:pPr>
        <w:jc w:val="center"/>
        <w:rPr>
          <w:rFonts w:cs="Times New Roman"/>
          <w:szCs w:val="24"/>
        </w:rPr>
      </w:pPr>
    </w:p>
    <w:p w14:paraId="20D85D13" w14:textId="77777777" w:rsidR="00A004B7" w:rsidRPr="002B2829" w:rsidRDefault="00A004B7" w:rsidP="0099743A">
      <w:pPr>
        <w:jc w:val="center"/>
        <w:rPr>
          <w:rFonts w:cs="Times New Roman"/>
          <w:szCs w:val="24"/>
        </w:rPr>
      </w:pPr>
    </w:p>
    <w:p w14:paraId="2777668A" w14:textId="1B32965A"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14:paraId="2AA57E4C" w14:textId="77777777" w:rsidR="00506BC7" w:rsidRPr="002B2829" w:rsidRDefault="00506BC7" w:rsidP="0099743A">
      <w:pPr>
        <w:jc w:val="center"/>
        <w:rPr>
          <w:rFonts w:cs="Times New Roman"/>
          <w:szCs w:val="24"/>
        </w:rPr>
      </w:pPr>
    </w:p>
    <w:p w14:paraId="29EAEBFF" w14:textId="77777777" w:rsidR="007D01B9" w:rsidRPr="002B2829" w:rsidRDefault="007D01B9" w:rsidP="0099743A">
      <w:pPr>
        <w:jc w:val="center"/>
        <w:rPr>
          <w:rFonts w:cs="Times New Roman"/>
          <w:szCs w:val="24"/>
        </w:rPr>
      </w:pPr>
    </w:p>
    <w:p w14:paraId="346C6CEE" w14:textId="77777777" w:rsidR="00506BC7" w:rsidRPr="002B2829" w:rsidRDefault="00506BC7" w:rsidP="0099743A">
      <w:pPr>
        <w:jc w:val="center"/>
        <w:rPr>
          <w:rFonts w:cs="Times New Roman"/>
          <w:szCs w:val="24"/>
        </w:rPr>
      </w:pPr>
    </w:p>
    <w:p w14:paraId="3E9BB164" w14:textId="77777777" w:rsidR="00506BC7" w:rsidRPr="002B2829" w:rsidRDefault="00506BC7" w:rsidP="0099743A">
      <w:pPr>
        <w:jc w:val="center"/>
        <w:rPr>
          <w:rFonts w:cs="Times New Roman"/>
          <w:szCs w:val="24"/>
        </w:rPr>
      </w:pPr>
    </w:p>
    <w:p w14:paraId="75F11561" w14:textId="77777777" w:rsidR="00506BC7" w:rsidRPr="002B2829" w:rsidRDefault="00506BC7" w:rsidP="0099743A">
      <w:pPr>
        <w:jc w:val="center"/>
        <w:rPr>
          <w:rFonts w:cs="Times New Roman"/>
          <w:szCs w:val="24"/>
        </w:rPr>
      </w:pPr>
    </w:p>
    <w:p w14:paraId="3CCE1217" w14:textId="77777777" w:rsidR="00506BC7" w:rsidRPr="002B2829" w:rsidRDefault="00506BC7" w:rsidP="0099743A">
      <w:pPr>
        <w:jc w:val="center"/>
        <w:rPr>
          <w:rFonts w:cs="Times New Roman"/>
          <w:szCs w:val="24"/>
        </w:rPr>
      </w:pPr>
    </w:p>
    <w:p w14:paraId="4898CCE7" w14:textId="77777777" w:rsidR="00506BC7" w:rsidRPr="002B2829" w:rsidRDefault="00506BC7" w:rsidP="0099743A">
      <w:pPr>
        <w:jc w:val="center"/>
        <w:rPr>
          <w:rFonts w:cs="Times New Roman"/>
          <w:szCs w:val="24"/>
        </w:rPr>
      </w:pPr>
    </w:p>
    <w:p w14:paraId="28F99DE0" w14:textId="77777777" w:rsidR="00506BC7" w:rsidRPr="002B2829" w:rsidRDefault="00506BC7" w:rsidP="0099743A">
      <w:pPr>
        <w:jc w:val="center"/>
        <w:rPr>
          <w:rFonts w:cs="Times New Roman"/>
          <w:szCs w:val="24"/>
        </w:rPr>
      </w:pPr>
    </w:p>
    <w:p w14:paraId="0B2A59B1" w14:textId="77777777" w:rsidR="00506BC7" w:rsidRPr="002B2829" w:rsidRDefault="00506BC7" w:rsidP="0099743A">
      <w:pPr>
        <w:jc w:val="center"/>
        <w:rPr>
          <w:rFonts w:cs="Times New Roman"/>
          <w:szCs w:val="24"/>
        </w:rPr>
      </w:pPr>
    </w:p>
    <w:p w14:paraId="72BFA16E" w14:textId="77777777" w:rsidR="00506BC7" w:rsidRPr="002B2829" w:rsidRDefault="00506BC7" w:rsidP="0099743A">
      <w:pPr>
        <w:jc w:val="center"/>
        <w:rPr>
          <w:rFonts w:cs="Times New Roman"/>
          <w:szCs w:val="24"/>
        </w:rPr>
      </w:pPr>
    </w:p>
    <w:p w14:paraId="3CA0F9C3" w14:textId="77777777" w:rsidR="00506BC7" w:rsidRPr="002B2829" w:rsidRDefault="00506BC7" w:rsidP="0099743A">
      <w:pPr>
        <w:jc w:val="center"/>
        <w:rPr>
          <w:rFonts w:cs="Times New Roman"/>
          <w:szCs w:val="24"/>
        </w:rPr>
      </w:pPr>
    </w:p>
    <w:p w14:paraId="069A90F9" w14:textId="77777777" w:rsidR="00506BC7" w:rsidRPr="002B2829" w:rsidRDefault="00506BC7" w:rsidP="0099743A">
      <w:pPr>
        <w:jc w:val="center"/>
        <w:rPr>
          <w:rFonts w:cs="Times New Roman"/>
          <w:szCs w:val="24"/>
        </w:rPr>
      </w:pPr>
    </w:p>
    <w:p w14:paraId="72B85FD8" w14:textId="77777777" w:rsidR="00A41A6D" w:rsidRPr="002B2829" w:rsidRDefault="00A41A6D" w:rsidP="0099743A">
      <w:pPr>
        <w:jc w:val="center"/>
        <w:rPr>
          <w:rFonts w:cs="Times New Roman"/>
          <w:szCs w:val="24"/>
        </w:rPr>
      </w:pPr>
    </w:p>
    <w:p w14:paraId="2641D4EF" w14:textId="77777777" w:rsidR="00727986" w:rsidRPr="002B2829" w:rsidRDefault="00727986" w:rsidP="0099743A">
      <w:pPr>
        <w:jc w:val="center"/>
        <w:rPr>
          <w:rFonts w:cs="Times New Roman"/>
          <w:szCs w:val="24"/>
        </w:rPr>
      </w:pPr>
    </w:p>
    <w:p w14:paraId="4692AB37" w14:textId="77777777" w:rsidR="00BF02C4" w:rsidRPr="002B2829" w:rsidRDefault="00BF02C4" w:rsidP="0099743A">
      <w:pPr>
        <w:jc w:val="center"/>
        <w:rPr>
          <w:rFonts w:cs="Times New Roman"/>
          <w:szCs w:val="24"/>
        </w:rPr>
      </w:pPr>
    </w:p>
    <w:p w14:paraId="03BF4762" w14:textId="77777777" w:rsidR="00BF02C4" w:rsidRPr="002B2829" w:rsidRDefault="00BF02C4" w:rsidP="0099743A">
      <w:pPr>
        <w:jc w:val="center"/>
        <w:rPr>
          <w:rFonts w:cs="Times New Roman"/>
          <w:szCs w:val="24"/>
        </w:rPr>
      </w:pPr>
    </w:p>
    <w:p w14:paraId="5C222B61" w14:textId="77777777" w:rsidR="00BF02C4" w:rsidRPr="002B2829" w:rsidRDefault="00BF02C4" w:rsidP="0099743A">
      <w:pPr>
        <w:jc w:val="center"/>
        <w:rPr>
          <w:rFonts w:cs="Times New Roman"/>
          <w:szCs w:val="24"/>
        </w:rPr>
      </w:pPr>
    </w:p>
    <w:p w14:paraId="25E70B98" w14:textId="77777777" w:rsidR="00727986" w:rsidRPr="002B2829" w:rsidRDefault="00727986" w:rsidP="0099743A">
      <w:pPr>
        <w:jc w:val="center"/>
        <w:rPr>
          <w:rFonts w:cs="Times New Roman"/>
          <w:szCs w:val="24"/>
        </w:rPr>
      </w:pPr>
    </w:p>
    <w:p w14:paraId="2BB49A84" w14:textId="77777777" w:rsidR="00BF02C4" w:rsidRPr="002B2829" w:rsidRDefault="00BF02C4" w:rsidP="00727986">
      <w:pPr>
        <w:spacing w:line="240" w:lineRule="auto"/>
        <w:jc w:val="center"/>
        <w:rPr>
          <w:rFonts w:cs="Times New Roman"/>
          <w:szCs w:val="24"/>
        </w:rPr>
      </w:pPr>
    </w:p>
    <w:p w14:paraId="4A987AB1" w14:textId="77777777" w:rsidR="00BF02C4" w:rsidRPr="002B2829" w:rsidRDefault="00BF02C4" w:rsidP="00727986">
      <w:pPr>
        <w:spacing w:line="240" w:lineRule="auto"/>
        <w:jc w:val="center"/>
        <w:rPr>
          <w:rFonts w:cs="Times New Roman"/>
          <w:szCs w:val="24"/>
        </w:rPr>
      </w:pPr>
    </w:p>
    <w:p w14:paraId="56A7AFBE"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A0DE4E3"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0212C2A4"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24C1CFE4" w14:textId="77777777" w:rsidR="000535FB" w:rsidRPr="002B2829" w:rsidRDefault="000535FB" w:rsidP="0099743A">
      <w:pPr>
        <w:jc w:val="center"/>
        <w:rPr>
          <w:rFonts w:cs="Times New Roman"/>
          <w:szCs w:val="24"/>
        </w:rPr>
      </w:pPr>
    </w:p>
    <w:p w14:paraId="3A512E27" w14:textId="77777777" w:rsidR="000535FB" w:rsidRPr="002B2829" w:rsidRDefault="000535FB" w:rsidP="0099743A">
      <w:pPr>
        <w:jc w:val="center"/>
        <w:rPr>
          <w:rFonts w:cs="Times New Roman"/>
          <w:szCs w:val="24"/>
        </w:rPr>
      </w:pPr>
    </w:p>
    <w:p w14:paraId="57647438" w14:textId="77777777" w:rsidR="000535FB" w:rsidRPr="002B2829" w:rsidRDefault="000535FB" w:rsidP="0099743A">
      <w:pPr>
        <w:jc w:val="center"/>
        <w:rPr>
          <w:rFonts w:cs="Times New Roman"/>
          <w:szCs w:val="24"/>
        </w:rPr>
      </w:pPr>
    </w:p>
    <w:p w14:paraId="43CB7152" w14:textId="77777777" w:rsidR="000535FB" w:rsidRPr="002B2829" w:rsidRDefault="000535FB" w:rsidP="0099743A">
      <w:pPr>
        <w:jc w:val="center"/>
        <w:rPr>
          <w:rFonts w:cs="Times New Roman"/>
          <w:szCs w:val="24"/>
        </w:rPr>
      </w:pPr>
    </w:p>
    <w:p w14:paraId="6EC71C9F" w14:textId="77777777" w:rsidR="000535FB" w:rsidRPr="002B2829" w:rsidRDefault="000535FB" w:rsidP="0099743A">
      <w:pPr>
        <w:jc w:val="center"/>
        <w:rPr>
          <w:rFonts w:cs="Times New Roman"/>
          <w:szCs w:val="24"/>
        </w:rPr>
      </w:pPr>
    </w:p>
    <w:p w14:paraId="67A1E4B0" w14:textId="77777777" w:rsidR="000535FB" w:rsidRPr="002B2829" w:rsidRDefault="000535FB" w:rsidP="0099743A">
      <w:pPr>
        <w:jc w:val="center"/>
        <w:rPr>
          <w:rFonts w:cs="Times New Roman"/>
          <w:szCs w:val="24"/>
        </w:rPr>
      </w:pPr>
    </w:p>
    <w:p w14:paraId="48CF278D" w14:textId="77777777" w:rsidR="000535FB" w:rsidRPr="002B2829" w:rsidRDefault="000535FB" w:rsidP="0099743A">
      <w:pPr>
        <w:jc w:val="center"/>
        <w:rPr>
          <w:rFonts w:cs="Times New Roman"/>
          <w:szCs w:val="24"/>
        </w:rPr>
      </w:pPr>
    </w:p>
    <w:p w14:paraId="4E2D307A" w14:textId="77777777" w:rsidR="000535FB" w:rsidRPr="002B2829" w:rsidRDefault="000535FB" w:rsidP="0099743A">
      <w:pPr>
        <w:jc w:val="center"/>
        <w:rPr>
          <w:rFonts w:cs="Times New Roman"/>
          <w:szCs w:val="24"/>
        </w:rPr>
      </w:pPr>
    </w:p>
    <w:p w14:paraId="36A99382" w14:textId="77777777" w:rsidR="000535FB" w:rsidRPr="002B2829" w:rsidRDefault="000535FB" w:rsidP="0099743A">
      <w:pPr>
        <w:jc w:val="center"/>
        <w:rPr>
          <w:rFonts w:cs="Times New Roman"/>
          <w:szCs w:val="24"/>
        </w:rPr>
      </w:pPr>
    </w:p>
    <w:p w14:paraId="228CBE3E" w14:textId="77777777" w:rsidR="000535FB" w:rsidRPr="002B2829" w:rsidRDefault="000535FB" w:rsidP="0099743A">
      <w:pPr>
        <w:jc w:val="center"/>
        <w:rPr>
          <w:rFonts w:cs="Times New Roman"/>
          <w:szCs w:val="24"/>
        </w:rPr>
      </w:pPr>
    </w:p>
    <w:p w14:paraId="0C6B061A" w14:textId="77777777" w:rsidR="00927514" w:rsidRPr="002B2829" w:rsidRDefault="00927514" w:rsidP="0099743A">
      <w:pPr>
        <w:jc w:val="center"/>
        <w:rPr>
          <w:rFonts w:cs="Times New Roman"/>
          <w:b/>
          <w:sz w:val="28"/>
          <w:szCs w:val="24"/>
        </w:rPr>
      </w:pPr>
    </w:p>
    <w:p w14:paraId="2B57C27A" w14:textId="77777777"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14:paraId="238245D1" w14:textId="77777777" w:rsidR="10E6EC3D" w:rsidRPr="002B2829" w:rsidRDefault="10E6EC3D" w:rsidP="10E6EC3D">
      <w:pPr>
        <w:spacing w:line="240" w:lineRule="auto"/>
        <w:jc w:val="center"/>
        <w:rPr>
          <w:rFonts w:cs="Times New Roman"/>
          <w:b/>
          <w:bCs/>
          <w:sz w:val="28"/>
          <w:szCs w:val="28"/>
        </w:rPr>
      </w:pPr>
    </w:p>
    <w:p w14:paraId="57BD1547" w14:textId="77777777" w:rsidR="00A92E67" w:rsidRPr="002B2829" w:rsidRDefault="00A92E67" w:rsidP="0099743A">
      <w:pPr>
        <w:jc w:val="center"/>
        <w:rPr>
          <w:rFonts w:cs="Times New Roman"/>
          <w:szCs w:val="24"/>
        </w:rPr>
      </w:pPr>
    </w:p>
    <w:p w14:paraId="0BE62C89" w14:textId="77777777" w:rsidR="00A92E67" w:rsidRPr="002B2829" w:rsidRDefault="00A92E67" w:rsidP="0099743A">
      <w:pPr>
        <w:jc w:val="center"/>
        <w:rPr>
          <w:rFonts w:cs="Times New Roman"/>
          <w:szCs w:val="24"/>
        </w:rPr>
      </w:pPr>
    </w:p>
    <w:p w14:paraId="18473693" w14:textId="77777777" w:rsidR="00BF02C4" w:rsidRPr="002B2829" w:rsidRDefault="00BF02C4" w:rsidP="0099743A">
      <w:pPr>
        <w:jc w:val="center"/>
        <w:rPr>
          <w:rFonts w:cs="Times New Roman"/>
          <w:szCs w:val="24"/>
        </w:rPr>
      </w:pPr>
    </w:p>
    <w:p w14:paraId="7F055EB8" w14:textId="77777777" w:rsidR="00A92E67" w:rsidRPr="002B2829" w:rsidRDefault="00A92E67" w:rsidP="0099743A">
      <w:pPr>
        <w:jc w:val="right"/>
        <w:rPr>
          <w:rFonts w:cs="Times New Roman"/>
          <w:szCs w:val="24"/>
        </w:rPr>
      </w:pPr>
    </w:p>
    <w:p w14:paraId="0C0FB754" w14:textId="55434BE2"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14:paraId="51F8B601" w14:textId="77777777" w:rsidR="00231E88" w:rsidRPr="002B2829" w:rsidRDefault="00231E88" w:rsidP="10E6EC3D">
      <w:pPr>
        <w:spacing w:line="240" w:lineRule="auto"/>
        <w:ind w:left="4253"/>
        <w:rPr>
          <w:rFonts w:cs="Times New Roman"/>
        </w:rPr>
      </w:pPr>
    </w:p>
    <w:p w14:paraId="4D6B2FCF"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2416042C" w14:textId="77777777" w:rsidR="001573F5" w:rsidRPr="002B2829" w:rsidRDefault="001573F5" w:rsidP="0099743A">
      <w:pPr>
        <w:jc w:val="center"/>
        <w:rPr>
          <w:rFonts w:cs="Times New Roman"/>
          <w:szCs w:val="24"/>
        </w:rPr>
      </w:pPr>
    </w:p>
    <w:p w14:paraId="7BAADC01" w14:textId="77777777" w:rsidR="000535FB" w:rsidRPr="002B2829" w:rsidRDefault="000535FB" w:rsidP="0099743A">
      <w:pPr>
        <w:jc w:val="center"/>
        <w:rPr>
          <w:rFonts w:cs="Times New Roman"/>
          <w:szCs w:val="24"/>
        </w:rPr>
      </w:pPr>
    </w:p>
    <w:p w14:paraId="64C71244" w14:textId="77777777" w:rsidR="00727986" w:rsidRPr="002B2829" w:rsidRDefault="00727986" w:rsidP="0099743A">
      <w:pPr>
        <w:jc w:val="center"/>
        <w:rPr>
          <w:rFonts w:cs="Times New Roman"/>
          <w:szCs w:val="24"/>
        </w:rPr>
      </w:pPr>
    </w:p>
    <w:p w14:paraId="64EF6607" w14:textId="77777777" w:rsidR="00727986" w:rsidRPr="002B2829" w:rsidRDefault="00727986" w:rsidP="0099743A">
      <w:pPr>
        <w:jc w:val="center"/>
        <w:rPr>
          <w:rFonts w:cs="Times New Roman"/>
          <w:szCs w:val="24"/>
        </w:rPr>
      </w:pPr>
    </w:p>
    <w:p w14:paraId="4F2A0983" w14:textId="77777777" w:rsidR="00A004B7" w:rsidRDefault="00A004B7" w:rsidP="0099743A">
      <w:pPr>
        <w:jc w:val="center"/>
        <w:rPr>
          <w:rFonts w:cs="Times New Roman"/>
          <w:szCs w:val="24"/>
        </w:rPr>
      </w:pPr>
    </w:p>
    <w:p w14:paraId="7ADC7CCD" w14:textId="77777777" w:rsidR="003734A6" w:rsidRPr="002B2829" w:rsidRDefault="003734A6" w:rsidP="0099743A">
      <w:pPr>
        <w:jc w:val="center"/>
        <w:rPr>
          <w:rFonts w:cs="Times New Roman"/>
          <w:szCs w:val="24"/>
        </w:rPr>
      </w:pPr>
    </w:p>
    <w:p w14:paraId="1ABBC0CE" w14:textId="77777777" w:rsidR="004D64D2" w:rsidRPr="002B2829" w:rsidRDefault="004D64D2" w:rsidP="0099743A">
      <w:pPr>
        <w:jc w:val="center"/>
        <w:rPr>
          <w:rFonts w:cs="Times New Roman"/>
          <w:szCs w:val="24"/>
        </w:rPr>
      </w:pPr>
    </w:p>
    <w:p w14:paraId="2FE06CFD"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001E7865" w14:textId="77777777"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14:paraId="28D32485" w14:textId="77ACC9D8" w:rsidR="006749CA" w:rsidRDefault="006749CA">
      <w:pPr>
        <w:spacing w:after="160" w:line="240" w:lineRule="auto"/>
        <w:jc w:val="left"/>
        <w:rPr>
          <w:rFonts w:cs="Times New Roman"/>
          <w:szCs w:val="24"/>
        </w:rPr>
      </w:pPr>
    </w:p>
    <w:p w14:paraId="472CCE25" w14:textId="77777777" w:rsidR="006749CA" w:rsidRDefault="006749CA" w:rsidP="00BF02C4">
      <w:pPr>
        <w:spacing w:line="240" w:lineRule="auto"/>
        <w:jc w:val="center"/>
        <w:rPr>
          <w:rFonts w:cs="Times New Roman"/>
          <w:szCs w:val="24"/>
        </w:rPr>
      </w:pPr>
    </w:p>
    <w:p w14:paraId="1CED3464" w14:textId="77777777" w:rsidR="006749CA" w:rsidRDefault="006749CA" w:rsidP="00BF02C4">
      <w:pPr>
        <w:spacing w:line="240" w:lineRule="auto"/>
        <w:jc w:val="center"/>
        <w:rPr>
          <w:rFonts w:cs="Times New Roman"/>
          <w:szCs w:val="24"/>
        </w:rPr>
      </w:pPr>
    </w:p>
    <w:p w14:paraId="52FF96BA" w14:textId="77777777" w:rsidR="006749CA" w:rsidRDefault="006749CA" w:rsidP="00BF02C4">
      <w:pPr>
        <w:spacing w:line="240" w:lineRule="auto"/>
        <w:jc w:val="center"/>
        <w:rPr>
          <w:rFonts w:cs="Times New Roman"/>
          <w:szCs w:val="24"/>
        </w:rPr>
      </w:pPr>
    </w:p>
    <w:p w14:paraId="32463277" w14:textId="77777777" w:rsidR="006749CA" w:rsidRDefault="006749CA" w:rsidP="00BF02C4">
      <w:pPr>
        <w:spacing w:line="240" w:lineRule="auto"/>
        <w:jc w:val="center"/>
        <w:rPr>
          <w:rFonts w:cs="Times New Roman"/>
          <w:szCs w:val="24"/>
        </w:rPr>
      </w:pPr>
    </w:p>
    <w:p w14:paraId="4A0AD15A" w14:textId="77777777" w:rsidR="006749CA" w:rsidRDefault="006749CA" w:rsidP="00BF02C4">
      <w:pPr>
        <w:spacing w:line="240" w:lineRule="auto"/>
        <w:jc w:val="center"/>
        <w:rPr>
          <w:rFonts w:cs="Times New Roman"/>
          <w:szCs w:val="24"/>
        </w:rPr>
      </w:pPr>
    </w:p>
    <w:p w14:paraId="1C0E4689" w14:textId="77777777" w:rsidR="006749CA" w:rsidRDefault="006749CA" w:rsidP="00BF02C4">
      <w:pPr>
        <w:spacing w:line="240" w:lineRule="auto"/>
        <w:jc w:val="center"/>
        <w:rPr>
          <w:rFonts w:cs="Times New Roman"/>
          <w:szCs w:val="24"/>
        </w:rPr>
      </w:pPr>
    </w:p>
    <w:p w14:paraId="6AB4AB44" w14:textId="77777777" w:rsidR="006749CA" w:rsidRDefault="006749CA" w:rsidP="00BF02C4">
      <w:pPr>
        <w:spacing w:line="240" w:lineRule="auto"/>
        <w:jc w:val="center"/>
        <w:rPr>
          <w:rFonts w:cs="Times New Roman"/>
          <w:szCs w:val="24"/>
        </w:rPr>
      </w:pPr>
    </w:p>
    <w:p w14:paraId="301B4411" w14:textId="77777777" w:rsidR="006749CA" w:rsidRDefault="006749CA" w:rsidP="00BF02C4">
      <w:pPr>
        <w:spacing w:line="240" w:lineRule="auto"/>
        <w:jc w:val="center"/>
        <w:rPr>
          <w:rFonts w:cs="Times New Roman"/>
          <w:szCs w:val="24"/>
        </w:rPr>
      </w:pPr>
    </w:p>
    <w:p w14:paraId="210F1D64" w14:textId="77777777" w:rsidR="006749CA" w:rsidRDefault="006749CA" w:rsidP="00BF02C4">
      <w:pPr>
        <w:spacing w:line="240" w:lineRule="auto"/>
        <w:jc w:val="center"/>
        <w:rPr>
          <w:rFonts w:cs="Times New Roman"/>
          <w:szCs w:val="24"/>
        </w:rPr>
      </w:pPr>
    </w:p>
    <w:p w14:paraId="003781A0" w14:textId="77777777" w:rsidR="006749CA" w:rsidRDefault="006749CA" w:rsidP="00BF02C4">
      <w:pPr>
        <w:spacing w:line="240" w:lineRule="auto"/>
        <w:jc w:val="center"/>
        <w:rPr>
          <w:rFonts w:cs="Times New Roman"/>
          <w:szCs w:val="24"/>
        </w:rPr>
      </w:pPr>
    </w:p>
    <w:p w14:paraId="6C749397" w14:textId="77777777" w:rsidR="006749CA" w:rsidRDefault="006749CA" w:rsidP="00BF02C4">
      <w:pPr>
        <w:spacing w:line="240" w:lineRule="auto"/>
        <w:jc w:val="center"/>
        <w:rPr>
          <w:rFonts w:cs="Times New Roman"/>
          <w:szCs w:val="24"/>
        </w:rPr>
      </w:pPr>
    </w:p>
    <w:p w14:paraId="4F4EF819" w14:textId="77777777" w:rsidR="006749CA" w:rsidRDefault="006749CA" w:rsidP="00BF02C4">
      <w:pPr>
        <w:spacing w:line="240" w:lineRule="auto"/>
        <w:jc w:val="center"/>
        <w:rPr>
          <w:rFonts w:cs="Times New Roman"/>
          <w:szCs w:val="24"/>
        </w:rPr>
      </w:pPr>
    </w:p>
    <w:p w14:paraId="2390C30E" w14:textId="77777777" w:rsidR="006749CA" w:rsidRDefault="006749CA" w:rsidP="00BF02C4">
      <w:pPr>
        <w:spacing w:line="240" w:lineRule="auto"/>
        <w:jc w:val="center"/>
        <w:rPr>
          <w:rFonts w:cs="Times New Roman"/>
          <w:szCs w:val="24"/>
        </w:rPr>
      </w:pPr>
    </w:p>
    <w:p w14:paraId="0397C01D" w14:textId="77777777" w:rsidR="006749CA" w:rsidRDefault="006749CA" w:rsidP="00BF02C4">
      <w:pPr>
        <w:spacing w:line="240" w:lineRule="auto"/>
        <w:jc w:val="center"/>
        <w:rPr>
          <w:rFonts w:cs="Times New Roman"/>
          <w:szCs w:val="24"/>
        </w:rPr>
      </w:pPr>
    </w:p>
    <w:p w14:paraId="6FB1CBB5" w14:textId="77777777" w:rsidR="006749CA" w:rsidRDefault="006749CA" w:rsidP="00BF02C4">
      <w:pPr>
        <w:spacing w:line="240" w:lineRule="auto"/>
        <w:jc w:val="center"/>
        <w:rPr>
          <w:rFonts w:cs="Times New Roman"/>
          <w:szCs w:val="24"/>
        </w:rPr>
      </w:pPr>
    </w:p>
    <w:p w14:paraId="12E0E148" w14:textId="77777777" w:rsidR="006749CA" w:rsidRDefault="006749CA" w:rsidP="00BF02C4">
      <w:pPr>
        <w:spacing w:line="240" w:lineRule="auto"/>
        <w:jc w:val="center"/>
        <w:rPr>
          <w:rFonts w:cs="Times New Roman"/>
          <w:szCs w:val="24"/>
        </w:rPr>
      </w:pPr>
    </w:p>
    <w:p w14:paraId="582F4AD1" w14:textId="77777777" w:rsidR="006749CA" w:rsidRDefault="006749CA" w:rsidP="00BF02C4">
      <w:pPr>
        <w:spacing w:line="240" w:lineRule="auto"/>
        <w:jc w:val="center"/>
        <w:rPr>
          <w:rFonts w:cs="Times New Roman"/>
          <w:szCs w:val="24"/>
        </w:rPr>
      </w:pPr>
    </w:p>
    <w:p w14:paraId="29560E97" w14:textId="77777777" w:rsidR="006749CA" w:rsidRDefault="006749CA" w:rsidP="00BF02C4">
      <w:pPr>
        <w:spacing w:line="240" w:lineRule="auto"/>
        <w:jc w:val="center"/>
        <w:rPr>
          <w:rFonts w:cs="Times New Roman"/>
          <w:szCs w:val="24"/>
        </w:rPr>
      </w:pPr>
    </w:p>
    <w:p w14:paraId="347F2F9B" w14:textId="77777777" w:rsidR="006749CA" w:rsidRDefault="006749CA" w:rsidP="00BF02C4">
      <w:pPr>
        <w:spacing w:line="240" w:lineRule="auto"/>
        <w:jc w:val="center"/>
        <w:rPr>
          <w:rFonts w:cs="Times New Roman"/>
          <w:szCs w:val="24"/>
        </w:rPr>
      </w:pPr>
      <w:r>
        <w:rPr>
          <w:rFonts w:cs="Times New Roman"/>
          <w:szCs w:val="24"/>
        </w:rPr>
        <w:t>(RESERVADA PARA FICHA CATALOGRÁFICA)</w:t>
      </w:r>
    </w:p>
    <w:p w14:paraId="014D07A0" w14:textId="77777777" w:rsidR="006749CA" w:rsidRDefault="006749CA" w:rsidP="00BF02C4">
      <w:pPr>
        <w:spacing w:line="240" w:lineRule="auto"/>
        <w:jc w:val="center"/>
        <w:rPr>
          <w:rFonts w:cs="Times New Roman"/>
          <w:szCs w:val="24"/>
        </w:rPr>
      </w:pPr>
    </w:p>
    <w:p w14:paraId="198C36D2" w14:textId="77777777" w:rsidR="006749CA" w:rsidRDefault="006749CA" w:rsidP="006749CA">
      <w:pPr>
        <w:spacing w:after="160" w:line="240" w:lineRule="auto"/>
        <w:jc w:val="center"/>
        <w:rPr>
          <w:rFonts w:cs="Times New Roman"/>
          <w:szCs w:val="24"/>
        </w:rPr>
      </w:pPr>
      <w:r>
        <w:rPr>
          <w:rFonts w:cs="Times New Roman"/>
          <w:szCs w:val="24"/>
        </w:rPr>
        <w:br w:type="page"/>
      </w:r>
    </w:p>
    <w:p w14:paraId="6E19301C" w14:textId="77777777"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14:paraId="57578CCB" w14:textId="77777777" w:rsidR="001B4790" w:rsidRPr="002B2829" w:rsidRDefault="001B4790" w:rsidP="001B4790">
      <w:pPr>
        <w:jc w:val="center"/>
        <w:rPr>
          <w:rFonts w:cs="Times New Roman"/>
          <w:szCs w:val="24"/>
        </w:rPr>
      </w:pPr>
    </w:p>
    <w:p w14:paraId="54C133DE" w14:textId="77777777" w:rsidR="001B4790" w:rsidRPr="002B2829" w:rsidRDefault="001B4790" w:rsidP="001B4790">
      <w:pPr>
        <w:spacing w:line="240" w:lineRule="auto"/>
        <w:jc w:val="center"/>
        <w:rPr>
          <w:rFonts w:cs="Times New Roman"/>
          <w:szCs w:val="24"/>
        </w:rPr>
      </w:pPr>
    </w:p>
    <w:p w14:paraId="71CDAEEA" w14:textId="77777777" w:rsidR="001B4790" w:rsidRPr="002B2829" w:rsidRDefault="001B4790" w:rsidP="001B4790">
      <w:pPr>
        <w:jc w:val="center"/>
        <w:rPr>
          <w:rFonts w:cs="Times New Roman"/>
          <w:b/>
          <w:sz w:val="28"/>
          <w:szCs w:val="24"/>
        </w:rPr>
      </w:pPr>
    </w:p>
    <w:p w14:paraId="7ABC48DB" w14:textId="77777777"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14:paraId="2443F185" w14:textId="77777777" w:rsidR="001B4790" w:rsidRPr="002B2829" w:rsidRDefault="001B4790" w:rsidP="001B4790">
      <w:pPr>
        <w:spacing w:line="240" w:lineRule="auto"/>
        <w:jc w:val="center"/>
        <w:rPr>
          <w:rFonts w:cs="Times New Roman"/>
          <w:b/>
          <w:bCs/>
          <w:sz w:val="28"/>
          <w:szCs w:val="28"/>
        </w:rPr>
      </w:pPr>
    </w:p>
    <w:p w14:paraId="5D954DD0" w14:textId="77777777" w:rsidR="001B4790" w:rsidRPr="002B2829" w:rsidRDefault="001B4790" w:rsidP="001B4790">
      <w:pPr>
        <w:jc w:val="center"/>
        <w:rPr>
          <w:rFonts w:cs="Times New Roman"/>
          <w:szCs w:val="24"/>
        </w:rPr>
      </w:pPr>
    </w:p>
    <w:p w14:paraId="21607183" w14:textId="77777777" w:rsidR="001B4790" w:rsidRPr="002B2829" w:rsidRDefault="001B4790" w:rsidP="001B4790">
      <w:pPr>
        <w:jc w:val="right"/>
        <w:rPr>
          <w:rFonts w:cs="Times New Roman"/>
          <w:szCs w:val="24"/>
        </w:rPr>
      </w:pPr>
    </w:p>
    <w:p w14:paraId="0BEF7A32" w14:textId="77777777"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14:paraId="7D2F8E34" w14:textId="77777777" w:rsidR="001B4790" w:rsidRPr="002B2829" w:rsidRDefault="001B4790" w:rsidP="001B4790">
      <w:pPr>
        <w:spacing w:line="240" w:lineRule="auto"/>
        <w:ind w:left="4253"/>
        <w:rPr>
          <w:rFonts w:cs="Times New Roman"/>
        </w:rPr>
      </w:pPr>
    </w:p>
    <w:p w14:paraId="65AED068" w14:textId="77777777" w:rsidR="001B4790" w:rsidRDefault="001B4790" w:rsidP="001B4790">
      <w:pPr>
        <w:jc w:val="center"/>
      </w:pPr>
    </w:p>
    <w:p w14:paraId="7E7E16EB" w14:textId="77777777" w:rsidR="001B4790" w:rsidRDefault="001B4790" w:rsidP="001B4790">
      <w:pPr>
        <w:jc w:val="center"/>
      </w:pPr>
    </w:p>
    <w:p w14:paraId="3AC84999" w14:textId="77777777" w:rsidR="003734A6" w:rsidRDefault="003734A6" w:rsidP="001B4790">
      <w:pPr>
        <w:jc w:val="center"/>
      </w:pPr>
    </w:p>
    <w:p w14:paraId="0F3D7311" w14:textId="77777777" w:rsidR="00F67D75" w:rsidRDefault="00F67D75" w:rsidP="001B4790">
      <w:pPr>
        <w:jc w:val="center"/>
      </w:pPr>
    </w:p>
    <w:p w14:paraId="46424037" w14:textId="70E01592" w:rsidR="001B4790" w:rsidRDefault="001B4790" w:rsidP="001B4790">
      <w:pPr>
        <w:spacing w:line="240" w:lineRule="auto"/>
        <w:jc w:val="center"/>
      </w:pPr>
      <w:r>
        <w:t>Data da Defesa: ___/___/2020</w:t>
      </w:r>
    </w:p>
    <w:p w14:paraId="2D42A5D1" w14:textId="236E0FD9" w:rsidR="001B4790" w:rsidRDefault="001B4790" w:rsidP="001B4790">
      <w:pPr>
        <w:spacing w:line="240" w:lineRule="auto"/>
        <w:jc w:val="center"/>
      </w:pPr>
      <w:r>
        <w:t>Conceito: ___</w:t>
      </w:r>
    </w:p>
    <w:p w14:paraId="73445F9C" w14:textId="77777777" w:rsidR="001B4790" w:rsidRDefault="001B4790" w:rsidP="001B4790">
      <w:pPr>
        <w:spacing w:line="240" w:lineRule="auto"/>
        <w:jc w:val="center"/>
      </w:pPr>
    </w:p>
    <w:p w14:paraId="2114D26B" w14:textId="77777777" w:rsidR="001B4790" w:rsidRDefault="001B4790" w:rsidP="001B4790">
      <w:pPr>
        <w:spacing w:line="240" w:lineRule="auto"/>
        <w:jc w:val="center"/>
      </w:pPr>
    </w:p>
    <w:p w14:paraId="08D34795" w14:textId="77777777" w:rsidR="00F67D75" w:rsidRDefault="00F67D75" w:rsidP="001B4790">
      <w:pPr>
        <w:spacing w:line="240" w:lineRule="auto"/>
        <w:jc w:val="center"/>
      </w:pPr>
    </w:p>
    <w:p w14:paraId="2C6DE6D6" w14:textId="77777777" w:rsidR="00F67D75" w:rsidRDefault="00F67D75" w:rsidP="001B4790">
      <w:pPr>
        <w:spacing w:line="240" w:lineRule="auto"/>
        <w:jc w:val="center"/>
      </w:pPr>
    </w:p>
    <w:p w14:paraId="495F2792" w14:textId="77777777" w:rsidR="001B4790" w:rsidRDefault="001B4790" w:rsidP="001B4790">
      <w:pPr>
        <w:spacing w:line="240" w:lineRule="auto"/>
        <w:jc w:val="center"/>
      </w:pPr>
    </w:p>
    <w:p w14:paraId="73BF6CA8" w14:textId="11B86E1B" w:rsidR="001B4790" w:rsidRPr="002B2829" w:rsidRDefault="001B4790" w:rsidP="001B4790">
      <w:pPr>
        <w:spacing w:line="240" w:lineRule="auto"/>
        <w:jc w:val="center"/>
      </w:pPr>
      <w:r>
        <w:t>_____________________________________________</w:t>
      </w:r>
    </w:p>
    <w:p w14:paraId="761EB2AD" w14:textId="77777777"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14:paraId="6B64CC0F" w14:textId="54038DCA" w:rsidR="001B4790" w:rsidRDefault="001B4790" w:rsidP="001B4790">
      <w:pPr>
        <w:spacing w:line="240" w:lineRule="auto"/>
        <w:jc w:val="center"/>
      </w:pPr>
      <w:r>
        <w:t>Instituto Federal do Pará – Campus Belém</w:t>
      </w:r>
    </w:p>
    <w:p w14:paraId="1D9A7665" w14:textId="77777777" w:rsidR="006749CA" w:rsidRDefault="006749CA" w:rsidP="001B4790"/>
    <w:p w14:paraId="49BCB84A" w14:textId="77777777" w:rsidR="006749CA" w:rsidRDefault="006749CA">
      <w:pPr>
        <w:spacing w:after="160" w:line="240" w:lineRule="auto"/>
        <w:jc w:val="left"/>
        <w:rPr>
          <w:rFonts w:cs="Times New Roman"/>
          <w:szCs w:val="24"/>
        </w:rPr>
      </w:pPr>
    </w:p>
    <w:p w14:paraId="342085E3" w14:textId="77777777" w:rsidR="001B4790" w:rsidRPr="002B2829" w:rsidRDefault="001B4790" w:rsidP="001B4790">
      <w:pPr>
        <w:spacing w:line="240" w:lineRule="auto"/>
        <w:jc w:val="center"/>
      </w:pPr>
      <w:r>
        <w:t>_____________________________________________</w:t>
      </w:r>
    </w:p>
    <w:p w14:paraId="5EBD1CDF" w14:textId="41C8712E" w:rsidR="001B4790" w:rsidRDefault="001B4790" w:rsidP="001B4790">
      <w:pPr>
        <w:spacing w:line="240" w:lineRule="auto"/>
        <w:jc w:val="center"/>
      </w:pPr>
      <w:proofErr w:type="gramStart"/>
      <w:r w:rsidRPr="002B2829">
        <w:t>Prof.</w:t>
      </w:r>
      <w:proofErr w:type="gramEnd"/>
      <w:r w:rsidRPr="002B2829">
        <w:t xml:space="preserve"> </w:t>
      </w:r>
    </w:p>
    <w:p w14:paraId="180974D3" w14:textId="77777777" w:rsidR="001B4790" w:rsidRDefault="001B4790" w:rsidP="001B4790">
      <w:pPr>
        <w:spacing w:line="240" w:lineRule="auto"/>
        <w:jc w:val="center"/>
      </w:pPr>
      <w:r>
        <w:t>Instituto Federal do Pará – Campus Belém</w:t>
      </w:r>
    </w:p>
    <w:p w14:paraId="44741398" w14:textId="77777777" w:rsidR="001B4790" w:rsidRDefault="001B4790">
      <w:pPr>
        <w:spacing w:after="160" w:line="240" w:lineRule="auto"/>
        <w:jc w:val="left"/>
        <w:rPr>
          <w:rFonts w:cs="Times New Roman"/>
          <w:szCs w:val="24"/>
        </w:rPr>
      </w:pPr>
    </w:p>
    <w:p w14:paraId="3DD38603" w14:textId="77777777" w:rsidR="001B4790" w:rsidRDefault="001B4790">
      <w:pPr>
        <w:spacing w:after="160" w:line="240" w:lineRule="auto"/>
        <w:jc w:val="left"/>
        <w:rPr>
          <w:rFonts w:cs="Times New Roman"/>
          <w:szCs w:val="24"/>
        </w:rPr>
      </w:pPr>
    </w:p>
    <w:p w14:paraId="19015A9B" w14:textId="77777777" w:rsidR="001B4790" w:rsidRPr="002B2829" w:rsidRDefault="001B4790" w:rsidP="001B4790">
      <w:pPr>
        <w:spacing w:line="240" w:lineRule="auto"/>
        <w:jc w:val="center"/>
      </w:pPr>
      <w:r>
        <w:t>_____________________________________________</w:t>
      </w:r>
    </w:p>
    <w:p w14:paraId="63FDBD4E" w14:textId="55821F24" w:rsidR="001B4790" w:rsidRDefault="001B4790" w:rsidP="001B4790">
      <w:pPr>
        <w:spacing w:line="240" w:lineRule="auto"/>
        <w:jc w:val="center"/>
      </w:pPr>
      <w:proofErr w:type="gramStart"/>
      <w:r w:rsidRPr="002B2829">
        <w:t>Prof</w:t>
      </w:r>
      <w:r w:rsidR="004A23B8">
        <w:t>.</w:t>
      </w:r>
      <w:proofErr w:type="gramEnd"/>
    </w:p>
    <w:p w14:paraId="185440BD" w14:textId="77777777" w:rsidR="001B4790" w:rsidRDefault="001B4790" w:rsidP="001B4790">
      <w:pPr>
        <w:spacing w:line="240" w:lineRule="auto"/>
        <w:jc w:val="center"/>
      </w:pPr>
      <w:r>
        <w:t>Instituto Federal do Pará – Campus Belém</w:t>
      </w:r>
    </w:p>
    <w:p w14:paraId="76C9063D" w14:textId="77777777" w:rsidR="001B4790" w:rsidRDefault="001B4790">
      <w:pPr>
        <w:spacing w:after="160" w:line="240" w:lineRule="auto"/>
        <w:jc w:val="left"/>
        <w:rPr>
          <w:rFonts w:cs="Times New Roman"/>
          <w:szCs w:val="24"/>
        </w:rPr>
      </w:pPr>
    </w:p>
    <w:p w14:paraId="67F6C02E" w14:textId="1C5265F9" w:rsidR="001B4790" w:rsidRDefault="001B4790" w:rsidP="001B4790">
      <w:r>
        <w:br w:type="page"/>
      </w:r>
    </w:p>
    <w:p w14:paraId="201EB922" w14:textId="77777777" w:rsidR="006749CA" w:rsidRDefault="006749CA">
      <w:pPr>
        <w:spacing w:after="160" w:line="240" w:lineRule="auto"/>
        <w:jc w:val="left"/>
        <w:rPr>
          <w:rFonts w:cs="Times New Roman"/>
          <w:szCs w:val="24"/>
        </w:rPr>
      </w:pPr>
    </w:p>
    <w:p w14:paraId="0777E50A" w14:textId="77777777" w:rsidR="00A41A6D" w:rsidRDefault="00A41A6D" w:rsidP="00047D30"/>
    <w:p w14:paraId="5CF2AA22" w14:textId="77777777" w:rsidR="00047D30" w:rsidRDefault="00047D30" w:rsidP="00047D30"/>
    <w:p w14:paraId="6475AFFE" w14:textId="77777777" w:rsidR="00047D30" w:rsidRDefault="00047D30" w:rsidP="00047D30"/>
    <w:p w14:paraId="11ED94B8" w14:textId="77777777" w:rsidR="00047D30" w:rsidRDefault="00047D30" w:rsidP="00047D30"/>
    <w:p w14:paraId="626F0A78" w14:textId="77777777" w:rsidR="00047D30" w:rsidRDefault="00047D30" w:rsidP="00047D30"/>
    <w:p w14:paraId="58F17D33" w14:textId="77777777" w:rsidR="00047D30" w:rsidRDefault="00047D30" w:rsidP="00047D30"/>
    <w:p w14:paraId="435D050A" w14:textId="77777777" w:rsidR="00047D30" w:rsidRDefault="00047D30" w:rsidP="00047D30"/>
    <w:p w14:paraId="62971F9B" w14:textId="77777777" w:rsidR="00047D30" w:rsidRDefault="00047D30" w:rsidP="00047D30"/>
    <w:p w14:paraId="5AA46861" w14:textId="77777777" w:rsidR="00047D30" w:rsidRDefault="00047D30" w:rsidP="00047D30"/>
    <w:p w14:paraId="704540BB" w14:textId="77777777" w:rsidR="00047D30" w:rsidRDefault="00047D30" w:rsidP="00047D30"/>
    <w:p w14:paraId="2BD12A90" w14:textId="77777777" w:rsidR="00047D30" w:rsidRDefault="00047D30" w:rsidP="00047D30"/>
    <w:p w14:paraId="125AAE0F" w14:textId="77777777" w:rsidR="00047D30" w:rsidRDefault="00047D30" w:rsidP="00047D30"/>
    <w:p w14:paraId="3BD41D76" w14:textId="77777777" w:rsidR="00047D30" w:rsidRDefault="00047D30" w:rsidP="00047D30"/>
    <w:p w14:paraId="537B118E" w14:textId="77777777" w:rsidR="00047D30" w:rsidRDefault="00047D30" w:rsidP="00047D30"/>
    <w:p w14:paraId="335D5EAF" w14:textId="77777777" w:rsidR="00047D30" w:rsidRDefault="00047D30" w:rsidP="00047D30"/>
    <w:p w14:paraId="20064135" w14:textId="77777777" w:rsidR="00047D30" w:rsidRDefault="00047D30" w:rsidP="00047D30"/>
    <w:p w14:paraId="2B005BBB" w14:textId="77777777" w:rsidR="00047D30" w:rsidRDefault="00047D30" w:rsidP="00047D30"/>
    <w:p w14:paraId="47CBE7BB" w14:textId="77777777" w:rsidR="00047D30" w:rsidRDefault="00047D30" w:rsidP="00047D30"/>
    <w:p w14:paraId="7485BFC1" w14:textId="77777777" w:rsidR="00047D30" w:rsidRDefault="00047D30" w:rsidP="00047D30"/>
    <w:p w14:paraId="4A1A529D" w14:textId="77777777" w:rsidR="00047D30" w:rsidRDefault="00047D30" w:rsidP="00047D30"/>
    <w:p w14:paraId="6EE0227B" w14:textId="77777777" w:rsidR="00047D30" w:rsidRDefault="00047D30" w:rsidP="00047D30"/>
    <w:p w14:paraId="2797B388" w14:textId="77777777" w:rsidR="00047D30" w:rsidRDefault="00047D30" w:rsidP="00047D30"/>
    <w:p w14:paraId="01CF4326" w14:textId="77777777" w:rsidR="00047D30" w:rsidRDefault="00047D30" w:rsidP="00047D30"/>
    <w:p w14:paraId="074FBB03" w14:textId="77777777" w:rsidR="00047D30" w:rsidRDefault="00047D30" w:rsidP="00047D30"/>
    <w:p w14:paraId="0FF38FE1" w14:textId="77777777" w:rsidR="002436C0" w:rsidRDefault="002436C0" w:rsidP="00047D30"/>
    <w:p w14:paraId="0DE36603" w14:textId="77777777" w:rsidR="002436C0" w:rsidRDefault="002436C0" w:rsidP="00047D30"/>
    <w:p w14:paraId="67CD2833" w14:textId="77777777" w:rsidR="002436C0" w:rsidRDefault="002436C0" w:rsidP="00047D30"/>
    <w:p w14:paraId="4F8E9FC3" w14:textId="77777777" w:rsidR="002436C0" w:rsidRDefault="002436C0" w:rsidP="00047D30"/>
    <w:p w14:paraId="18C60A08" w14:textId="77777777" w:rsidR="00047D30" w:rsidRDefault="00047D30" w:rsidP="00047D30"/>
    <w:p w14:paraId="007B9843" w14:textId="77777777" w:rsidR="00047D30" w:rsidRDefault="00047D30" w:rsidP="00047D30"/>
    <w:p w14:paraId="2D93D8FA" w14:textId="1CFFB499" w:rsidR="002436C0" w:rsidRDefault="00550A24" w:rsidP="00F042EC">
      <w:pPr>
        <w:ind w:left="4253"/>
      </w:pPr>
      <w:r>
        <w:t>À</w:t>
      </w:r>
      <w:r w:rsidR="00F042EC">
        <w:t xml:space="preserve"> Simone, minha esposa e companheira de todas as horas.</w:t>
      </w:r>
    </w:p>
    <w:p w14:paraId="7BFC0EF8" w14:textId="77777777" w:rsidR="002436C0" w:rsidRDefault="002436C0">
      <w:pPr>
        <w:spacing w:after="160" w:line="240" w:lineRule="auto"/>
        <w:jc w:val="left"/>
      </w:pPr>
      <w:r>
        <w:br w:type="page"/>
      </w:r>
    </w:p>
    <w:p w14:paraId="108820EC" w14:textId="17C5AC93" w:rsidR="002436C0" w:rsidRDefault="002436C0" w:rsidP="002436C0">
      <w:pPr>
        <w:jc w:val="center"/>
      </w:pPr>
      <w:r w:rsidRPr="002436C0">
        <w:rPr>
          <w:b/>
        </w:rPr>
        <w:lastRenderedPageBreak/>
        <w:t>AGRADECIMENTOS</w:t>
      </w:r>
    </w:p>
    <w:p w14:paraId="157A5082" w14:textId="77777777" w:rsidR="002436C0" w:rsidRDefault="002436C0" w:rsidP="009F00C7">
      <w:pPr>
        <w:spacing w:line="240" w:lineRule="auto"/>
        <w:jc w:val="center"/>
      </w:pPr>
    </w:p>
    <w:p w14:paraId="106F3B2F" w14:textId="77777777" w:rsidR="002436C0" w:rsidRDefault="002436C0" w:rsidP="009F00C7">
      <w:pPr>
        <w:spacing w:line="240" w:lineRule="auto"/>
        <w:jc w:val="center"/>
      </w:pPr>
    </w:p>
    <w:p w14:paraId="33ABDDD2" w14:textId="77777777" w:rsidR="00295F98" w:rsidRDefault="00295F98" w:rsidP="009F00C7">
      <w:pPr>
        <w:spacing w:line="240" w:lineRule="auto"/>
        <w:jc w:val="center"/>
      </w:pPr>
    </w:p>
    <w:p w14:paraId="65A4D055" w14:textId="77777777" w:rsidR="00295F98" w:rsidRPr="002436C0" w:rsidRDefault="00295F98" w:rsidP="00295F98">
      <w:r>
        <w:tab/>
      </w:r>
      <w:proofErr w:type="gramStart"/>
      <w:r>
        <w:t>A Deus</w:t>
      </w:r>
      <w:proofErr w:type="gramEnd"/>
      <w:r>
        <w:t>, pois é digno de toda Honra, toda Glória e todo Louvor, hoje e sempre.</w:t>
      </w:r>
    </w:p>
    <w:p w14:paraId="63699C7A" w14:textId="77777777" w:rsidR="00295F98" w:rsidRDefault="00295F98" w:rsidP="009F00C7">
      <w:pPr>
        <w:spacing w:line="240" w:lineRule="auto"/>
        <w:jc w:val="center"/>
      </w:pPr>
    </w:p>
    <w:p w14:paraId="163E3725" w14:textId="775C542C"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14:paraId="2EDBAF4A" w14:textId="77777777" w:rsidR="002436C0" w:rsidRDefault="002436C0" w:rsidP="009F00C7">
      <w:pPr>
        <w:spacing w:line="240" w:lineRule="auto"/>
      </w:pPr>
    </w:p>
    <w:p w14:paraId="08980B02" w14:textId="1494E942"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14:paraId="5477D78C" w14:textId="77777777" w:rsidR="002436C0" w:rsidRDefault="002436C0" w:rsidP="009F00C7">
      <w:pPr>
        <w:spacing w:line="240" w:lineRule="auto"/>
      </w:pPr>
    </w:p>
    <w:p w14:paraId="68B0F529" w14:textId="4A9F41E0"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14:paraId="1B7C3ACF" w14:textId="77777777" w:rsidR="0027555A" w:rsidRDefault="0027555A" w:rsidP="009F00C7">
      <w:pPr>
        <w:spacing w:line="240" w:lineRule="auto"/>
      </w:pPr>
    </w:p>
    <w:p w14:paraId="07E8D0AC" w14:textId="4BAEE802"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14:paraId="1F91057C" w14:textId="77777777" w:rsidR="006749CA" w:rsidRDefault="006749CA">
      <w:pPr>
        <w:spacing w:after="160" w:line="240" w:lineRule="auto"/>
        <w:jc w:val="left"/>
        <w:rPr>
          <w:rFonts w:cs="Times New Roman"/>
          <w:b/>
          <w:szCs w:val="24"/>
        </w:rPr>
      </w:pPr>
      <w:r>
        <w:rPr>
          <w:rFonts w:cs="Times New Roman"/>
          <w:b/>
          <w:szCs w:val="24"/>
        </w:rPr>
        <w:br w:type="page"/>
      </w:r>
    </w:p>
    <w:p w14:paraId="5D557EC3" w14:textId="2138EAB6" w:rsidR="00927514" w:rsidRPr="002B2829" w:rsidRDefault="00A41A6D" w:rsidP="0099743A">
      <w:pPr>
        <w:jc w:val="center"/>
        <w:rPr>
          <w:rFonts w:cs="Times New Roman"/>
          <w:b/>
          <w:szCs w:val="24"/>
        </w:rPr>
      </w:pPr>
      <w:r w:rsidRPr="002B2829">
        <w:rPr>
          <w:rFonts w:cs="Times New Roman"/>
          <w:b/>
          <w:szCs w:val="24"/>
        </w:rPr>
        <w:lastRenderedPageBreak/>
        <w:t>RESUMO</w:t>
      </w:r>
    </w:p>
    <w:p w14:paraId="33ECDF59" w14:textId="77777777" w:rsidR="00A41A6D" w:rsidRDefault="00A41A6D" w:rsidP="00261B34">
      <w:pPr>
        <w:spacing w:line="240" w:lineRule="auto"/>
        <w:jc w:val="center"/>
        <w:rPr>
          <w:rFonts w:cs="Times New Roman"/>
          <w:szCs w:val="24"/>
        </w:rPr>
      </w:pPr>
    </w:p>
    <w:p w14:paraId="21413160" w14:textId="77777777" w:rsidR="003232F1" w:rsidRDefault="003232F1" w:rsidP="00261B34">
      <w:pPr>
        <w:spacing w:line="240" w:lineRule="auto"/>
        <w:jc w:val="center"/>
        <w:rPr>
          <w:rFonts w:cs="Times New Roman"/>
          <w:szCs w:val="24"/>
        </w:rPr>
      </w:pPr>
    </w:p>
    <w:p w14:paraId="5D0FF3C2" w14:textId="77777777" w:rsidR="003232F1" w:rsidRPr="002B2829" w:rsidRDefault="003232F1" w:rsidP="00261B34">
      <w:pPr>
        <w:spacing w:line="240" w:lineRule="auto"/>
        <w:jc w:val="center"/>
        <w:rPr>
          <w:rFonts w:cs="Times New Roman"/>
          <w:szCs w:val="24"/>
        </w:rPr>
      </w:pPr>
    </w:p>
    <w:p w14:paraId="4807490B" w14:textId="0F3EC3FB"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w:t>
      </w:r>
      <w:r w:rsidR="006D23C8">
        <w:t xml:space="preserve">apresenta </w:t>
      </w:r>
      <w:r w:rsidRPr="002B2829">
        <w:t>um estudo d</w:t>
      </w:r>
      <w:r w:rsidR="00067EDF">
        <w:t>e</w:t>
      </w:r>
      <w:r w:rsidR="00206BC6">
        <w:t xml:space="preserve"> reuso de software e</w:t>
      </w:r>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00060780">
        <w:t xml:space="preserve"> (denominada </w:t>
      </w:r>
      <w:proofErr w:type="gramStart"/>
      <w:r w:rsidR="00060780" w:rsidRPr="00060780">
        <w:t>DashGen</w:t>
      </w:r>
      <w:proofErr w:type="gramEnd"/>
      <w:r w:rsidR="00060780">
        <w:t>)</w:t>
      </w:r>
      <w:r w:rsidRPr="002B2829">
        <w:t xml:space="preserve"> </w:t>
      </w:r>
      <w:r w:rsidR="00DD4CC8">
        <w:t xml:space="preserve">que gera um quadro de </w:t>
      </w:r>
      <w:r w:rsidRPr="002B2829">
        <w:t xml:space="preserve">apresentação de dados </w:t>
      </w:r>
      <w:r w:rsidR="00E034AB" w:rsidRPr="002B2829">
        <w:t xml:space="preserve">em formato gráfico, </w:t>
      </w:r>
      <w:r w:rsidR="002555FD">
        <w:t>o</w:t>
      </w:r>
      <w:r w:rsidR="00E034AB" w:rsidRPr="002B2829">
        <w:t xml:space="preserve"> que chamamos comumente de </w:t>
      </w:r>
      <w:r w:rsidR="00060780">
        <w:rPr>
          <w:i/>
        </w:rPr>
        <w:t>d</w:t>
      </w:r>
      <w:r w:rsidR="00F07A8A" w:rsidRPr="00F07A8A">
        <w:rPr>
          <w:i/>
        </w:rPr>
        <w:t>ashboards</w:t>
      </w:r>
      <w:r w:rsidR="00E034AB" w:rsidRPr="002B2829">
        <w:t>.</w:t>
      </w:r>
      <w:r w:rsidRPr="002B2829">
        <w:t xml:space="preserve"> </w:t>
      </w:r>
    </w:p>
    <w:p w14:paraId="5A8A1698" w14:textId="77777777" w:rsidR="00145C67" w:rsidRPr="002B2829" w:rsidRDefault="00145C67" w:rsidP="005B70D0">
      <w:pPr>
        <w:spacing w:line="240" w:lineRule="auto"/>
        <w:rPr>
          <w:rFonts w:cs="Times New Roman"/>
          <w:szCs w:val="24"/>
        </w:rPr>
      </w:pPr>
    </w:p>
    <w:p w14:paraId="7E9198C3" w14:textId="1D1B36F8"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329E5EFC" w14:textId="77777777" w:rsidR="00145C67" w:rsidRPr="002B2829" w:rsidRDefault="00145C67" w:rsidP="005B70D0">
      <w:pPr>
        <w:spacing w:line="240" w:lineRule="auto"/>
        <w:rPr>
          <w:rFonts w:cs="Times New Roman"/>
          <w:szCs w:val="24"/>
        </w:rPr>
      </w:pPr>
    </w:p>
    <w:p w14:paraId="00AEC3FD"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4BA17D9A"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0D5C5BBC" w14:textId="77777777" w:rsidR="00145C67" w:rsidRPr="00301F6A" w:rsidRDefault="00145C67" w:rsidP="00261B34">
      <w:pPr>
        <w:spacing w:line="240" w:lineRule="auto"/>
        <w:jc w:val="center"/>
        <w:rPr>
          <w:rFonts w:cs="Times New Roman"/>
          <w:b/>
          <w:szCs w:val="24"/>
          <w:lang w:val="en-US"/>
        </w:rPr>
      </w:pPr>
    </w:p>
    <w:p w14:paraId="2B37F19F" w14:textId="77777777" w:rsidR="003232F1" w:rsidRPr="00301F6A" w:rsidRDefault="003232F1" w:rsidP="00261B34">
      <w:pPr>
        <w:spacing w:line="240" w:lineRule="auto"/>
        <w:jc w:val="center"/>
        <w:rPr>
          <w:rFonts w:cs="Times New Roman"/>
          <w:b/>
          <w:szCs w:val="24"/>
          <w:lang w:val="en-US"/>
        </w:rPr>
      </w:pPr>
    </w:p>
    <w:p w14:paraId="1C3D2EB1" w14:textId="77777777" w:rsidR="003232F1" w:rsidRPr="00301F6A" w:rsidRDefault="003232F1" w:rsidP="00261B34">
      <w:pPr>
        <w:spacing w:line="240" w:lineRule="auto"/>
        <w:jc w:val="center"/>
        <w:rPr>
          <w:rFonts w:cs="Times New Roman"/>
          <w:b/>
          <w:szCs w:val="24"/>
          <w:lang w:val="en-US"/>
        </w:rPr>
      </w:pPr>
    </w:p>
    <w:p w14:paraId="7234EC2D" w14:textId="187AB97E" w:rsidR="00E034AB" w:rsidRPr="00301F6A" w:rsidRDefault="00301F6A" w:rsidP="00CD0B3A">
      <w:pPr>
        <w:rPr>
          <w:lang w:val="en-US"/>
        </w:rPr>
      </w:pPr>
      <w:r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r w:rsidRPr="00301F6A">
        <w:rPr>
          <w:lang w:val="en-US"/>
        </w:rPr>
        <w:t xml:space="preserve">that generates a data presentation chart in format that we commonly call </w:t>
      </w:r>
      <w:r w:rsidR="00F07A8A" w:rsidRPr="00F07A8A">
        <w:rPr>
          <w:i/>
          <w:lang w:val="en-US"/>
        </w:rPr>
        <w:t>Dashboards</w:t>
      </w:r>
      <w:r w:rsidRPr="00301F6A">
        <w:rPr>
          <w:lang w:val="en-US"/>
        </w:rPr>
        <w:t>.</w:t>
      </w:r>
    </w:p>
    <w:p w14:paraId="73557D2B" w14:textId="77777777" w:rsidR="00F92514" w:rsidRPr="00301F6A" w:rsidRDefault="00F92514" w:rsidP="00145C67">
      <w:pPr>
        <w:spacing w:line="240" w:lineRule="auto"/>
        <w:rPr>
          <w:rFonts w:cs="Times New Roman"/>
          <w:szCs w:val="24"/>
          <w:lang w:val="en-US"/>
        </w:rPr>
      </w:pPr>
    </w:p>
    <w:p w14:paraId="31AFE085" w14:textId="0180B533"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14:paraId="13BAF00A" w14:textId="05975D7E" w:rsidR="00E912E9" w:rsidRDefault="00E912E9">
      <w:pPr>
        <w:spacing w:after="160" w:line="240" w:lineRule="auto"/>
        <w:jc w:val="left"/>
        <w:rPr>
          <w:rFonts w:cs="Times New Roman"/>
          <w:szCs w:val="24"/>
          <w:lang w:val="en-US"/>
        </w:rPr>
      </w:pPr>
      <w:r>
        <w:rPr>
          <w:rFonts w:cs="Times New Roman"/>
          <w:szCs w:val="24"/>
          <w:lang w:val="en-US"/>
        </w:rPr>
        <w:br w:type="page"/>
      </w:r>
    </w:p>
    <w:p w14:paraId="6494560A" w14:textId="77777777" w:rsidR="00E912E9" w:rsidRDefault="00E912E9" w:rsidP="008B4DD1">
      <w:pPr>
        <w:spacing w:after="160" w:line="240" w:lineRule="auto"/>
        <w:jc w:val="center"/>
        <w:rPr>
          <w:rFonts w:cs="Times New Roman"/>
          <w:b/>
          <w:szCs w:val="24"/>
        </w:rPr>
      </w:pPr>
      <w:r>
        <w:rPr>
          <w:rFonts w:cs="Times New Roman"/>
          <w:b/>
          <w:szCs w:val="24"/>
        </w:rPr>
        <w:lastRenderedPageBreak/>
        <w:t>LISTA DE TABELAS</w:t>
      </w:r>
    </w:p>
    <w:p w14:paraId="29B5ACE7" w14:textId="77777777" w:rsidR="00E912E9" w:rsidRPr="00612AAA" w:rsidRDefault="00E912E9" w:rsidP="008B4DD1">
      <w:pPr>
        <w:spacing w:after="160" w:line="240" w:lineRule="auto"/>
        <w:jc w:val="center"/>
        <w:rPr>
          <w:rFonts w:cs="Times New Roman"/>
          <w:b/>
          <w:szCs w:val="24"/>
        </w:rPr>
      </w:pPr>
    </w:p>
    <w:p w14:paraId="39B6E9A4" w14:textId="77777777" w:rsidR="00E912E9" w:rsidRPr="00612AAA" w:rsidRDefault="00E912E9" w:rsidP="008B4DD1">
      <w:pPr>
        <w:spacing w:after="160" w:line="240" w:lineRule="auto"/>
        <w:jc w:val="center"/>
        <w:rPr>
          <w:rFonts w:cs="Times New Roman"/>
          <w:b/>
          <w:szCs w:val="24"/>
        </w:rPr>
      </w:pPr>
    </w:p>
    <w:p w14:paraId="392E1C9C" w14:textId="77777777" w:rsidR="00E912E9" w:rsidRPr="00612AAA" w:rsidRDefault="00E912E9" w:rsidP="008B4DD1">
      <w:pPr>
        <w:spacing w:after="160"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14:paraId="68ACCF3C" w14:textId="77777777" w:rsidTr="00275A0B">
        <w:tc>
          <w:tcPr>
            <w:tcW w:w="1384" w:type="dxa"/>
            <w:vAlign w:val="bottom"/>
            <w:hideMark/>
          </w:tcPr>
          <w:p w14:paraId="390C52F5" w14:textId="58263358"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14:paraId="28D74304" w14:textId="7EA7B48A" w:rsidR="00E912E9" w:rsidRPr="00275A0B" w:rsidRDefault="00FD1DE5" w:rsidP="00275A0B">
            <w:pPr>
              <w:spacing w:line="240" w:lineRule="auto"/>
              <w:jc w:val="left"/>
              <w:rPr>
                <w:rFonts w:cs="Times New Roman"/>
                <w:szCs w:val="24"/>
              </w:rPr>
            </w:pPr>
            <w:r>
              <w:rPr>
                <w:rFonts w:cs="Times New Roman"/>
                <w:szCs w:val="24"/>
              </w:rPr>
              <w:t>-</w:t>
            </w:r>
            <w:r w:rsidR="00E912E9">
              <w:rPr>
                <w:rFonts w:cs="Times New Roman"/>
                <w:szCs w:val="24"/>
              </w:rPr>
              <w:t xml:space="preserve">Descrição de Abordagens de Reúso de </w:t>
            </w:r>
            <w:proofErr w:type="gramStart"/>
            <w:r w:rsidR="00E912E9">
              <w:rPr>
                <w:rFonts w:cs="Times New Roman"/>
                <w:szCs w:val="24"/>
              </w:rPr>
              <w:t>Software</w:t>
            </w:r>
            <w:r w:rsidR="00275A0B">
              <w:rPr>
                <w:rFonts w:cs="Times New Roman"/>
                <w:szCs w:val="24"/>
              </w:rPr>
              <w:t xml:space="preserve"> ...</w:t>
            </w:r>
            <w:proofErr w:type="gramEnd"/>
            <w:r w:rsidR="00275A0B">
              <w:rPr>
                <w:rFonts w:cs="Times New Roman"/>
                <w:szCs w:val="24"/>
              </w:rPr>
              <w:t>.....................</w:t>
            </w:r>
          </w:p>
        </w:tc>
        <w:tc>
          <w:tcPr>
            <w:tcW w:w="568" w:type="dxa"/>
            <w:vAlign w:val="bottom"/>
            <w:hideMark/>
          </w:tcPr>
          <w:p w14:paraId="6532CB44" w14:textId="6458D652" w:rsidR="00E912E9" w:rsidRDefault="00550A24" w:rsidP="009379AE">
            <w:pPr>
              <w:spacing w:line="240" w:lineRule="auto"/>
              <w:jc w:val="right"/>
              <w:rPr>
                <w:rFonts w:cs="Times New Roman"/>
                <w:szCs w:val="24"/>
              </w:rPr>
            </w:pPr>
            <w:r>
              <w:rPr>
                <w:rFonts w:cs="Times New Roman"/>
                <w:szCs w:val="24"/>
              </w:rPr>
              <w:t>21</w:t>
            </w:r>
          </w:p>
        </w:tc>
      </w:tr>
      <w:tr w:rsidR="009379AE" w14:paraId="3F7E45FF" w14:textId="77777777" w:rsidTr="00275A0B">
        <w:tc>
          <w:tcPr>
            <w:tcW w:w="1384" w:type="dxa"/>
            <w:vAlign w:val="bottom"/>
          </w:tcPr>
          <w:p w14:paraId="7B295C1D" w14:textId="77777777" w:rsidR="009379AE" w:rsidRDefault="009379AE" w:rsidP="009379AE">
            <w:pPr>
              <w:spacing w:line="240" w:lineRule="auto"/>
              <w:jc w:val="left"/>
              <w:rPr>
                <w:rFonts w:cs="Times New Roman"/>
                <w:szCs w:val="24"/>
              </w:rPr>
            </w:pPr>
          </w:p>
        </w:tc>
        <w:tc>
          <w:tcPr>
            <w:tcW w:w="7229" w:type="dxa"/>
            <w:vAlign w:val="bottom"/>
          </w:tcPr>
          <w:p w14:paraId="7CBFB2FA" w14:textId="77777777" w:rsidR="009379AE" w:rsidRDefault="009379AE" w:rsidP="009379AE">
            <w:pPr>
              <w:spacing w:line="240" w:lineRule="auto"/>
              <w:jc w:val="left"/>
              <w:rPr>
                <w:rFonts w:cs="Times New Roman"/>
                <w:szCs w:val="24"/>
              </w:rPr>
            </w:pPr>
          </w:p>
        </w:tc>
        <w:tc>
          <w:tcPr>
            <w:tcW w:w="568" w:type="dxa"/>
            <w:vAlign w:val="bottom"/>
          </w:tcPr>
          <w:p w14:paraId="61421721" w14:textId="77777777" w:rsidR="009379AE" w:rsidRDefault="009379AE" w:rsidP="009379AE">
            <w:pPr>
              <w:spacing w:line="240" w:lineRule="auto"/>
              <w:jc w:val="right"/>
              <w:rPr>
                <w:rFonts w:cs="Times New Roman"/>
                <w:szCs w:val="24"/>
              </w:rPr>
            </w:pPr>
          </w:p>
        </w:tc>
      </w:tr>
      <w:tr w:rsidR="00E912E9" w14:paraId="111BB63A" w14:textId="77777777" w:rsidTr="00275A0B">
        <w:tc>
          <w:tcPr>
            <w:tcW w:w="1384" w:type="dxa"/>
            <w:vAlign w:val="bottom"/>
            <w:hideMark/>
          </w:tcPr>
          <w:p w14:paraId="48972157" w14:textId="4C8CA976"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14:paraId="68E6D9B3" w14:textId="2C415B0F" w:rsidR="00E912E9" w:rsidRDefault="00FD1DE5" w:rsidP="009379AE">
            <w:pPr>
              <w:spacing w:line="240" w:lineRule="auto"/>
              <w:rPr>
                <w:rFonts w:cs="Times New Roman"/>
                <w:szCs w:val="24"/>
              </w:rPr>
            </w:pPr>
            <w:r>
              <w:t>-</w:t>
            </w:r>
            <w:r w:rsidR="00A7264E" w:rsidRPr="0000086B">
              <w:t xml:space="preserve">Comparativo Apache Velocity X Apache </w:t>
            </w:r>
            <w:proofErr w:type="gramStart"/>
            <w:r w:rsidR="00A7264E" w:rsidRPr="0000086B">
              <w:t>Freemarker</w:t>
            </w:r>
            <w:r w:rsidR="00275A0B">
              <w:t xml:space="preserve"> ...</w:t>
            </w:r>
            <w:proofErr w:type="gramEnd"/>
            <w:r w:rsidR="00275A0B">
              <w:t>................</w:t>
            </w:r>
          </w:p>
        </w:tc>
        <w:tc>
          <w:tcPr>
            <w:tcW w:w="568" w:type="dxa"/>
            <w:vAlign w:val="bottom"/>
            <w:hideMark/>
          </w:tcPr>
          <w:p w14:paraId="7B3A92B9" w14:textId="633C709C" w:rsidR="00E912E9" w:rsidRDefault="00550A24" w:rsidP="009379AE">
            <w:pPr>
              <w:spacing w:line="240" w:lineRule="auto"/>
              <w:jc w:val="right"/>
              <w:rPr>
                <w:rFonts w:cs="Times New Roman"/>
                <w:szCs w:val="24"/>
              </w:rPr>
            </w:pPr>
            <w:r>
              <w:rPr>
                <w:rFonts w:cs="Times New Roman"/>
                <w:szCs w:val="24"/>
              </w:rPr>
              <w:t>32</w:t>
            </w:r>
          </w:p>
        </w:tc>
      </w:tr>
      <w:tr w:rsidR="009379AE" w14:paraId="430432B3" w14:textId="77777777" w:rsidTr="00275A0B">
        <w:tc>
          <w:tcPr>
            <w:tcW w:w="1384" w:type="dxa"/>
            <w:vAlign w:val="bottom"/>
          </w:tcPr>
          <w:p w14:paraId="21CF4748" w14:textId="77777777" w:rsidR="009379AE" w:rsidRDefault="009379AE" w:rsidP="009379AE">
            <w:pPr>
              <w:spacing w:line="240" w:lineRule="auto"/>
              <w:jc w:val="left"/>
              <w:rPr>
                <w:rFonts w:cs="Times New Roman"/>
                <w:szCs w:val="24"/>
              </w:rPr>
            </w:pPr>
          </w:p>
        </w:tc>
        <w:tc>
          <w:tcPr>
            <w:tcW w:w="7229" w:type="dxa"/>
            <w:vAlign w:val="bottom"/>
          </w:tcPr>
          <w:p w14:paraId="27EE506D" w14:textId="77777777" w:rsidR="009379AE" w:rsidRPr="0000086B" w:rsidRDefault="009379AE" w:rsidP="009379AE">
            <w:pPr>
              <w:spacing w:line="240" w:lineRule="auto"/>
            </w:pPr>
          </w:p>
        </w:tc>
        <w:tc>
          <w:tcPr>
            <w:tcW w:w="568" w:type="dxa"/>
            <w:vAlign w:val="bottom"/>
          </w:tcPr>
          <w:p w14:paraId="7C903312" w14:textId="77777777" w:rsidR="009379AE" w:rsidRDefault="009379AE" w:rsidP="009379AE">
            <w:pPr>
              <w:spacing w:line="240" w:lineRule="auto"/>
              <w:jc w:val="right"/>
              <w:rPr>
                <w:rFonts w:cs="Times New Roman"/>
                <w:szCs w:val="24"/>
              </w:rPr>
            </w:pPr>
          </w:p>
        </w:tc>
      </w:tr>
      <w:tr w:rsidR="00E912E9" w14:paraId="31FC156C" w14:textId="77777777" w:rsidTr="00275A0B">
        <w:tc>
          <w:tcPr>
            <w:tcW w:w="1384" w:type="dxa"/>
            <w:vAlign w:val="bottom"/>
            <w:hideMark/>
          </w:tcPr>
          <w:p w14:paraId="6F2A7BA6" w14:textId="4B4DF353"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14:paraId="4BD6926E" w14:textId="67A47C4C" w:rsidR="00E912E9" w:rsidRDefault="00FD1DE5" w:rsidP="009379AE">
            <w:pPr>
              <w:spacing w:line="240" w:lineRule="auto"/>
              <w:rPr>
                <w:rFonts w:cs="Times New Roman"/>
                <w:szCs w:val="24"/>
              </w:rPr>
            </w:pPr>
            <w:r>
              <w:t>-</w:t>
            </w:r>
            <w:r w:rsidR="00A7264E">
              <w:t xml:space="preserve">Estrutura de diretórios padrão do </w:t>
            </w:r>
            <w:proofErr w:type="gramStart"/>
            <w:r w:rsidR="00A7264E">
              <w:t>Maven</w:t>
            </w:r>
            <w:r w:rsidR="00275A0B">
              <w:t xml:space="preserve"> ...</w:t>
            </w:r>
            <w:proofErr w:type="gramEnd"/>
            <w:r w:rsidR="00275A0B">
              <w:t>..................................</w:t>
            </w:r>
          </w:p>
        </w:tc>
        <w:tc>
          <w:tcPr>
            <w:tcW w:w="568" w:type="dxa"/>
            <w:vAlign w:val="bottom"/>
            <w:hideMark/>
          </w:tcPr>
          <w:p w14:paraId="01BC5B02" w14:textId="5F604C40" w:rsidR="00E912E9" w:rsidRDefault="00550A24" w:rsidP="009379AE">
            <w:pPr>
              <w:spacing w:line="240" w:lineRule="auto"/>
              <w:jc w:val="right"/>
              <w:rPr>
                <w:rFonts w:cs="Times New Roman"/>
                <w:szCs w:val="24"/>
              </w:rPr>
            </w:pPr>
            <w:r>
              <w:rPr>
                <w:rFonts w:cs="Times New Roman"/>
                <w:szCs w:val="24"/>
              </w:rPr>
              <w:t>34</w:t>
            </w:r>
          </w:p>
        </w:tc>
      </w:tr>
      <w:tr w:rsidR="009379AE" w14:paraId="5F6DCD5F" w14:textId="77777777" w:rsidTr="00275A0B">
        <w:tc>
          <w:tcPr>
            <w:tcW w:w="1384" w:type="dxa"/>
            <w:vAlign w:val="bottom"/>
          </w:tcPr>
          <w:p w14:paraId="05002056" w14:textId="77777777" w:rsidR="009379AE" w:rsidRDefault="009379AE" w:rsidP="009379AE">
            <w:pPr>
              <w:spacing w:line="240" w:lineRule="auto"/>
              <w:jc w:val="left"/>
              <w:rPr>
                <w:rFonts w:cs="Times New Roman"/>
                <w:szCs w:val="24"/>
              </w:rPr>
            </w:pPr>
          </w:p>
        </w:tc>
        <w:tc>
          <w:tcPr>
            <w:tcW w:w="7229" w:type="dxa"/>
            <w:vAlign w:val="bottom"/>
          </w:tcPr>
          <w:p w14:paraId="70E53810" w14:textId="77777777" w:rsidR="009379AE" w:rsidRDefault="009379AE" w:rsidP="009379AE">
            <w:pPr>
              <w:spacing w:line="240" w:lineRule="auto"/>
            </w:pPr>
          </w:p>
        </w:tc>
        <w:tc>
          <w:tcPr>
            <w:tcW w:w="568" w:type="dxa"/>
            <w:vAlign w:val="bottom"/>
          </w:tcPr>
          <w:p w14:paraId="24A4C031" w14:textId="77777777" w:rsidR="009379AE" w:rsidRDefault="009379AE" w:rsidP="009379AE">
            <w:pPr>
              <w:spacing w:line="240" w:lineRule="auto"/>
              <w:jc w:val="right"/>
              <w:rPr>
                <w:rFonts w:cs="Times New Roman"/>
                <w:szCs w:val="24"/>
              </w:rPr>
            </w:pPr>
          </w:p>
        </w:tc>
      </w:tr>
      <w:tr w:rsidR="00E912E9" w14:paraId="1E517437" w14:textId="77777777" w:rsidTr="00275A0B">
        <w:tc>
          <w:tcPr>
            <w:tcW w:w="1384" w:type="dxa"/>
            <w:vAlign w:val="bottom"/>
            <w:hideMark/>
          </w:tcPr>
          <w:p w14:paraId="2ECEA4D5" w14:textId="087CA0BB"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14:paraId="48964CA1" w14:textId="2C8E3C1A" w:rsidR="00E912E9" w:rsidRDefault="00FD1DE5" w:rsidP="009379AE">
            <w:pPr>
              <w:spacing w:line="240" w:lineRule="auto"/>
              <w:rPr>
                <w:rFonts w:cs="Times New Roman"/>
                <w:szCs w:val="24"/>
              </w:rPr>
            </w:pPr>
            <w:r>
              <w:t>-</w:t>
            </w:r>
            <w:r w:rsidR="00BF0AAC" w:rsidRPr="007F40EF">
              <w:t xml:space="preserve">Requisitos Funcionais da </w:t>
            </w:r>
            <w:proofErr w:type="gramStart"/>
            <w:r w:rsidR="00BF0AAC" w:rsidRPr="007F40EF">
              <w:t>aplicação</w:t>
            </w:r>
            <w:r w:rsidR="00275A0B">
              <w:t xml:space="preserve"> ...</w:t>
            </w:r>
            <w:proofErr w:type="gramEnd"/>
            <w:r w:rsidR="00275A0B">
              <w:t>..........................................</w:t>
            </w:r>
          </w:p>
        </w:tc>
        <w:tc>
          <w:tcPr>
            <w:tcW w:w="568" w:type="dxa"/>
            <w:vAlign w:val="bottom"/>
            <w:hideMark/>
          </w:tcPr>
          <w:p w14:paraId="4906A0BE" w14:textId="44DE4340" w:rsidR="00E912E9" w:rsidRDefault="00550A24" w:rsidP="009379AE">
            <w:pPr>
              <w:spacing w:line="240" w:lineRule="auto"/>
              <w:jc w:val="right"/>
              <w:rPr>
                <w:rFonts w:cs="Times New Roman"/>
                <w:szCs w:val="24"/>
              </w:rPr>
            </w:pPr>
            <w:r>
              <w:rPr>
                <w:rFonts w:cs="Times New Roman"/>
                <w:szCs w:val="24"/>
              </w:rPr>
              <w:t>44</w:t>
            </w:r>
          </w:p>
        </w:tc>
      </w:tr>
      <w:tr w:rsidR="009379AE" w14:paraId="47E3AD27" w14:textId="77777777" w:rsidTr="00275A0B">
        <w:tc>
          <w:tcPr>
            <w:tcW w:w="1384" w:type="dxa"/>
            <w:vAlign w:val="bottom"/>
          </w:tcPr>
          <w:p w14:paraId="23B862FF" w14:textId="77777777" w:rsidR="009379AE" w:rsidRDefault="009379AE" w:rsidP="009379AE">
            <w:pPr>
              <w:spacing w:line="240" w:lineRule="auto"/>
              <w:jc w:val="left"/>
              <w:rPr>
                <w:rFonts w:cs="Times New Roman"/>
                <w:szCs w:val="24"/>
              </w:rPr>
            </w:pPr>
          </w:p>
        </w:tc>
        <w:tc>
          <w:tcPr>
            <w:tcW w:w="7229" w:type="dxa"/>
            <w:vAlign w:val="bottom"/>
          </w:tcPr>
          <w:p w14:paraId="73BA9B1D" w14:textId="77777777" w:rsidR="009379AE" w:rsidRPr="007F40EF" w:rsidRDefault="009379AE" w:rsidP="009379AE">
            <w:pPr>
              <w:spacing w:line="240" w:lineRule="auto"/>
            </w:pPr>
          </w:p>
        </w:tc>
        <w:tc>
          <w:tcPr>
            <w:tcW w:w="568" w:type="dxa"/>
            <w:vAlign w:val="bottom"/>
          </w:tcPr>
          <w:p w14:paraId="58DD9681" w14:textId="77777777" w:rsidR="009379AE" w:rsidRDefault="009379AE" w:rsidP="009379AE">
            <w:pPr>
              <w:spacing w:line="240" w:lineRule="auto"/>
              <w:jc w:val="right"/>
              <w:rPr>
                <w:rFonts w:cs="Times New Roman"/>
                <w:szCs w:val="24"/>
              </w:rPr>
            </w:pPr>
          </w:p>
        </w:tc>
      </w:tr>
      <w:tr w:rsidR="00E912E9" w14:paraId="1F7924C5" w14:textId="77777777" w:rsidTr="00275A0B">
        <w:tc>
          <w:tcPr>
            <w:tcW w:w="1384" w:type="dxa"/>
            <w:vAlign w:val="bottom"/>
            <w:hideMark/>
          </w:tcPr>
          <w:p w14:paraId="35E417A1" w14:textId="0B0D8B8F"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14:paraId="0A6B576E" w14:textId="624F140E" w:rsidR="00E912E9" w:rsidRDefault="00FD1DE5" w:rsidP="009379AE">
            <w:pPr>
              <w:spacing w:line="240" w:lineRule="auto"/>
              <w:rPr>
                <w:rFonts w:cs="Times New Roman"/>
                <w:szCs w:val="24"/>
              </w:rPr>
            </w:pPr>
            <w:r>
              <w:t>-</w:t>
            </w:r>
            <w:r w:rsidR="000C6569">
              <w:t xml:space="preserve">Requisitos não funcionais da </w:t>
            </w:r>
            <w:proofErr w:type="gramStart"/>
            <w:r w:rsidR="000C6569">
              <w:t>aplicação</w:t>
            </w:r>
            <w:r w:rsidR="00275A0B">
              <w:t xml:space="preserve"> ...</w:t>
            </w:r>
            <w:proofErr w:type="gramEnd"/>
            <w:r w:rsidR="00275A0B">
              <w:t>.....................................</w:t>
            </w:r>
          </w:p>
        </w:tc>
        <w:tc>
          <w:tcPr>
            <w:tcW w:w="568" w:type="dxa"/>
            <w:vAlign w:val="bottom"/>
            <w:hideMark/>
          </w:tcPr>
          <w:p w14:paraId="5305C591" w14:textId="01266C5A" w:rsidR="00E912E9" w:rsidRDefault="00550A24" w:rsidP="009379AE">
            <w:pPr>
              <w:spacing w:line="240" w:lineRule="auto"/>
              <w:jc w:val="right"/>
              <w:rPr>
                <w:rFonts w:cs="Times New Roman"/>
                <w:szCs w:val="24"/>
              </w:rPr>
            </w:pPr>
            <w:r>
              <w:rPr>
                <w:rFonts w:cs="Times New Roman"/>
                <w:szCs w:val="24"/>
              </w:rPr>
              <w:t>45</w:t>
            </w:r>
          </w:p>
        </w:tc>
      </w:tr>
      <w:tr w:rsidR="009379AE" w14:paraId="608D5B99" w14:textId="77777777" w:rsidTr="00275A0B">
        <w:tc>
          <w:tcPr>
            <w:tcW w:w="1384" w:type="dxa"/>
            <w:vAlign w:val="bottom"/>
          </w:tcPr>
          <w:p w14:paraId="63F5C5DD" w14:textId="77777777" w:rsidR="009379AE" w:rsidRDefault="009379AE" w:rsidP="009379AE">
            <w:pPr>
              <w:spacing w:line="240" w:lineRule="auto"/>
              <w:jc w:val="left"/>
              <w:rPr>
                <w:rFonts w:cs="Times New Roman"/>
                <w:szCs w:val="24"/>
              </w:rPr>
            </w:pPr>
          </w:p>
        </w:tc>
        <w:tc>
          <w:tcPr>
            <w:tcW w:w="7229" w:type="dxa"/>
            <w:vAlign w:val="bottom"/>
          </w:tcPr>
          <w:p w14:paraId="66B49928" w14:textId="77777777" w:rsidR="009379AE" w:rsidRDefault="009379AE" w:rsidP="009379AE">
            <w:pPr>
              <w:spacing w:line="240" w:lineRule="auto"/>
            </w:pPr>
          </w:p>
        </w:tc>
        <w:tc>
          <w:tcPr>
            <w:tcW w:w="568" w:type="dxa"/>
            <w:vAlign w:val="bottom"/>
          </w:tcPr>
          <w:p w14:paraId="3964869F" w14:textId="77777777" w:rsidR="009379AE" w:rsidRDefault="009379AE" w:rsidP="009379AE">
            <w:pPr>
              <w:spacing w:line="240" w:lineRule="auto"/>
              <w:jc w:val="right"/>
              <w:rPr>
                <w:rFonts w:cs="Times New Roman"/>
                <w:szCs w:val="24"/>
              </w:rPr>
            </w:pPr>
          </w:p>
        </w:tc>
      </w:tr>
      <w:tr w:rsidR="00E912E9" w14:paraId="208BA1C7" w14:textId="77777777" w:rsidTr="00275A0B">
        <w:tc>
          <w:tcPr>
            <w:tcW w:w="1384" w:type="dxa"/>
            <w:vAlign w:val="bottom"/>
            <w:hideMark/>
          </w:tcPr>
          <w:p w14:paraId="05844BEC" w14:textId="21AF9A95"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14:paraId="3F61529C" w14:textId="0EC1537A" w:rsidR="00E912E9" w:rsidRDefault="00FD1DE5" w:rsidP="009379AE">
            <w:pPr>
              <w:spacing w:line="240" w:lineRule="auto"/>
              <w:rPr>
                <w:rFonts w:cs="Times New Roman"/>
                <w:szCs w:val="24"/>
              </w:rPr>
            </w:pPr>
            <w:r>
              <w:t>-</w:t>
            </w:r>
            <w:r w:rsidR="00D42A0A">
              <w:t xml:space="preserve">Descrição do caso de uso </w:t>
            </w:r>
            <w:proofErr w:type="gramStart"/>
            <w:r w:rsidR="00D42A0A">
              <w:t>UC01</w:t>
            </w:r>
            <w:r w:rsidR="00275A0B">
              <w:t xml:space="preserve"> ...</w:t>
            </w:r>
            <w:proofErr w:type="gramEnd"/>
            <w:r w:rsidR="00275A0B">
              <w:t>...............................................</w:t>
            </w:r>
          </w:p>
        </w:tc>
        <w:tc>
          <w:tcPr>
            <w:tcW w:w="568" w:type="dxa"/>
            <w:vAlign w:val="bottom"/>
            <w:hideMark/>
          </w:tcPr>
          <w:p w14:paraId="13AAF527" w14:textId="5BB5B3C2" w:rsidR="00E912E9" w:rsidRDefault="00550A24" w:rsidP="009379AE">
            <w:pPr>
              <w:spacing w:line="240" w:lineRule="auto"/>
              <w:jc w:val="right"/>
              <w:rPr>
                <w:rFonts w:cs="Times New Roman"/>
                <w:szCs w:val="24"/>
              </w:rPr>
            </w:pPr>
            <w:r>
              <w:rPr>
                <w:rFonts w:cs="Times New Roman"/>
                <w:szCs w:val="24"/>
              </w:rPr>
              <w:t>46</w:t>
            </w:r>
          </w:p>
        </w:tc>
      </w:tr>
      <w:tr w:rsidR="009379AE" w14:paraId="5BCD371D" w14:textId="77777777" w:rsidTr="00275A0B">
        <w:tc>
          <w:tcPr>
            <w:tcW w:w="1384" w:type="dxa"/>
            <w:vAlign w:val="bottom"/>
          </w:tcPr>
          <w:p w14:paraId="03D70D6E" w14:textId="77777777" w:rsidR="009379AE" w:rsidRDefault="009379AE" w:rsidP="009379AE">
            <w:pPr>
              <w:spacing w:line="240" w:lineRule="auto"/>
              <w:jc w:val="left"/>
              <w:rPr>
                <w:rFonts w:cs="Times New Roman"/>
                <w:szCs w:val="24"/>
              </w:rPr>
            </w:pPr>
          </w:p>
        </w:tc>
        <w:tc>
          <w:tcPr>
            <w:tcW w:w="7229" w:type="dxa"/>
            <w:vAlign w:val="bottom"/>
          </w:tcPr>
          <w:p w14:paraId="6C2ADA93" w14:textId="77777777" w:rsidR="009379AE" w:rsidRDefault="009379AE" w:rsidP="009379AE">
            <w:pPr>
              <w:spacing w:line="240" w:lineRule="auto"/>
            </w:pPr>
          </w:p>
        </w:tc>
        <w:tc>
          <w:tcPr>
            <w:tcW w:w="568" w:type="dxa"/>
            <w:vAlign w:val="bottom"/>
          </w:tcPr>
          <w:p w14:paraId="43101A49" w14:textId="77777777" w:rsidR="009379AE" w:rsidRDefault="009379AE" w:rsidP="009379AE">
            <w:pPr>
              <w:spacing w:line="240" w:lineRule="auto"/>
              <w:jc w:val="right"/>
              <w:rPr>
                <w:rFonts w:cs="Times New Roman"/>
                <w:szCs w:val="24"/>
              </w:rPr>
            </w:pPr>
          </w:p>
        </w:tc>
      </w:tr>
      <w:tr w:rsidR="00E912E9" w14:paraId="0425C277" w14:textId="77777777" w:rsidTr="00275A0B">
        <w:tc>
          <w:tcPr>
            <w:tcW w:w="1384" w:type="dxa"/>
            <w:vAlign w:val="bottom"/>
            <w:hideMark/>
          </w:tcPr>
          <w:p w14:paraId="27CA0325" w14:textId="68CA115B"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14:paraId="0BE77098" w14:textId="29AC227F" w:rsidR="00E912E9" w:rsidRDefault="00FD1DE5" w:rsidP="009379AE">
            <w:pPr>
              <w:spacing w:line="240" w:lineRule="auto"/>
              <w:rPr>
                <w:rFonts w:cs="Times New Roman"/>
                <w:szCs w:val="24"/>
              </w:rPr>
            </w:pPr>
            <w:r>
              <w:t>-</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p>
        </w:tc>
        <w:tc>
          <w:tcPr>
            <w:tcW w:w="568" w:type="dxa"/>
            <w:vAlign w:val="bottom"/>
            <w:hideMark/>
          </w:tcPr>
          <w:p w14:paraId="48D73C01" w14:textId="3FCD4183" w:rsidR="00E912E9" w:rsidRDefault="00550A24" w:rsidP="009379AE">
            <w:pPr>
              <w:spacing w:line="240" w:lineRule="auto"/>
              <w:jc w:val="right"/>
              <w:rPr>
                <w:rFonts w:cs="Times New Roman"/>
                <w:szCs w:val="24"/>
              </w:rPr>
            </w:pPr>
            <w:r>
              <w:rPr>
                <w:rFonts w:cs="Times New Roman"/>
                <w:szCs w:val="24"/>
              </w:rPr>
              <w:t>62</w:t>
            </w:r>
          </w:p>
        </w:tc>
      </w:tr>
    </w:tbl>
    <w:p w14:paraId="611A61F2" w14:textId="77777777" w:rsidR="00E912E9" w:rsidRDefault="00E912E9" w:rsidP="00E912E9">
      <w:pPr>
        <w:spacing w:after="160" w:line="240" w:lineRule="auto"/>
        <w:jc w:val="center"/>
        <w:rPr>
          <w:rFonts w:cs="Times New Roman"/>
          <w:b/>
          <w:sz w:val="28"/>
          <w:szCs w:val="24"/>
        </w:rPr>
      </w:pPr>
    </w:p>
    <w:p w14:paraId="4C2C694A" w14:textId="77777777" w:rsidR="00E912E9" w:rsidRDefault="00E912E9" w:rsidP="00E912E9">
      <w:pPr>
        <w:spacing w:after="160" w:line="240" w:lineRule="auto"/>
        <w:jc w:val="center"/>
        <w:rPr>
          <w:rFonts w:cs="Times New Roman"/>
          <w:b/>
          <w:sz w:val="28"/>
          <w:szCs w:val="24"/>
        </w:rPr>
      </w:pPr>
    </w:p>
    <w:p w14:paraId="5ED016B2" w14:textId="77777777" w:rsidR="00E912E9" w:rsidRDefault="00E912E9" w:rsidP="00E912E9">
      <w:pPr>
        <w:spacing w:after="160" w:line="240" w:lineRule="auto"/>
        <w:jc w:val="center"/>
        <w:rPr>
          <w:rFonts w:cs="Times New Roman"/>
          <w:b/>
          <w:szCs w:val="24"/>
        </w:rPr>
      </w:pPr>
      <w:r>
        <w:br w:type="page"/>
      </w:r>
      <w:r>
        <w:rPr>
          <w:rFonts w:cs="Times New Roman"/>
          <w:b/>
          <w:szCs w:val="24"/>
        </w:rPr>
        <w:lastRenderedPageBreak/>
        <w:t>LISTA DE ILUSTRAÇÕES</w:t>
      </w:r>
    </w:p>
    <w:p w14:paraId="061F03CC" w14:textId="77777777" w:rsidR="002E2885" w:rsidRPr="00612AAA" w:rsidRDefault="002E2885" w:rsidP="009379AE">
      <w:pPr>
        <w:spacing w:line="240" w:lineRule="auto"/>
        <w:jc w:val="center"/>
        <w:rPr>
          <w:rFonts w:cs="Times New Roman"/>
          <w:b/>
          <w:szCs w:val="24"/>
        </w:rPr>
      </w:pPr>
    </w:p>
    <w:p w14:paraId="6135C708" w14:textId="77777777" w:rsidR="00612AAA" w:rsidRPr="00612AAA" w:rsidRDefault="00612AAA" w:rsidP="009379AE">
      <w:pPr>
        <w:spacing w:line="240" w:lineRule="auto"/>
        <w:jc w:val="center"/>
        <w:rPr>
          <w:rFonts w:cs="Times New Roman"/>
          <w:b/>
          <w:szCs w:val="24"/>
        </w:rPr>
      </w:pPr>
    </w:p>
    <w:p w14:paraId="6721696B" w14:textId="77777777" w:rsidR="00612AAA" w:rsidRPr="00612AAA" w:rsidRDefault="00612AAA" w:rsidP="009379AE">
      <w:pPr>
        <w:spacing w:line="240" w:lineRule="auto"/>
        <w:jc w:val="center"/>
        <w:rPr>
          <w:rFonts w:cs="Times New Roman"/>
          <w:b/>
          <w:szCs w:val="24"/>
        </w:rPr>
      </w:pPr>
    </w:p>
    <w:tbl>
      <w:tblPr>
        <w:tblStyle w:val="Tabelacomgrade"/>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14"/>
        <w:gridCol w:w="483"/>
      </w:tblGrid>
      <w:tr w:rsidR="00E912E9" w14:paraId="3A7026FD" w14:textId="77777777" w:rsidTr="0049564F">
        <w:tc>
          <w:tcPr>
            <w:tcW w:w="1242" w:type="dxa"/>
            <w:vAlign w:val="center"/>
            <w:hideMark/>
          </w:tcPr>
          <w:p w14:paraId="52D990B5" w14:textId="77777777"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14" w:type="dxa"/>
            <w:vAlign w:val="center"/>
            <w:hideMark/>
          </w:tcPr>
          <w:p w14:paraId="7F9142FF" w14:textId="598C2264" w:rsidR="00E912E9" w:rsidRPr="000464FC" w:rsidRDefault="00E912E9" w:rsidP="009379AE">
            <w:pPr>
              <w:spacing w:line="240" w:lineRule="auto"/>
              <w:jc w:val="left"/>
              <w:rPr>
                <w:rFonts w:cs="Times New Roman"/>
                <w:szCs w:val="24"/>
              </w:rPr>
            </w:pPr>
            <w:r w:rsidRPr="000464FC">
              <w:rPr>
                <w:rFonts w:cs="Times New Roman"/>
                <w:szCs w:val="24"/>
              </w:rPr>
              <w:t xml:space="preserve">Técnicas para implementação de Reuso de </w:t>
            </w:r>
            <w:proofErr w:type="gramStart"/>
            <w:r w:rsidRPr="000464FC">
              <w:rPr>
                <w:rFonts w:cs="Times New Roman"/>
                <w:szCs w:val="24"/>
              </w:rPr>
              <w:t>Software</w:t>
            </w:r>
            <w:r w:rsidR="0049564F">
              <w:rPr>
                <w:rFonts w:cs="Times New Roman"/>
                <w:szCs w:val="24"/>
              </w:rPr>
              <w:t xml:space="preserve"> ...</w:t>
            </w:r>
            <w:proofErr w:type="gramEnd"/>
            <w:r w:rsidR="0049564F">
              <w:rPr>
                <w:rFonts w:cs="Times New Roman"/>
                <w:szCs w:val="24"/>
              </w:rPr>
              <w:t>.................</w:t>
            </w:r>
          </w:p>
        </w:tc>
        <w:tc>
          <w:tcPr>
            <w:tcW w:w="483" w:type="dxa"/>
            <w:vAlign w:val="center"/>
            <w:hideMark/>
          </w:tcPr>
          <w:p w14:paraId="02C42946" w14:textId="37AEC44A" w:rsidR="00E912E9" w:rsidRPr="000464FC" w:rsidRDefault="00750984" w:rsidP="009379AE">
            <w:pPr>
              <w:spacing w:line="240" w:lineRule="auto"/>
              <w:jc w:val="right"/>
              <w:rPr>
                <w:rFonts w:cs="Times New Roman"/>
                <w:szCs w:val="24"/>
              </w:rPr>
            </w:pPr>
            <w:r>
              <w:rPr>
                <w:rFonts w:cs="Times New Roman"/>
                <w:szCs w:val="24"/>
              </w:rPr>
              <w:t>21</w:t>
            </w:r>
          </w:p>
        </w:tc>
      </w:tr>
      <w:tr w:rsidR="00285219" w14:paraId="544E173E" w14:textId="77777777" w:rsidTr="0049564F">
        <w:tc>
          <w:tcPr>
            <w:tcW w:w="1242" w:type="dxa"/>
            <w:vAlign w:val="center"/>
          </w:tcPr>
          <w:p w14:paraId="2D48059B" w14:textId="77777777" w:rsidR="00285219" w:rsidRPr="000464FC" w:rsidRDefault="00285219" w:rsidP="009379AE">
            <w:pPr>
              <w:spacing w:line="240" w:lineRule="auto"/>
              <w:jc w:val="left"/>
              <w:rPr>
                <w:rFonts w:cs="Times New Roman"/>
                <w:szCs w:val="24"/>
              </w:rPr>
            </w:pPr>
          </w:p>
        </w:tc>
        <w:tc>
          <w:tcPr>
            <w:tcW w:w="7314" w:type="dxa"/>
            <w:vAlign w:val="center"/>
          </w:tcPr>
          <w:p w14:paraId="3F0BCCCC" w14:textId="77777777" w:rsidR="00285219" w:rsidRPr="000464FC" w:rsidRDefault="00285219" w:rsidP="009379AE">
            <w:pPr>
              <w:spacing w:line="240" w:lineRule="auto"/>
              <w:jc w:val="left"/>
              <w:rPr>
                <w:rFonts w:cs="Times New Roman"/>
                <w:szCs w:val="24"/>
              </w:rPr>
            </w:pPr>
          </w:p>
        </w:tc>
        <w:tc>
          <w:tcPr>
            <w:tcW w:w="483" w:type="dxa"/>
            <w:vAlign w:val="center"/>
          </w:tcPr>
          <w:p w14:paraId="42BC7E82" w14:textId="77777777" w:rsidR="00285219" w:rsidRPr="000464FC" w:rsidRDefault="00285219" w:rsidP="009379AE">
            <w:pPr>
              <w:spacing w:line="240" w:lineRule="auto"/>
              <w:jc w:val="right"/>
              <w:rPr>
                <w:rFonts w:cs="Times New Roman"/>
                <w:szCs w:val="24"/>
              </w:rPr>
            </w:pPr>
          </w:p>
        </w:tc>
      </w:tr>
      <w:tr w:rsidR="00E912E9" w14:paraId="055755AC" w14:textId="77777777" w:rsidTr="0049564F">
        <w:tc>
          <w:tcPr>
            <w:tcW w:w="1242" w:type="dxa"/>
            <w:vAlign w:val="center"/>
            <w:hideMark/>
          </w:tcPr>
          <w:p w14:paraId="7B949977" w14:textId="77777777"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14" w:type="dxa"/>
            <w:vAlign w:val="center"/>
            <w:hideMark/>
          </w:tcPr>
          <w:p w14:paraId="0ED06E1C" w14:textId="70103B2E" w:rsidR="00E912E9" w:rsidRPr="000464FC" w:rsidRDefault="00E912E9" w:rsidP="009379AE">
            <w:pPr>
              <w:spacing w:line="240" w:lineRule="auto"/>
              <w:jc w:val="left"/>
              <w:rPr>
                <w:rFonts w:cs="Times New Roman"/>
                <w:szCs w:val="24"/>
              </w:rPr>
            </w:pPr>
            <w:r w:rsidRPr="000464FC">
              <w:rPr>
                <w:rFonts w:cs="Times New Roman"/>
                <w:szCs w:val="24"/>
              </w:rPr>
              <w:t xml:space="preserve">Representação de um motor ou processador de </w:t>
            </w:r>
            <w:proofErr w:type="gramStart"/>
            <w:r w:rsidRPr="000464FC">
              <w:rPr>
                <w:rFonts w:cs="Times New Roman"/>
                <w:szCs w:val="24"/>
              </w:rPr>
              <w:t>gabaritos</w:t>
            </w:r>
            <w:r w:rsidR="0049564F">
              <w:rPr>
                <w:rFonts w:cs="Times New Roman"/>
                <w:szCs w:val="24"/>
              </w:rPr>
              <w:t xml:space="preserve"> ...</w:t>
            </w:r>
            <w:proofErr w:type="gramEnd"/>
            <w:r w:rsidR="0049564F">
              <w:rPr>
                <w:rFonts w:cs="Times New Roman"/>
                <w:szCs w:val="24"/>
              </w:rPr>
              <w:t>..........</w:t>
            </w:r>
          </w:p>
        </w:tc>
        <w:tc>
          <w:tcPr>
            <w:tcW w:w="483" w:type="dxa"/>
            <w:vAlign w:val="center"/>
            <w:hideMark/>
          </w:tcPr>
          <w:p w14:paraId="6D1CCFA8" w14:textId="0A185D9E" w:rsidR="00E912E9" w:rsidRPr="000464FC" w:rsidRDefault="00750984" w:rsidP="009379AE">
            <w:pPr>
              <w:spacing w:line="240" w:lineRule="auto"/>
              <w:jc w:val="right"/>
              <w:rPr>
                <w:rFonts w:cs="Times New Roman"/>
                <w:szCs w:val="24"/>
              </w:rPr>
            </w:pPr>
            <w:r>
              <w:rPr>
                <w:rFonts w:cs="Times New Roman"/>
                <w:szCs w:val="24"/>
              </w:rPr>
              <w:t>25</w:t>
            </w:r>
          </w:p>
        </w:tc>
      </w:tr>
      <w:tr w:rsidR="00285219" w14:paraId="2C1331B9" w14:textId="77777777" w:rsidTr="0049564F">
        <w:tc>
          <w:tcPr>
            <w:tcW w:w="1242" w:type="dxa"/>
            <w:vAlign w:val="center"/>
          </w:tcPr>
          <w:p w14:paraId="119156C3" w14:textId="77777777" w:rsidR="00285219" w:rsidRPr="000464FC" w:rsidRDefault="00285219" w:rsidP="009379AE">
            <w:pPr>
              <w:spacing w:line="240" w:lineRule="auto"/>
              <w:jc w:val="left"/>
              <w:rPr>
                <w:rFonts w:cs="Times New Roman"/>
                <w:szCs w:val="24"/>
              </w:rPr>
            </w:pPr>
          </w:p>
        </w:tc>
        <w:tc>
          <w:tcPr>
            <w:tcW w:w="7314" w:type="dxa"/>
            <w:vAlign w:val="center"/>
          </w:tcPr>
          <w:p w14:paraId="0FBA2B85" w14:textId="77777777" w:rsidR="00285219" w:rsidRPr="000464FC" w:rsidRDefault="00285219" w:rsidP="009379AE">
            <w:pPr>
              <w:spacing w:line="240" w:lineRule="auto"/>
              <w:jc w:val="left"/>
              <w:rPr>
                <w:rFonts w:cs="Times New Roman"/>
                <w:szCs w:val="24"/>
              </w:rPr>
            </w:pPr>
          </w:p>
        </w:tc>
        <w:tc>
          <w:tcPr>
            <w:tcW w:w="483" w:type="dxa"/>
            <w:vAlign w:val="center"/>
          </w:tcPr>
          <w:p w14:paraId="74243507" w14:textId="77777777" w:rsidR="00285219" w:rsidRPr="000464FC" w:rsidRDefault="00285219" w:rsidP="009379AE">
            <w:pPr>
              <w:spacing w:line="240" w:lineRule="auto"/>
              <w:jc w:val="right"/>
              <w:rPr>
                <w:rFonts w:cs="Times New Roman"/>
                <w:szCs w:val="24"/>
              </w:rPr>
            </w:pPr>
          </w:p>
        </w:tc>
      </w:tr>
      <w:tr w:rsidR="00E912E9" w:rsidRPr="00180804" w14:paraId="49E41C10" w14:textId="77777777" w:rsidTr="0049564F">
        <w:trPr>
          <w:trHeight w:val="290"/>
        </w:trPr>
        <w:tc>
          <w:tcPr>
            <w:tcW w:w="1242" w:type="dxa"/>
            <w:vAlign w:val="center"/>
            <w:hideMark/>
          </w:tcPr>
          <w:p w14:paraId="027E61DC" w14:textId="77777777"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14" w:type="dxa"/>
            <w:vAlign w:val="center"/>
            <w:hideMark/>
          </w:tcPr>
          <w:p w14:paraId="457CD524" w14:textId="39BB4048" w:rsidR="00E912E9" w:rsidRPr="000464FC" w:rsidRDefault="005C0086" w:rsidP="00180804">
            <w:pPr>
              <w:spacing w:line="240" w:lineRule="auto"/>
              <w:jc w:val="left"/>
              <w:rPr>
                <w:rFonts w:cs="Times New Roman"/>
                <w:szCs w:val="24"/>
              </w:rPr>
            </w:pPr>
            <w:r w:rsidRPr="00180804">
              <w:rPr>
                <w:rFonts w:cs="Times New Roman"/>
                <w:szCs w:val="24"/>
              </w:rPr>
              <w:t xml:space="preserve">Resumo de diretivas Apache Velocity </w:t>
            </w:r>
            <w:proofErr w:type="gramStart"/>
            <w:r w:rsidRPr="00180804">
              <w:rPr>
                <w:rFonts w:cs="Times New Roman"/>
                <w:szCs w:val="24"/>
              </w:rPr>
              <w:t>VTL</w:t>
            </w:r>
            <w:r w:rsidR="0049564F">
              <w:rPr>
                <w:rFonts w:cs="Times New Roman"/>
                <w:szCs w:val="24"/>
              </w:rPr>
              <w:t xml:space="preserve"> ...</w:t>
            </w:r>
            <w:proofErr w:type="gramEnd"/>
            <w:r w:rsidR="0049564F">
              <w:rPr>
                <w:rFonts w:cs="Times New Roman"/>
                <w:szCs w:val="24"/>
              </w:rPr>
              <w:t>...................................</w:t>
            </w:r>
          </w:p>
        </w:tc>
        <w:tc>
          <w:tcPr>
            <w:tcW w:w="483" w:type="dxa"/>
            <w:vAlign w:val="center"/>
            <w:hideMark/>
          </w:tcPr>
          <w:p w14:paraId="6109A3F7" w14:textId="40F56E59"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14:paraId="11BE71EC" w14:textId="77777777" w:rsidTr="0049564F">
        <w:trPr>
          <w:trHeight w:val="290"/>
        </w:trPr>
        <w:tc>
          <w:tcPr>
            <w:tcW w:w="1242" w:type="dxa"/>
            <w:vAlign w:val="center"/>
          </w:tcPr>
          <w:p w14:paraId="34104CD5" w14:textId="77777777" w:rsidR="00285219" w:rsidRPr="000464FC" w:rsidRDefault="00285219" w:rsidP="00180804">
            <w:pPr>
              <w:spacing w:line="240" w:lineRule="auto"/>
              <w:jc w:val="left"/>
              <w:rPr>
                <w:rFonts w:cs="Times New Roman"/>
                <w:szCs w:val="24"/>
              </w:rPr>
            </w:pPr>
          </w:p>
        </w:tc>
        <w:tc>
          <w:tcPr>
            <w:tcW w:w="7314" w:type="dxa"/>
            <w:vAlign w:val="center"/>
          </w:tcPr>
          <w:p w14:paraId="70604B56" w14:textId="77777777" w:rsidR="00285219" w:rsidRPr="00180804" w:rsidRDefault="00285219" w:rsidP="00180804">
            <w:pPr>
              <w:spacing w:line="240" w:lineRule="auto"/>
              <w:jc w:val="left"/>
              <w:rPr>
                <w:rFonts w:cs="Times New Roman"/>
                <w:szCs w:val="24"/>
              </w:rPr>
            </w:pPr>
          </w:p>
        </w:tc>
        <w:tc>
          <w:tcPr>
            <w:tcW w:w="483" w:type="dxa"/>
            <w:vAlign w:val="center"/>
          </w:tcPr>
          <w:p w14:paraId="393718C8" w14:textId="77777777" w:rsidR="00285219" w:rsidRPr="000464FC" w:rsidRDefault="00285219" w:rsidP="00180804">
            <w:pPr>
              <w:spacing w:line="240" w:lineRule="auto"/>
              <w:jc w:val="right"/>
              <w:rPr>
                <w:rFonts w:cs="Times New Roman"/>
                <w:szCs w:val="24"/>
              </w:rPr>
            </w:pPr>
          </w:p>
        </w:tc>
      </w:tr>
      <w:tr w:rsidR="00E912E9" w14:paraId="59E3F8CB" w14:textId="77777777" w:rsidTr="0049564F">
        <w:tc>
          <w:tcPr>
            <w:tcW w:w="1242" w:type="dxa"/>
            <w:vAlign w:val="center"/>
            <w:hideMark/>
          </w:tcPr>
          <w:p w14:paraId="4F1569C7" w14:textId="77777777"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14" w:type="dxa"/>
            <w:vAlign w:val="center"/>
            <w:hideMark/>
          </w:tcPr>
          <w:p w14:paraId="0387DA94" w14:textId="5F9DEBA3" w:rsidR="00E912E9" w:rsidRPr="000464FC" w:rsidRDefault="00D45218" w:rsidP="009379AE">
            <w:pPr>
              <w:spacing w:line="240" w:lineRule="auto"/>
              <w:jc w:val="left"/>
              <w:rPr>
                <w:rFonts w:cs="Times New Roman"/>
                <w:szCs w:val="24"/>
              </w:rPr>
            </w:pPr>
            <w:r w:rsidRPr="000464FC">
              <w:t xml:space="preserve">Exemplo de configuração do arquivo </w:t>
            </w:r>
            <w:proofErr w:type="gramStart"/>
            <w:r w:rsidRPr="000464FC">
              <w:t>pom.</w:t>
            </w:r>
            <w:proofErr w:type="gramEnd"/>
            <w:r w:rsidRPr="000464FC">
              <w:t>xml</w:t>
            </w:r>
            <w:r w:rsidR="0049564F">
              <w:t xml:space="preserve"> ................................</w:t>
            </w:r>
          </w:p>
        </w:tc>
        <w:tc>
          <w:tcPr>
            <w:tcW w:w="483" w:type="dxa"/>
            <w:vAlign w:val="center"/>
            <w:hideMark/>
          </w:tcPr>
          <w:p w14:paraId="0DD906BB" w14:textId="4B35F37B" w:rsidR="00E912E9" w:rsidRPr="000464FC" w:rsidRDefault="007B08F6" w:rsidP="009379AE">
            <w:pPr>
              <w:spacing w:line="240" w:lineRule="auto"/>
              <w:jc w:val="right"/>
              <w:rPr>
                <w:rFonts w:cs="Times New Roman"/>
                <w:szCs w:val="24"/>
              </w:rPr>
            </w:pPr>
            <w:r>
              <w:rPr>
                <w:rFonts w:cs="Times New Roman"/>
                <w:szCs w:val="24"/>
              </w:rPr>
              <w:t>33</w:t>
            </w:r>
          </w:p>
        </w:tc>
      </w:tr>
      <w:tr w:rsidR="00285219" w14:paraId="73FF95EF" w14:textId="77777777" w:rsidTr="0049564F">
        <w:tc>
          <w:tcPr>
            <w:tcW w:w="1242" w:type="dxa"/>
            <w:vAlign w:val="center"/>
          </w:tcPr>
          <w:p w14:paraId="3FE8885A" w14:textId="77777777" w:rsidR="00285219" w:rsidRPr="000464FC" w:rsidRDefault="00285219" w:rsidP="009379AE">
            <w:pPr>
              <w:spacing w:line="240" w:lineRule="auto"/>
              <w:jc w:val="left"/>
              <w:rPr>
                <w:rFonts w:cs="Times New Roman"/>
                <w:szCs w:val="24"/>
              </w:rPr>
            </w:pPr>
          </w:p>
        </w:tc>
        <w:tc>
          <w:tcPr>
            <w:tcW w:w="7314" w:type="dxa"/>
            <w:vAlign w:val="center"/>
          </w:tcPr>
          <w:p w14:paraId="56C3B757" w14:textId="77777777" w:rsidR="00285219" w:rsidRPr="000464FC" w:rsidRDefault="00285219" w:rsidP="009379AE">
            <w:pPr>
              <w:spacing w:line="240" w:lineRule="auto"/>
              <w:jc w:val="left"/>
            </w:pPr>
          </w:p>
        </w:tc>
        <w:tc>
          <w:tcPr>
            <w:tcW w:w="483" w:type="dxa"/>
            <w:vAlign w:val="center"/>
          </w:tcPr>
          <w:p w14:paraId="2D5D6BDC" w14:textId="77777777" w:rsidR="00285219" w:rsidRPr="000464FC" w:rsidRDefault="00285219" w:rsidP="009379AE">
            <w:pPr>
              <w:spacing w:line="240" w:lineRule="auto"/>
              <w:jc w:val="right"/>
              <w:rPr>
                <w:rFonts w:cs="Times New Roman"/>
                <w:szCs w:val="24"/>
              </w:rPr>
            </w:pPr>
          </w:p>
        </w:tc>
      </w:tr>
      <w:tr w:rsidR="00E912E9" w14:paraId="30E2A807" w14:textId="77777777" w:rsidTr="0049564F">
        <w:tc>
          <w:tcPr>
            <w:tcW w:w="1242" w:type="dxa"/>
            <w:vAlign w:val="center"/>
            <w:hideMark/>
          </w:tcPr>
          <w:p w14:paraId="19CC5AD1" w14:textId="77777777"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14" w:type="dxa"/>
            <w:vAlign w:val="center"/>
            <w:hideMark/>
          </w:tcPr>
          <w:p w14:paraId="4FC4B9F3" w14:textId="4865B21E" w:rsidR="00E912E9" w:rsidRPr="000464FC" w:rsidRDefault="009171BE" w:rsidP="009379AE">
            <w:pPr>
              <w:spacing w:line="240" w:lineRule="auto"/>
              <w:jc w:val="left"/>
            </w:pPr>
            <w:r w:rsidRPr="000464FC">
              <w:t xml:space="preserve">Exemplo de uma declaração de dependência no </w:t>
            </w:r>
            <w:proofErr w:type="gramStart"/>
            <w:r w:rsidRPr="000464FC">
              <w:t>pom.</w:t>
            </w:r>
            <w:proofErr w:type="gramEnd"/>
            <w:r w:rsidRPr="000464FC">
              <w:t>xml</w:t>
            </w:r>
            <w:r w:rsidR="0049564F">
              <w:t xml:space="preserve"> .............</w:t>
            </w:r>
          </w:p>
        </w:tc>
        <w:tc>
          <w:tcPr>
            <w:tcW w:w="483" w:type="dxa"/>
            <w:vAlign w:val="center"/>
            <w:hideMark/>
          </w:tcPr>
          <w:p w14:paraId="491E77B1" w14:textId="487602E1"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14:paraId="6A0A0801" w14:textId="77777777" w:rsidTr="0049564F">
        <w:tc>
          <w:tcPr>
            <w:tcW w:w="1242" w:type="dxa"/>
            <w:vAlign w:val="center"/>
          </w:tcPr>
          <w:p w14:paraId="3124E4CC" w14:textId="77777777" w:rsidR="00285219" w:rsidRPr="000464FC" w:rsidRDefault="00285219" w:rsidP="009379AE">
            <w:pPr>
              <w:spacing w:line="240" w:lineRule="auto"/>
              <w:jc w:val="left"/>
              <w:rPr>
                <w:rFonts w:cs="Times New Roman"/>
                <w:szCs w:val="24"/>
              </w:rPr>
            </w:pPr>
          </w:p>
        </w:tc>
        <w:tc>
          <w:tcPr>
            <w:tcW w:w="7314" w:type="dxa"/>
            <w:vAlign w:val="center"/>
          </w:tcPr>
          <w:p w14:paraId="6F6A3D06" w14:textId="77777777" w:rsidR="00285219" w:rsidRPr="000464FC" w:rsidRDefault="00285219" w:rsidP="009379AE">
            <w:pPr>
              <w:spacing w:line="240" w:lineRule="auto"/>
              <w:jc w:val="left"/>
            </w:pPr>
          </w:p>
        </w:tc>
        <w:tc>
          <w:tcPr>
            <w:tcW w:w="483" w:type="dxa"/>
            <w:vAlign w:val="center"/>
          </w:tcPr>
          <w:p w14:paraId="59B403FE" w14:textId="77777777" w:rsidR="00285219" w:rsidRPr="000464FC" w:rsidRDefault="00285219" w:rsidP="009379AE">
            <w:pPr>
              <w:spacing w:line="240" w:lineRule="auto"/>
              <w:jc w:val="right"/>
              <w:rPr>
                <w:rFonts w:cs="Times New Roman"/>
                <w:szCs w:val="24"/>
              </w:rPr>
            </w:pPr>
          </w:p>
        </w:tc>
      </w:tr>
      <w:tr w:rsidR="00E912E9" w14:paraId="00513D90" w14:textId="77777777" w:rsidTr="0049564F">
        <w:tc>
          <w:tcPr>
            <w:tcW w:w="1242" w:type="dxa"/>
            <w:vAlign w:val="center"/>
            <w:hideMark/>
          </w:tcPr>
          <w:p w14:paraId="0254EF83" w14:textId="77777777" w:rsidR="00E912E9" w:rsidRDefault="00E912E9" w:rsidP="009379AE">
            <w:pPr>
              <w:spacing w:line="240" w:lineRule="auto"/>
              <w:jc w:val="left"/>
              <w:rPr>
                <w:rFonts w:cs="Times New Roman"/>
                <w:szCs w:val="24"/>
              </w:rPr>
            </w:pPr>
            <w:r>
              <w:rPr>
                <w:rFonts w:cs="Times New Roman"/>
                <w:szCs w:val="24"/>
              </w:rPr>
              <w:t>Figura 6</w:t>
            </w:r>
          </w:p>
        </w:tc>
        <w:tc>
          <w:tcPr>
            <w:tcW w:w="7314" w:type="dxa"/>
            <w:vAlign w:val="center"/>
            <w:hideMark/>
          </w:tcPr>
          <w:p w14:paraId="0F751556" w14:textId="006F03F1" w:rsidR="00E912E9" w:rsidRDefault="000464FC" w:rsidP="009379AE">
            <w:pPr>
              <w:spacing w:line="240" w:lineRule="auto"/>
              <w:jc w:val="left"/>
              <w:rPr>
                <w:rFonts w:cs="Times New Roman"/>
                <w:szCs w:val="24"/>
              </w:rPr>
            </w:pPr>
            <w:r>
              <w:t xml:space="preserve">Reprodução de tela do </w:t>
            </w:r>
            <w:proofErr w:type="gramStart"/>
            <w:r>
              <w:t>IntelliJ</w:t>
            </w:r>
            <w:proofErr w:type="gramEnd"/>
            <w:r>
              <w:t xml:space="preserve"> Idea com o Scene  Builder</w:t>
            </w:r>
            <w:r w:rsidR="0049564F">
              <w:t xml:space="preserve"> ..............</w:t>
            </w:r>
          </w:p>
        </w:tc>
        <w:tc>
          <w:tcPr>
            <w:tcW w:w="483" w:type="dxa"/>
            <w:vAlign w:val="center"/>
            <w:hideMark/>
          </w:tcPr>
          <w:p w14:paraId="19C0462F" w14:textId="128A60A5" w:rsidR="00E912E9" w:rsidRDefault="007B08F6" w:rsidP="009379AE">
            <w:pPr>
              <w:spacing w:line="240" w:lineRule="auto"/>
              <w:jc w:val="right"/>
              <w:rPr>
                <w:rFonts w:cs="Times New Roman"/>
                <w:szCs w:val="24"/>
              </w:rPr>
            </w:pPr>
            <w:r>
              <w:rPr>
                <w:rFonts w:cs="Times New Roman"/>
                <w:szCs w:val="24"/>
              </w:rPr>
              <w:t>38</w:t>
            </w:r>
          </w:p>
        </w:tc>
      </w:tr>
      <w:tr w:rsidR="00285219" w14:paraId="6F74DAED" w14:textId="77777777" w:rsidTr="0049564F">
        <w:tc>
          <w:tcPr>
            <w:tcW w:w="1242" w:type="dxa"/>
            <w:vAlign w:val="center"/>
          </w:tcPr>
          <w:p w14:paraId="04DF4854" w14:textId="77777777" w:rsidR="00285219" w:rsidRDefault="00285219" w:rsidP="009379AE">
            <w:pPr>
              <w:spacing w:line="240" w:lineRule="auto"/>
              <w:jc w:val="left"/>
              <w:rPr>
                <w:rFonts w:cs="Times New Roman"/>
                <w:szCs w:val="24"/>
              </w:rPr>
            </w:pPr>
          </w:p>
        </w:tc>
        <w:tc>
          <w:tcPr>
            <w:tcW w:w="7314" w:type="dxa"/>
            <w:vAlign w:val="center"/>
          </w:tcPr>
          <w:p w14:paraId="04E65FC0" w14:textId="77777777" w:rsidR="00285219" w:rsidRDefault="00285219" w:rsidP="009379AE">
            <w:pPr>
              <w:spacing w:line="240" w:lineRule="auto"/>
              <w:jc w:val="left"/>
            </w:pPr>
          </w:p>
        </w:tc>
        <w:tc>
          <w:tcPr>
            <w:tcW w:w="483" w:type="dxa"/>
            <w:vAlign w:val="center"/>
          </w:tcPr>
          <w:p w14:paraId="14F3FE70" w14:textId="77777777" w:rsidR="00285219" w:rsidRDefault="00285219" w:rsidP="009379AE">
            <w:pPr>
              <w:spacing w:line="240" w:lineRule="auto"/>
              <w:jc w:val="right"/>
              <w:rPr>
                <w:rFonts w:cs="Times New Roman"/>
                <w:szCs w:val="24"/>
              </w:rPr>
            </w:pPr>
          </w:p>
        </w:tc>
      </w:tr>
      <w:tr w:rsidR="00E912E9" w14:paraId="7E6D48BD" w14:textId="77777777" w:rsidTr="0049564F">
        <w:tc>
          <w:tcPr>
            <w:tcW w:w="1242" w:type="dxa"/>
            <w:vAlign w:val="center"/>
            <w:hideMark/>
          </w:tcPr>
          <w:p w14:paraId="47B3718A" w14:textId="77777777" w:rsidR="00E912E9" w:rsidRDefault="00E912E9" w:rsidP="009379AE">
            <w:pPr>
              <w:spacing w:line="240" w:lineRule="auto"/>
              <w:jc w:val="left"/>
              <w:rPr>
                <w:rFonts w:cs="Times New Roman"/>
                <w:szCs w:val="24"/>
              </w:rPr>
            </w:pPr>
            <w:r>
              <w:rPr>
                <w:rFonts w:cs="Times New Roman"/>
                <w:szCs w:val="24"/>
              </w:rPr>
              <w:t>Figura 7</w:t>
            </w:r>
          </w:p>
        </w:tc>
        <w:tc>
          <w:tcPr>
            <w:tcW w:w="7314" w:type="dxa"/>
            <w:vAlign w:val="center"/>
            <w:hideMark/>
          </w:tcPr>
          <w:p w14:paraId="4A1785C3" w14:textId="3DF6DC43" w:rsidR="00E912E9" w:rsidRPr="00510923" w:rsidRDefault="00510923" w:rsidP="009379AE">
            <w:pPr>
              <w:spacing w:line="240" w:lineRule="auto"/>
              <w:jc w:val="left"/>
              <w:rPr>
                <w:rFonts w:cs="Times New Roman"/>
                <w:szCs w:val="24"/>
              </w:rPr>
            </w:pPr>
            <w:r>
              <w:t xml:space="preserve">Telas do Qlik </w:t>
            </w:r>
            <w:proofErr w:type="gramStart"/>
            <w:r>
              <w:t>Sense</w:t>
            </w:r>
            <w:r w:rsidR="0049564F">
              <w:t xml:space="preserve"> ...</w:t>
            </w:r>
            <w:proofErr w:type="gramEnd"/>
            <w:r w:rsidR="0049564F">
              <w:t>.....................................................................</w:t>
            </w:r>
          </w:p>
        </w:tc>
        <w:tc>
          <w:tcPr>
            <w:tcW w:w="483" w:type="dxa"/>
            <w:vAlign w:val="center"/>
            <w:hideMark/>
          </w:tcPr>
          <w:p w14:paraId="03736EC6" w14:textId="5CA0E532" w:rsidR="00E912E9" w:rsidRDefault="007B08F6" w:rsidP="009379AE">
            <w:pPr>
              <w:spacing w:line="240" w:lineRule="auto"/>
              <w:jc w:val="right"/>
              <w:rPr>
                <w:rFonts w:cs="Times New Roman"/>
                <w:szCs w:val="24"/>
              </w:rPr>
            </w:pPr>
            <w:r>
              <w:rPr>
                <w:rFonts w:cs="Times New Roman"/>
                <w:szCs w:val="24"/>
              </w:rPr>
              <w:t>39</w:t>
            </w:r>
          </w:p>
        </w:tc>
      </w:tr>
      <w:tr w:rsidR="00285219" w14:paraId="70660BAA" w14:textId="77777777" w:rsidTr="0049564F">
        <w:tc>
          <w:tcPr>
            <w:tcW w:w="1242" w:type="dxa"/>
            <w:vAlign w:val="center"/>
          </w:tcPr>
          <w:p w14:paraId="17184326" w14:textId="77777777" w:rsidR="00285219" w:rsidRDefault="00285219" w:rsidP="009379AE">
            <w:pPr>
              <w:spacing w:line="240" w:lineRule="auto"/>
              <w:jc w:val="left"/>
              <w:rPr>
                <w:rFonts w:cs="Times New Roman"/>
                <w:szCs w:val="24"/>
              </w:rPr>
            </w:pPr>
          </w:p>
        </w:tc>
        <w:tc>
          <w:tcPr>
            <w:tcW w:w="7314" w:type="dxa"/>
            <w:vAlign w:val="center"/>
          </w:tcPr>
          <w:p w14:paraId="18D4D0AA" w14:textId="77777777" w:rsidR="00285219" w:rsidRDefault="00285219" w:rsidP="009379AE">
            <w:pPr>
              <w:spacing w:line="240" w:lineRule="auto"/>
              <w:jc w:val="left"/>
            </w:pPr>
          </w:p>
        </w:tc>
        <w:tc>
          <w:tcPr>
            <w:tcW w:w="483" w:type="dxa"/>
            <w:vAlign w:val="center"/>
          </w:tcPr>
          <w:p w14:paraId="3755C4A7" w14:textId="77777777" w:rsidR="00285219" w:rsidRDefault="00285219" w:rsidP="009379AE">
            <w:pPr>
              <w:spacing w:line="240" w:lineRule="auto"/>
              <w:jc w:val="right"/>
              <w:rPr>
                <w:rFonts w:cs="Times New Roman"/>
                <w:szCs w:val="24"/>
              </w:rPr>
            </w:pPr>
          </w:p>
        </w:tc>
      </w:tr>
      <w:tr w:rsidR="00E912E9" w14:paraId="040C1D23" w14:textId="77777777" w:rsidTr="0049564F">
        <w:tc>
          <w:tcPr>
            <w:tcW w:w="1242" w:type="dxa"/>
            <w:vAlign w:val="center"/>
            <w:hideMark/>
          </w:tcPr>
          <w:p w14:paraId="418C7E4F" w14:textId="77777777" w:rsidR="00E912E9" w:rsidRDefault="00E912E9" w:rsidP="009379AE">
            <w:pPr>
              <w:spacing w:line="240" w:lineRule="auto"/>
              <w:jc w:val="left"/>
              <w:rPr>
                <w:rFonts w:cs="Times New Roman"/>
                <w:szCs w:val="24"/>
              </w:rPr>
            </w:pPr>
            <w:r>
              <w:rPr>
                <w:rFonts w:cs="Times New Roman"/>
                <w:szCs w:val="24"/>
              </w:rPr>
              <w:t>Figura 8</w:t>
            </w:r>
          </w:p>
        </w:tc>
        <w:tc>
          <w:tcPr>
            <w:tcW w:w="7314" w:type="dxa"/>
            <w:vAlign w:val="center"/>
            <w:hideMark/>
          </w:tcPr>
          <w:p w14:paraId="45D67C15" w14:textId="7EF4D81D" w:rsidR="00E912E9" w:rsidRDefault="00CB53CA" w:rsidP="009379AE">
            <w:pPr>
              <w:spacing w:line="240" w:lineRule="auto"/>
              <w:rPr>
                <w:rFonts w:cs="Times New Roman"/>
                <w:szCs w:val="24"/>
              </w:rPr>
            </w:pPr>
            <w:proofErr w:type="gramStart"/>
            <w:r w:rsidRPr="008E5E5A">
              <w:t>reprodução</w:t>
            </w:r>
            <w:proofErr w:type="gramEnd"/>
            <w:r w:rsidRPr="008E5E5A">
              <w:t xml:space="preserve"> de tela do Tableau Desktop</w:t>
            </w:r>
            <w:r w:rsidR="0049564F">
              <w:t xml:space="preserve"> .........................................</w:t>
            </w:r>
          </w:p>
        </w:tc>
        <w:tc>
          <w:tcPr>
            <w:tcW w:w="483" w:type="dxa"/>
            <w:vAlign w:val="center"/>
            <w:hideMark/>
          </w:tcPr>
          <w:p w14:paraId="5063143C" w14:textId="243E582D" w:rsidR="00E912E9" w:rsidRDefault="007B08F6" w:rsidP="009379AE">
            <w:pPr>
              <w:spacing w:line="240" w:lineRule="auto"/>
              <w:jc w:val="right"/>
              <w:rPr>
                <w:rFonts w:cs="Times New Roman"/>
                <w:szCs w:val="24"/>
              </w:rPr>
            </w:pPr>
            <w:r>
              <w:rPr>
                <w:rFonts w:cs="Times New Roman"/>
                <w:szCs w:val="24"/>
              </w:rPr>
              <w:t>41</w:t>
            </w:r>
          </w:p>
        </w:tc>
      </w:tr>
      <w:tr w:rsidR="00285219" w14:paraId="1302E5A1" w14:textId="77777777" w:rsidTr="0049564F">
        <w:tc>
          <w:tcPr>
            <w:tcW w:w="1242" w:type="dxa"/>
            <w:vAlign w:val="center"/>
          </w:tcPr>
          <w:p w14:paraId="69081570" w14:textId="77777777" w:rsidR="00285219" w:rsidRDefault="00285219" w:rsidP="009379AE">
            <w:pPr>
              <w:spacing w:line="240" w:lineRule="auto"/>
              <w:jc w:val="left"/>
              <w:rPr>
                <w:rFonts w:cs="Times New Roman"/>
                <w:szCs w:val="24"/>
              </w:rPr>
            </w:pPr>
          </w:p>
        </w:tc>
        <w:tc>
          <w:tcPr>
            <w:tcW w:w="7314" w:type="dxa"/>
            <w:vAlign w:val="center"/>
          </w:tcPr>
          <w:p w14:paraId="762B5222" w14:textId="77777777" w:rsidR="00285219" w:rsidRPr="008E5E5A" w:rsidRDefault="00285219" w:rsidP="009379AE">
            <w:pPr>
              <w:spacing w:line="240" w:lineRule="auto"/>
            </w:pPr>
          </w:p>
        </w:tc>
        <w:tc>
          <w:tcPr>
            <w:tcW w:w="483" w:type="dxa"/>
            <w:vAlign w:val="center"/>
          </w:tcPr>
          <w:p w14:paraId="76FAEA7E" w14:textId="77777777" w:rsidR="00285219" w:rsidRDefault="00285219" w:rsidP="009379AE">
            <w:pPr>
              <w:spacing w:line="240" w:lineRule="auto"/>
              <w:jc w:val="right"/>
              <w:rPr>
                <w:rFonts w:cs="Times New Roman"/>
                <w:szCs w:val="24"/>
              </w:rPr>
            </w:pPr>
          </w:p>
        </w:tc>
      </w:tr>
      <w:tr w:rsidR="00E912E9" w14:paraId="5FC64726" w14:textId="77777777" w:rsidTr="0049564F">
        <w:tc>
          <w:tcPr>
            <w:tcW w:w="1242" w:type="dxa"/>
            <w:vAlign w:val="center"/>
            <w:hideMark/>
          </w:tcPr>
          <w:p w14:paraId="5FC68B4C" w14:textId="77777777" w:rsidR="00E912E9" w:rsidRDefault="00E912E9" w:rsidP="009379AE">
            <w:pPr>
              <w:spacing w:line="240" w:lineRule="auto"/>
              <w:jc w:val="left"/>
              <w:rPr>
                <w:rFonts w:cs="Times New Roman"/>
                <w:szCs w:val="24"/>
              </w:rPr>
            </w:pPr>
            <w:r>
              <w:rPr>
                <w:rFonts w:cs="Times New Roman"/>
                <w:szCs w:val="24"/>
              </w:rPr>
              <w:t>Figura 9</w:t>
            </w:r>
          </w:p>
        </w:tc>
        <w:tc>
          <w:tcPr>
            <w:tcW w:w="7314" w:type="dxa"/>
            <w:vAlign w:val="center"/>
            <w:hideMark/>
          </w:tcPr>
          <w:p w14:paraId="5EDADCAA" w14:textId="6507FFFF" w:rsidR="00E912E9" w:rsidRDefault="00CB53CA" w:rsidP="009379AE">
            <w:pPr>
              <w:spacing w:line="240" w:lineRule="auto"/>
              <w:rPr>
                <w:rFonts w:cs="Times New Roman"/>
                <w:szCs w:val="24"/>
              </w:rPr>
            </w:pPr>
            <w:r w:rsidRPr="00F5686A">
              <w:t xml:space="preserve">Reprodução de tela do Microsoft Power BI </w:t>
            </w:r>
            <w:proofErr w:type="gramStart"/>
            <w:r w:rsidRPr="00F5686A">
              <w:t>Desktop</w:t>
            </w:r>
            <w:r w:rsidR="0049564F">
              <w:t xml:space="preserve"> ...</w:t>
            </w:r>
            <w:proofErr w:type="gramEnd"/>
            <w:r w:rsidR="0049564F">
              <w:t>...................</w:t>
            </w:r>
          </w:p>
        </w:tc>
        <w:tc>
          <w:tcPr>
            <w:tcW w:w="483" w:type="dxa"/>
            <w:vAlign w:val="center"/>
            <w:hideMark/>
          </w:tcPr>
          <w:p w14:paraId="0D5061D8" w14:textId="2F168415" w:rsidR="00E912E9" w:rsidRDefault="007B08F6" w:rsidP="009379AE">
            <w:pPr>
              <w:spacing w:line="240" w:lineRule="auto"/>
              <w:jc w:val="right"/>
              <w:rPr>
                <w:rFonts w:cs="Times New Roman"/>
                <w:szCs w:val="24"/>
              </w:rPr>
            </w:pPr>
            <w:r>
              <w:rPr>
                <w:rFonts w:cs="Times New Roman"/>
                <w:szCs w:val="24"/>
              </w:rPr>
              <w:t>42</w:t>
            </w:r>
          </w:p>
        </w:tc>
      </w:tr>
      <w:tr w:rsidR="00285219" w14:paraId="42F4A360" w14:textId="77777777" w:rsidTr="0049564F">
        <w:tc>
          <w:tcPr>
            <w:tcW w:w="1242" w:type="dxa"/>
            <w:vAlign w:val="center"/>
          </w:tcPr>
          <w:p w14:paraId="50C8D61F" w14:textId="77777777" w:rsidR="00285219" w:rsidRDefault="00285219" w:rsidP="009379AE">
            <w:pPr>
              <w:spacing w:line="240" w:lineRule="auto"/>
              <w:jc w:val="left"/>
              <w:rPr>
                <w:rFonts w:cs="Times New Roman"/>
                <w:szCs w:val="24"/>
              </w:rPr>
            </w:pPr>
          </w:p>
        </w:tc>
        <w:tc>
          <w:tcPr>
            <w:tcW w:w="7314" w:type="dxa"/>
            <w:vAlign w:val="center"/>
          </w:tcPr>
          <w:p w14:paraId="43CB32C3" w14:textId="77777777" w:rsidR="00285219" w:rsidRPr="00F5686A" w:rsidRDefault="00285219" w:rsidP="009379AE">
            <w:pPr>
              <w:spacing w:line="240" w:lineRule="auto"/>
            </w:pPr>
          </w:p>
        </w:tc>
        <w:tc>
          <w:tcPr>
            <w:tcW w:w="483" w:type="dxa"/>
            <w:vAlign w:val="center"/>
          </w:tcPr>
          <w:p w14:paraId="656731F6" w14:textId="77777777" w:rsidR="00285219" w:rsidRDefault="00285219" w:rsidP="009379AE">
            <w:pPr>
              <w:spacing w:line="240" w:lineRule="auto"/>
              <w:jc w:val="right"/>
              <w:rPr>
                <w:rFonts w:cs="Times New Roman"/>
                <w:szCs w:val="24"/>
              </w:rPr>
            </w:pPr>
          </w:p>
        </w:tc>
      </w:tr>
      <w:tr w:rsidR="00E912E9" w14:paraId="70E6A1E4" w14:textId="77777777" w:rsidTr="0049564F">
        <w:tc>
          <w:tcPr>
            <w:tcW w:w="1242" w:type="dxa"/>
            <w:vAlign w:val="center"/>
            <w:hideMark/>
          </w:tcPr>
          <w:p w14:paraId="54A47909" w14:textId="77777777" w:rsidR="00E912E9" w:rsidRDefault="00E912E9" w:rsidP="009379AE">
            <w:pPr>
              <w:spacing w:line="240" w:lineRule="auto"/>
              <w:jc w:val="left"/>
              <w:rPr>
                <w:rFonts w:cs="Times New Roman"/>
                <w:szCs w:val="24"/>
              </w:rPr>
            </w:pPr>
            <w:r>
              <w:rPr>
                <w:rFonts w:cs="Times New Roman"/>
                <w:szCs w:val="24"/>
              </w:rPr>
              <w:t>Figura 10</w:t>
            </w:r>
          </w:p>
        </w:tc>
        <w:tc>
          <w:tcPr>
            <w:tcW w:w="7314" w:type="dxa"/>
            <w:vAlign w:val="center"/>
            <w:hideMark/>
          </w:tcPr>
          <w:p w14:paraId="44C42E41" w14:textId="1213C1C1" w:rsidR="00E912E9" w:rsidRDefault="00BA2903" w:rsidP="009379AE">
            <w:pPr>
              <w:spacing w:line="240" w:lineRule="auto"/>
              <w:rPr>
                <w:rFonts w:cs="Times New Roman"/>
                <w:szCs w:val="24"/>
              </w:rPr>
            </w:pPr>
            <w:r w:rsidRPr="00F740CE">
              <w:t xml:space="preserve">Passos do </w:t>
            </w:r>
            <w:proofErr w:type="spellStart"/>
            <w:proofErr w:type="gramStart"/>
            <w:r w:rsidRPr="00F740CE">
              <w:t>Dashgen</w:t>
            </w:r>
            <w:proofErr w:type="spellEnd"/>
            <w:r w:rsidR="0049564F">
              <w:t xml:space="preserve"> ...</w:t>
            </w:r>
            <w:proofErr w:type="gramEnd"/>
            <w:r w:rsidR="0049564F">
              <w:t>......................................................................</w:t>
            </w:r>
          </w:p>
        </w:tc>
        <w:tc>
          <w:tcPr>
            <w:tcW w:w="483" w:type="dxa"/>
            <w:vAlign w:val="center"/>
            <w:hideMark/>
          </w:tcPr>
          <w:p w14:paraId="352F413D" w14:textId="6EE58A97" w:rsidR="00E912E9" w:rsidRDefault="007B08F6" w:rsidP="009379AE">
            <w:pPr>
              <w:spacing w:line="240" w:lineRule="auto"/>
              <w:jc w:val="right"/>
              <w:rPr>
                <w:rFonts w:cs="Times New Roman"/>
                <w:szCs w:val="24"/>
              </w:rPr>
            </w:pPr>
            <w:r>
              <w:rPr>
                <w:rFonts w:cs="Times New Roman"/>
                <w:szCs w:val="24"/>
              </w:rPr>
              <w:t>43</w:t>
            </w:r>
          </w:p>
        </w:tc>
      </w:tr>
      <w:tr w:rsidR="00285219" w14:paraId="4C0ACAA8" w14:textId="77777777" w:rsidTr="0049564F">
        <w:tc>
          <w:tcPr>
            <w:tcW w:w="1242" w:type="dxa"/>
            <w:vAlign w:val="center"/>
          </w:tcPr>
          <w:p w14:paraId="09A38A79" w14:textId="77777777" w:rsidR="00285219" w:rsidRDefault="00285219" w:rsidP="009379AE">
            <w:pPr>
              <w:spacing w:line="240" w:lineRule="auto"/>
              <w:jc w:val="left"/>
              <w:rPr>
                <w:rFonts w:cs="Times New Roman"/>
                <w:szCs w:val="24"/>
              </w:rPr>
            </w:pPr>
          </w:p>
        </w:tc>
        <w:tc>
          <w:tcPr>
            <w:tcW w:w="7314" w:type="dxa"/>
            <w:vAlign w:val="center"/>
          </w:tcPr>
          <w:p w14:paraId="6203FF39" w14:textId="77777777" w:rsidR="00285219" w:rsidRPr="00F740CE" w:rsidRDefault="00285219" w:rsidP="009379AE">
            <w:pPr>
              <w:spacing w:line="240" w:lineRule="auto"/>
            </w:pPr>
          </w:p>
        </w:tc>
        <w:tc>
          <w:tcPr>
            <w:tcW w:w="483" w:type="dxa"/>
            <w:vAlign w:val="center"/>
          </w:tcPr>
          <w:p w14:paraId="4E63218C" w14:textId="77777777" w:rsidR="00285219" w:rsidRDefault="00285219" w:rsidP="009379AE">
            <w:pPr>
              <w:spacing w:line="240" w:lineRule="auto"/>
              <w:jc w:val="right"/>
              <w:rPr>
                <w:rFonts w:cs="Times New Roman"/>
                <w:szCs w:val="24"/>
              </w:rPr>
            </w:pPr>
          </w:p>
        </w:tc>
      </w:tr>
      <w:tr w:rsidR="00E912E9" w14:paraId="3350136E" w14:textId="77777777" w:rsidTr="0049564F">
        <w:tc>
          <w:tcPr>
            <w:tcW w:w="1242" w:type="dxa"/>
            <w:vAlign w:val="center"/>
            <w:hideMark/>
          </w:tcPr>
          <w:p w14:paraId="5ADD94C6" w14:textId="77777777" w:rsidR="00E912E9" w:rsidRDefault="00E912E9" w:rsidP="009379AE">
            <w:pPr>
              <w:spacing w:line="240" w:lineRule="auto"/>
              <w:jc w:val="left"/>
              <w:rPr>
                <w:rFonts w:cs="Times New Roman"/>
                <w:szCs w:val="24"/>
              </w:rPr>
            </w:pPr>
            <w:r>
              <w:rPr>
                <w:rFonts w:cs="Times New Roman"/>
                <w:szCs w:val="24"/>
              </w:rPr>
              <w:t>Figura 11</w:t>
            </w:r>
          </w:p>
        </w:tc>
        <w:tc>
          <w:tcPr>
            <w:tcW w:w="7314" w:type="dxa"/>
            <w:vAlign w:val="center"/>
            <w:hideMark/>
          </w:tcPr>
          <w:p w14:paraId="01A14DF8" w14:textId="1AFCCE46" w:rsidR="00E912E9" w:rsidRPr="0029315C" w:rsidRDefault="00CA2715" w:rsidP="009379AE">
            <w:pPr>
              <w:spacing w:line="240" w:lineRule="auto"/>
              <w:rPr>
                <w:rFonts w:cs="Times New Roman"/>
                <w:szCs w:val="24"/>
              </w:rPr>
            </w:pPr>
            <w:r>
              <w:t xml:space="preserve">Diagrama de caso de uso </w:t>
            </w:r>
            <w:proofErr w:type="gramStart"/>
            <w:r>
              <w:t>UC01</w:t>
            </w:r>
            <w:r w:rsidR="0049564F">
              <w:t xml:space="preserve"> ...</w:t>
            </w:r>
            <w:proofErr w:type="gramEnd"/>
            <w:r w:rsidR="0049564F">
              <w:t>...................................................</w:t>
            </w:r>
          </w:p>
        </w:tc>
        <w:tc>
          <w:tcPr>
            <w:tcW w:w="483" w:type="dxa"/>
            <w:vAlign w:val="center"/>
            <w:hideMark/>
          </w:tcPr>
          <w:p w14:paraId="2438D4FF" w14:textId="4B92D82E" w:rsidR="00E912E9" w:rsidRDefault="007B08F6" w:rsidP="009379AE">
            <w:pPr>
              <w:spacing w:line="240" w:lineRule="auto"/>
              <w:jc w:val="right"/>
              <w:rPr>
                <w:rFonts w:cs="Times New Roman"/>
                <w:szCs w:val="24"/>
              </w:rPr>
            </w:pPr>
            <w:r>
              <w:rPr>
                <w:rFonts w:cs="Times New Roman"/>
                <w:szCs w:val="24"/>
              </w:rPr>
              <w:t>45</w:t>
            </w:r>
          </w:p>
        </w:tc>
      </w:tr>
      <w:tr w:rsidR="00285219" w14:paraId="68E67F76" w14:textId="77777777" w:rsidTr="0049564F">
        <w:tc>
          <w:tcPr>
            <w:tcW w:w="1242" w:type="dxa"/>
            <w:vAlign w:val="center"/>
          </w:tcPr>
          <w:p w14:paraId="7859724C" w14:textId="77777777" w:rsidR="00285219" w:rsidRDefault="00285219" w:rsidP="009379AE">
            <w:pPr>
              <w:spacing w:line="240" w:lineRule="auto"/>
              <w:jc w:val="left"/>
              <w:rPr>
                <w:rFonts w:cs="Times New Roman"/>
                <w:szCs w:val="24"/>
              </w:rPr>
            </w:pPr>
          </w:p>
        </w:tc>
        <w:tc>
          <w:tcPr>
            <w:tcW w:w="7314" w:type="dxa"/>
            <w:vAlign w:val="center"/>
          </w:tcPr>
          <w:p w14:paraId="1A82BA42" w14:textId="77777777" w:rsidR="00285219" w:rsidRDefault="00285219" w:rsidP="009379AE">
            <w:pPr>
              <w:spacing w:line="240" w:lineRule="auto"/>
            </w:pPr>
          </w:p>
        </w:tc>
        <w:tc>
          <w:tcPr>
            <w:tcW w:w="483" w:type="dxa"/>
            <w:vAlign w:val="center"/>
          </w:tcPr>
          <w:p w14:paraId="24303824" w14:textId="77777777" w:rsidR="00285219" w:rsidRDefault="00285219" w:rsidP="009379AE">
            <w:pPr>
              <w:spacing w:line="240" w:lineRule="auto"/>
              <w:jc w:val="right"/>
              <w:rPr>
                <w:rFonts w:cs="Times New Roman"/>
                <w:szCs w:val="24"/>
              </w:rPr>
            </w:pPr>
          </w:p>
        </w:tc>
      </w:tr>
      <w:tr w:rsidR="00E912E9" w14:paraId="56A86C38" w14:textId="77777777" w:rsidTr="0049564F">
        <w:tc>
          <w:tcPr>
            <w:tcW w:w="1242" w:type="dxa"/>
            <w:vAlign w:val="center"/>
            <w:hideMark/>
          </w:tcPr>
          <w:p w14:paraId="22062B4E" w14:textId="77777777" w:rsidR="00E912E9" w:rsidRDefault="00E912E9" w:rsidP="009379AE">
            <w:pPr>
              <w:spacing w:line="240" w:lineRule="auto"/>
              <w:jc w:val="left"/>
              <w:rPr>
                <w:rFonts w:cs="Times New Roman"/>
                <w:szCs w:val="24"/>
              </w:rPr>
            </w:pPr>
            <w:r>
              <w:rPr>
                <w:rFonts w:cs="Times New Roman"/>
                <w:szCs w:val="24"/>
              </w:rPr>
              <w:t>Figura 12</w:t>
            </w:r>
          </w:p>
        </w:tc>
        <w:tc>
          <w:tcPr>
            <w:tcW w:w="7314" w:type="dxa"/>
            <w:vAlign w:val="center"/>
            <w:hideMark/>
          </w:tcPr>
          <w:p w14:paraId="61B82457" w14:textId="6F822001" w:rsidR="00E912E9" w:rsidRDefault="002E6685" w:rsidP="009379AE">
            <w:pPr>
              <w:spacing w:line="240" w:lineRule="auto"/>
              <w:rPr>
                <w:rFonts w:cs="Times New Roman"/>
                <w:szCs w:val="24"/>
              </w:rPr>
            </w:pPr>
            <w:r>
              <w:t xml:space="preserve">Diagrama de classes de análise do </w:t>
            </w:r>
            <w:proofErr w:type="gramStart"/>
            <w:r>
              <w:t>DashGen</w:t>
            </w:r>
            <w:proofErr w:type="gramEnd"/>
            <w:r w:rsidR="0049564F">
              <w:t xml:space="preserve"> .................................</w:t>
            </w:r>
          </w:p>
        </w:tc>
        <w:tc>
          <w:tcPr>
            <w:tcW w:w="483" w:type="dxa"/>
            <w:vAlign w:val="center"/>
            <w:hideMark/>
          </w:tcPr>
          <w:p w14:paraId="70570D5C" w14:textId="62A72CA0" w:rsidR="00E912E9" w:rsidRDefault="007B08F6" w:rsidP="009379AE">
            <w:pPr>
              <w:spacing w:line="240" w:lineRule="auto"/>
              <w:jc w:val="right"/>
              <w:rPr>
                <w:rFonts w:cs="Times New Roman"/>
                <w:szCs w:val="24"/>
              </w:rPr>
            </w:pPr>
            <w:r>
              <w:rPr>
                <w:rFonts w:cs="Times New Roman"/>
                <w:szCs w:val="24"/>
              </w:rPr>
              <w:t>47</w:t>
            </w:r>
          </w:p>
        </w:tc>
      </w:tr>
      <w:tr w:rsidR="00285219" w14:paraId="6FC2A6C0" w14:textId="77777777" w:rsidTr="0049564F">
        <w:tc>
          <w:tcPr>
            <w:tcW w:w="1242" w:type="dxa"/>
            <w:vAlign w:val="center"/>
          </w:tcPr>
          <w:p w14:paraId="4B86BF0F" w14:textId="77777777" w:rsidR="00285219" w:rsidRDefault="00285219" w:rsidP="009379AE">
            <w:pPr>
              <w:spacing w:line="240" w:lineRule="auto"/>
              <w:jc w:val="left"/>
              <w:rPr>
                <w:rFonts w:cs="Times New Roman"/>
                <w:szCs w:val="24"/>
              </w:rPr>
            </w:pPr>
          </w:p>
        </w:tc>
        <w:tc>
          <w:tcPr>
            <w:tcW w:w="7314" w:type="dxa"/>
            <w:vAlign w:val="center"/>
          </w:tcPr>
          <w:p w14:paraId="0B5C72DA" w14:textId="77777777" w:rsidR="00285219" w:rsidRDefault="00285219" w:rsidP="009379AE">
            <w:pPr>
              <w:spacing w:line="240" w:lineRule="auto"/>
            </w:pPr>
          </w:p>
        </w:tc>
        <w:tc>
          <w:tcPr>
            <w:tcW w:w="483" w:type="dxa"/>
            <w:vAlign w:val="center"/>
          </w:tcPr>
          <w:p w14:paraId="74AEC4D9" w14:textId="77777777" w:rsidR="00285219" w:rsidRDefault="00285219" w:rsidP="009379AE">
            <w:pPr>
              <w:spacing w:line="240" w:lineRule="auto"/>
              <w:jc w:val="right"/>
              <w:rPr>
                <w:rFonts w:cs="Times New Roman"/>
                <w:szCs w:val="24"/>
              </w:rPr>
            </w:pPr>
          </w:p>
        </w:tc>
      </w:tr>
      <w:tr w:rsidR="00B75A21" w14:paraId="39CE5FA0" w14:textId="77777777" w:rsidTr="0049564F">
        <w:tc>
          <w:tcPr>
            <w:tcW w:w="1242" w:type="dxa"/>
            <w:vAlign w:val="center"/>
          </w:tcPr>
          <w:p w14:paraId="65761113" w14:textId="6B2C347D" w:rsidR="00B75A21" w:rsidRDefault="00B75A21" w:rsidP="009379AE">
            <w:pPr>
              <w:spacing w:line="240" w:lineRule="auto"/>
              <w:jc w:val="left"/>
              <w:rPr>
                <w:rFonts w:cs="Times New Roman"/>
                <w:szCs w:val="24"/>
              </w:rPr>
            </w:pPr>
            <w:r>
              <w:rPr>
                <w:rFonts w:cs="Times New Roman"/>
                <w:szCs w:val="24"/>
              </w:rPr>
              <w:t>Figura 13</w:t>
            </w:r>
          </w:p>
        </w:tc>
        <w:tc>
          <w:tcPr>
            <w:tcW w:w="7314" w:type="dxa"/>
            <w:vAlign w:val="center"/>
          </w:tcPr>
          <w:p w14:paraId="7D79F970" w14:textId="6E12B8A0" w:rsidR="00B75A21" w:rsidRPr="00242DDA" w:rsidRDefault="00242DDA" w:rsidP="009379AE">
            <w:pPr>
              <w:spacing w:line="240" w:lineRule="auto"/>
            </w:pPr>
            <w:r>
              <w:t xml:space="preserve">Diagrama de Classes de Implementação </w:t>
            </w:r>
            <w:proofErr w:type="gramStart"/>
            <w:r>
              <w:t>DashGen</w:t>
            </w:r>
            <w:proofErr w:type="gramEnd"/>
            <w:r w:rsidR="0049564F">
              <w:t xml:space="preserve"> ........................</w:t>
            </w:r>
          </w:p>
        </w:tc>
        <w:tc>
          <w:tcPr>
            <w:tcW w:w="483" w:type="dxa"/>
            <w:vAlign w:val="center"/>
          </w:tcPr>
          <w:p w14:paraId="4B634156" w14:textId="31785601" w:rsidR="00B75A21" w:rsidRDefault="007B08F6" w:rsidP="009379AE">
            <w:pPr>
              <w:spacing w:line="240" w:lineRule="auto"/>
              <w:jc w:val="right"/>
              <w:rPr>
                <w:rFonts w:cs="Times New Roman"/>
                <w:szCs w:val="24"/>
              </w:rPr>
            </w:pPr>
            <w:r>
              <w:rPr>
                <w:rFonts w:cs="Times New Roman"/>
                <w:szCs w:val="24"/>
              </w:rPr>
              <w:t>48</w:t>
            </w:r>
          </w:p>
        </w:tc>
      </w:tr>
      <w:tr w:rsidR="00285219" w14:paraId="50A5F45F" w14:textId="77777777" w:rsidTr="0049564F">
        <w:tc>
          <w:tcPr>
            <w:tcW w:w="1242" w:type="dxa"/>
            <w:vAlign w:val="center"/>
          </w:tcPr>
          <w:p w14:paraId="54A57241" w14:textId="77777777" w:rsidR="00285219" w:rsidRDefault="00285219" w:rsidP="009379AE">
            <w:pPr>
              <w:spacing w:line="240" w:lineRule="auto"/>
              <w:jc w:val="left"/>
              <w:rPr>
                <w:rFonts w:cs="Times New Roman"/>
                <w:szCs w:val="24"/>
              </w:rPr>
            </w:pPr>
          </w:p>
        </w:tc>
        <w:tc>
          <w:tcPr>
            <w:tcW w:w="7314" w:type="dxa"/>
            <w:vAlign w:val="center"/>
          </w:tcPr>
          <w:p w14:paraId="6A1D007A" w14:textId="77777777" w:rsidR="00285219" w:rsidRDefault="00285219" w:rsidP="009379AE">
            <w:pPr>
              <w:spacing w:line="240" w:lineRule="auto"/>
            </w:pPr>
          </w:p>
        </w:tc>
        <w:tc>
          <w:tcPr>
            <w:tcW w:w="483" w:type="dxa"/>
            <w:vAlign w:val="center"/>
          </w:tcPr>
          <w:p w14:paraId="75A8327E" w14:textId="77777777" w:rsidR="00285219" w:rsidRDefault="00285219" w:rsidP="009379AE">
            <w:pPr>
              <w:spacing w:line="240" w:lineRule="auto"/>
              <w:jc w:val="right"/>
              <w:rPr>
                <w:rFonts w:cs="Times New Roman"/>
                <w:szCs w:val="24"/>
              </w:rPr>
            </w:pPr>
          </w:p>
        </w:tc>
      </w:tr>
      <w:tr w:rsidR="00B75A21" w14:paraId="1299C7FF" w14:textId="77777777" w:rsidTr="0049564F">
        <w:tc>
          <w:tcPr>
            <w:tcW w:w="1242" w:type="dxa"/>
            <w:vAlign w:val="center"/>
          </w:tcPr>
          <w:p w14:paraId="164C8C78" w14:textId="19E68251" w:rsidR="00B75A21" w:rsidRDefault="00B75A21" w:rsidP="009379AE">
            <w:pPr>
              <w:spacing w:line="240" w:lineRule="auto"/>
              <w:jc w:val="left"/>
              <w:rPr>
                <w:rFonts w:cs="Times New Roman"/>
                <w:szCs w:val="24"/>
              </w:rPr>
            </w:pPr>
            <w:r>
              <w:rPr>
                <w:rFonts w:cs="Times New Roman"/>
                <w:szCs w:val="24"/>
              </w:rPr>
              <w:t>Figura 14</w:t>
            </w:r>
          </w:p>
        </w:tc>
        <w:tc>
          <w:tcPr>
            <w:tcW w:w="7314" w:type="dxa"/>
            <w:vAlign w:val="center"/>
            <w:hideMark/>
          </w:tcPr>
          <w:p w14:paraId="11B58F32" w14:textId="1C52E667" w:rsidR="00B75A21" w:rsidRDefault="00B75A21" w:rsidP="009379AE">
            <w:pPr>
              <w:spacing w:line="240" w:lineRule="auto"/>
              <w:jc w:val="left"/>
              <w:rPr>
                <w:rFonts w:cs="Times New Roman"/>
                <w:szCs w:val="24"/>
              </w:rPr>
            </w:pPr>
            <w:r>
              <w:rPr>
                <w:rFonts w:cs="Times New Roman"/>
                <w:szCs w:val="24"/>
              </w:rPr>
              <w:t xml:space="preserve">Diagrama de Sequência Global do </w:t>
            </w:r>
            <w:proofErr w:type="gramStart"/>
            <w:r>
              <w:rPr>
                <w:rFonts w:cs="Times New Roman"/>
                <w:szCs w:val="24"/>
              </w:rPr>
              <w:t>DashGen</w:t>
            </w:r>
            <w:proofErr w:type="gramEnd"/>
            <w:r w:rsidR="00E82C71">
              <w:rPr>
                <w:rFonts w:cs="Times New Roman"/>
                <w:szCs w:val="24"/>
              </w:rPr>
              <w:t xml:space="preserve"> ..................................</w:t>
            </w:r>
          </w:p>
        </w:tc>
        <w:tc>
          <w:tcPr>
            <w:tcW w:w="483" w:type="dxa"/>
            <w:vAlign w:val="center"/>
            <w:hideMark/>
          </w:tcPr>
          <w:p w14:paraId="7D431C18" w14:textId="49C7D4A8" w:rsidR="00B75A21" w:rsidRDefault="007B08F6" w:rsidP="009379AE">
            <w:pPr>
              <w:spacing w:line="240" w:lineRule="auto"/>
              <w:jc w:val="right"/>
              <w:rPr>
                <w:rFonts w:cs="Times New Roman"/>
                <w:szCs w:val="24"/>
              </w:rPr>
            </w:pPr>
            <w:r>
              <w:rPr>
                <w:rFonts w:cs="Times New Roman"/>
                <w:szCs w:val="24"/>
              </w:rPr>
              <w:t>50</w:t>
            </w:r>
          </w:p>
        </w:tc>
      </w:tr>
      <w:tr w:rsidR="00285219" w14:paraId="5FF78849" w14:textId="77777777" w:rsidTr="0049564F">
        <w:tc>
          <w:tcPr>
            <w:tcW w:w="1242" w:type="dxa"/>
            <w:vAlign w:val="center"/>
          </w:tcPr>
          <w:p w14:paraId="0B0CAA92" w14:textId="77777777" w:rsidR="00285219" w:rsidRDefault="00285219" w:rsidP="009379AE">
            <w:pPr>
              <w:spacing w:line="240" w:lineRule="auto"/>
              <w:jc w:val="left"/>
              <w:rPr>
                <w:rFonts w:cs="Times New Roman"/>
                <w:szCs w:val="24"/>
              </w:rPr>
            </w:pPr>
          </w:p>
        </w:tc>
        <w:tc>
          <w:tcPr>
            <w:tcW w:w="7314" w:type="dxa"/>
            <w:vAlign w:val="center"/>
          </w:tcPr>
          <w:p w14:paraId="7FF84FEB" w14:textId="77777777" w:rsidR="00285219" w:rsidRDefault="00285219" w:rsidP="009379AE">
            <w:pPr>
              <w:spacing w:line="240" w:lineRule="auto"/>
              <w:jc w:val="left"/>
              <w:rPr>
                <w:rFonts w:cs="Times New Roman"/>
                <w:szCs w:val="24"/>
              </w:rPr>
            </w:pPr>
          </w:p>
        </w:tc>
        <w:tc>
          <w:tcPr>
            <w:tcW w:w="483" w:type="dxa"/>
            <w:vAlign w:val="center"/>
          </w:tcPr>
          <w:p w14:paraId="741EE301" w14:textId="77777777" w:rsidR="00285219" w:rsidRDefault="00285219" w:rsidP="009379AE">
            <w:pPr>
              <w:spacing w:line="240" w:lineRule="auto"/>
              <w:jc w:val="right"/>
              <w:rPr>
                <w:rFonts w:cs="Times New Roman"/>
                <w:szCs w:val="24"/>
              </w:rPr>
            </w:pPr>
          </w:p>
        </w:tc>
      </w:tr>
      <w:tr w:rsidR="00B75A21" w14:paraId="715B857F" w14:textId="77777777" w:rsidTr="0049564F">
        <w:tc>
          <w:tcPr>
            <w:tcW w:w="1242" w:type="dxa"/>
            <w:vAlign w:val="center"/>
          </w:tcPr>
          <w:p w14:paraId="309A3E1B" w14:textId="3B222E46" w:rsidR="00B75A21" w:rsidRDefault="00B75A21" w:rsidP="009379AE">
            <w:pPr>
              <w:spacing w:line="240" w:lineRule="auto"/>
              <w:jc w:val="left"/>
              <w:rPr>
                <w:rFonts w:cs="Times New Roman"/>
                <w:szCs w:val="24"/>
              </w:rPr>
            </w:pPr>
            <w:r>
              <w:rPr>
                <w:rFonts w:cs="Times New Roman"/>
                <w:szCs w:val="24"/>
              </w:rPr>
              <w:t>Figura 15</w:t>
            </w:r>
          </w:p>
        </w:tc>
        <w:tc>
          <w:tcPr>
            <w:tcW w:w="7314" w:type="dxa"/>
            <w:vAlign w:val="center"/>
            <w:hideMark/>
          </w:tcPr>
          <w:p w14:paraId="284D5BB1" w14:textId="335DB923" w:rsidR="00B75A21" w:rsidRDefault="00B75A21" w:rsidP="009379AE">
            <w:pPr>
              <w:spacing w:line="240" w:lineRule="auto"/>
              <w:jc w:val="left"/>
              <w:rPr>
                <w:rFonts w:cs="Times New Roman"/>
                <w:szCs w:val="24"/>
              </w:rPr>
            </w:pPr>
            <w:r>
              <w:rPr>
                <w:rFonts w:cs="Times New Roman"/>
                <w:szCs w:val="24"/>
              </w:rPr>
              <w:t xml:space="preserve">Diagrama de sequencia da geração do </w:t>
            </w:r>
            <w:proofErr w:type="gramStart"/>
            <w:r>
              <w:rPr>
                <w:rFonts w:cs="Times New Roman"/>
                <w:szCs w:val="24"/>
              </w:rPr>
              <w:t>Dashboard</w:t>
            </w:r>
            <w:r w:rsidR="00E82C71">
              <w:rPr>
                <w:rFonts w:cs="Times New Roman"/>
                <w:szCs w:val="24"/>
              </w:rPr>
              <w:t xml:space="preserve"> ...</w:t>
            </w:r>
            <w:proofErr w:type="gramEnd"/>
            <w:r w:rsidR="00E82C71">
              <w:rPr>
                <w:rFonts w:cs="Times New Roman"/>
                <w:szCs w:val="24"/>
              </w:rPr>
              <w:t>.....................</w:t>
            </w:r>
          </w:p>
        </w:tc>
        <w:tc>
          <w:tcPr>
            <w:tcW w:w="483" w:type="dxa"/>
            <w:vAlign w:val="center"/>
            <w:hideMark/>
          </w:tcPr>
          <w:p w14:paraId="3AC34C86" w14:textId="6062AC31" w:rsidR="00B75A21" w:rsidRDefault="007B08F6" w:rsidP="009379AE">
            <w:pPr>
              <w:spacing w:line="240" w:lineRule="auto"/>
              <w:jc w:val="right"/>
              <w:rPr>
                <w:rFonts w:cs="Times New Roman"/>
                <w:szCs w:val="24"/>
              </w:rPr>
            </w:pPr>
            <w:r>
              <w:rPr>
                <w:rFonts w:cs="Times New Roman"/>
                <w:szCs w:val="24"/>
              </w:rPr>
              <w:t>51</w:t>
            </w:r>
          </w:p>
        </w:tc>
      </w:tr>
      <w:tr w:rsidR="00285219" w14:paraId="5A10C34B" w14:textId="77777777" w:rsidTr="0049564F">
        <w:tc>
          <w:tcPr>
            <w:tcW w:w="1242" w:type="dxa"/>
            <w:vAlign w:val="center"/>
          </w:tcPr>
          <w:p w14:paraId="555EAC7C" w14:textId="77777777" w:rsidR="00285219" w:rsidRDefault="00285219" w:rsidP="009379AE">
            <w:pPr>
              <w:spacing w:line="240" w:lineRule="auto"/>
              <w:jc w:val="left"/>
              <w:rPr>
                <w:rFonts w:cs="Times New Roman"/>
                <w:szCs w:val="24"/>
              </w:rPr>
            </w:pPr>
          </w:p>
        </w:tc>
        <w:tc>
          <w:tcPr>
            <w:tcW w:w="7314" w:type="dxa"/>
            <w:vAlign w:val="center"/>
          </w:tcPr>
          <w:p w14:paraId="2C0BEE2F" w14:textId="77777777" w:rsidR="00285219" w:rsidRDefault="00285219" w:rsidP="009379AE">
            <w:pPr>
              <w:spacing w:line="240" w:lineRule="auto"/>
              <w:jc w:val="left"/>
              <w:rPr>
                <w:rFonts w:cs="Times New Roman"/>
                <w:szCs w:val="24"/>
              </w:rPr>
            </w:pPr>
          </w:p>
        </w:tc>
        <w:tc>
          <w:tcPr>
            <w:tcW w:w="483" w:type="dxa"/>
            <w:vAlign w:val="center"/>
          </w:tcPr>
          <w:p w14:paraId="60BD5272" w14:textId="77777777" w:rsidR="00285219" w:rsidRDefault="00285219" w:rsidP="009379AE">
            <w:pPr>
              <w:spacing w:line="240" w:lineRule="auto"/>
              <w:jc w:val="right"/>
              <w:rPr>
                <w:rFonts w:cs="Times New Roman"/>
                <w:szCs w:val="24"/>
              </w:rPr>
            </w:pPr>
          </w:p>
        </w:tc>
      </w:tr>
      <w:tr w:rsidR="00B75A21" w14:paraId="3E19F473" w14:textId="77777777" w:rsidTr="0049564F">
        <w:trPr>
          <w:trHeight w:val="342"/>
        </w:trPr>
        <w:tc>
          <w:tcPr>
            <w:tcW w:w="1242" w:type="dxa"/>
            <w:vAlign w:val="center"/>
          </w:tcPr>
          <w:p w14:paraId="5F1D4AA7" w14:textId="29560CE5" w:rsidR="00B75A21" w:rsidRDefault="00B75A21" w:rsidP="009379AE">
            <w:pPr>
              <w:spacing w:line="240" w:lineRule="auto"/>
              <w:jc w:val="left"/>
              <w:rPr>
                <w:rFonts w:cs="Times New Roman"/>
                <w:szCs w:val="24"/>
              </w:rPr>
            </w:pPr>
            <w:r>
              <w:rPr>
                <w:rFonts w:cs="Times New Roman"/>
                <w:szCs w:val="24"/>
              </w:rPr>
              <w:t>Figura 16</w:t>
            </w:r>
          </w:p>
        </w:tc>
        <w:tc>
          <w:tcPr>
            <w:tcW w:w="7314" w:type="dxa"/>
            <w:vAlign w:val="center"/>
            <w:hideMark/>
          </w:tcPr>
          <w:p w14:paraId="01C5C9B4" w14:textId="2D9444A4" w:rsidR="00B75A21" w:rsidRDefault="00B75A21" w:rsidP="009379AE">
            <w:pPr>
              <w:spacing w:line="240" w:lineRule="auto"/>
              <w:jc w:val="left"/>
              <w:rPr>
                <w:rFonts w:cs="Times New Roman"/>
                <w:szCs w:val="24"/>
              </w:rPr>
            </w:pPr>
            <w:r>
              <w:rPr>
                <w:rFonts w:cs="Times New Roman"/>
                <w:szCs w:val="24"/>
              </w:rPr>
              <w:t xml:space="preserve">Tela do </w:t>
            </w:r>
            <w:proofErr w:type="gramStart"/>
            <w:r>
              <w:rPr>
                <w:rFonts w:cs="Times New Roman"/>
                <w:szCs w:val="24"/>
              </w:rPr>
              <w:t>DashGen</w:t>
            </w:r>
            <w:proofErr w:type="gramEnd"/>
            <w:r>
              <w:rPr>
                <w:rFonts w:cs="Times New Roman"/>
                <w:szCs w:val="24"/>
              </w:rPr>
              <w:t xml:space="preserve"> em sua versão definitiva</w:t>
            </w:r>
            <w:r w:rsidR="00E82C71">
              <w:rPr>
                <w:rFonts w:cs="Times New Roman"/>
                <w:szCs w:val="24"/>
              </w:rPr>
              <w:t xml:space="preserve"> .....................................</w:t>
            </w:r>
          </w:p>
        </w:tc>
        <w:tc>
          <w:tcPr>
            <w:tcW w:w="483" w:type="dxa"/>
            <w:vAlign w:val="center"/>
            <w:hideMark/>
          </w:tcPr>
          <w:p w14:paraId="1BD7BA7C" w14:textId="339C29C7" w:rsidR="00B75A21" w:rsidRDefault="007B08F6" w:rsidP="009379AE">
            <w:pPr>
              <w:spacing w:line="240" w:lineRule="auto"/>
              <w:jc w:val="right"/>
              <w:rPr>
                <w:rFonts w:cs="Times New Roman"/>
                <w:szCs w:val="24"/>
              </w:rPr>
            </w:pPr>
            <w:r>
              <w:rPr>
                <w:rFonts w:cs="Times New Roman"/>
                <w:szCs w:val="24"/>
              </w:rPr>
              <w:t>52</w:t>
            </w:r>
          </w:p>
        </w:tc>
      </w:tr>
      <w:tr w:rsidR="00285219" w14:paraId="3A2EF26F" w14:textId="77777777" w:rsidTr="0049564F">
        <w:trPr>
          <w:trHeight w:val="342"/>
        </w:trPr>
        <w:tc>
          <w:tcPr>
            <w:tcW w:w="1242" w:type="dxa"/>
            <w:vAlign w:val="center"/>
          </w:tcPr>
          <w:p w14:paraId="3B556F36" w14:textId="77777777" w:rsidR="00285219" w:rsidRDefault="00285219" w:rsidP="009379AE">
            <w:pPr>
              <w:spacing w:line="240" w:lineRule="auto"/>
              <w:jc w:val="left"/>
              <w:rPr>
                <w:rFonts w:cs="Times New Roman"/>
                <w:szCs w:val="24"/>
              </w:rPr>
            </w:pPr>
          </w:p>
        </w:tc>
        <w:tc>
          <w:tcPr>
            <w:tcW w:w="7314" w:type="dxa"/>
            <w:vAlign w:val="center"/>
          </w:tcPr>
          <w:p w14:paraId="579837A4" w14:textId="77777777" w:rsidR="00285219" w:rsidRDefault="00285219" w:rsidP="009379AE">
            <w:pPr>
              <w:spacing w:line="240" w:lineRule="auto"/>
              <w:jc w:val="left"/>
              <w:rPr>
                <w:rFonts w:cs="Times New Roman"/>
                <w:szCs w:val="24"/>
              </w:rPr>
            </w:pPr>
          </w:p>
        </w:tc>
        <w:tc>
          <w:tcPr>
            <w:tcW w:w="483" w:type="dxa"/>
            <w:vAlign w:val="center"/>
          </w:tcPr>
          <w:p w14:paraId="059B844B" w14:textId="77777777" w:rsidR="00285219" w:rsidRDefault="00285219" w:rsidP="009379AE">
            <w:pPr>
              <w:spacing w:line="240" w:lineRule="auto"/>
              <w:jc w:val="right"/>
              <w:rPr>
                <w:rFonts w:cs="Times New Roman"/>
                <w:szCs w:val="24"/>
              </w:rPr>
            </w:pPr>
          </w:p>
        </w:tc>
      </w:tr>
      <w:tr w:rsidR="00B75A21" w14:paraId="4802E405" w14:textId="77777777" w:rsidTr="0049564F">
        <w:tc>
          <w:tcPr>
            <w:tcW w:w="1242" w:type="dxa"/>
            <w:vAlign w:val="center"/>
          </w:tcPr>
          <w:p w14:paraId="04C3C29D" w14:textId="65398262" w:rsidR="00B75A21" w:rsidRDefault="00B75A21" w:rsidP="009379AE">
            <w:pPr>
              <w:spacing w:line="240" w:lineRule="auto"/>
              <w:jc w:val="left"/>
              <w:rPr>
                <w:rFonts w:cs="Times New Roman"/>
                <w:szCs w:val="24"/>
              </w:rPr>
            </w:pPr>
            <w:r>
              <w:rPr>
                <w:rFonts w:cs="Times New Roman"/>
                <w:szCs w:val="24"/>
              </w:rPr>
              <w:t>Figura 17</w:t>
            </w:r>
          </w:p>
        </w:tc>
        <w:tc>
          <w:tcPr>
            <w:tcW w:w="7314" w:type="dxa"/>
            <w:vAlign w:val="center"/>
            <w:hideMark/>
          </w:tcPr>
          <w:p w14:paraId="650DA48D" w14:textId="2C1A01A6" w:rsidR="00B75A21" w:rsidRDefault="00404DAE" w:rsidP="009379AE">
            <w:pPr>
              <w:spacing w:line="240" w:lineRule="auto"/>
              <w:rPr>
                <w:rFonts w:cs="Times New Roman"/>
                <w:szCs w:val="24"/>
              </w:rPr>
            </w:pPr>
            <w:r w:rsidRPr="00667087">
              <w:t xml:space="preserve">Código fonte dos métodos </w:t>
            </w:r>
            <w:proofErr w:type="gramStart"/>
            <w:r w:rsidRPr="00667087">
              <w:t>SelectCSV</w:t>
            </w:r>
            <w:proofErr w:type="gramEnd"/>
            <w:r w:rsidRPr="00667087">
              <w:t>() e SelectDestFolder()</w:t>
            </w:r>
            <w:r w:rsidR="00E82C71">
              <w:t xml:space="preserve"> ........</w:t>
            </w:r>
          </w:p>
        </w:tc>
        <w:tc>
          <w:tcPr>
            <w:tcW w:w="483" w:type="dxa"/>
            <w:vAlign w:val="center"/>
            <w:hideMark/>
          </w:tcPr>
          <w:p w14:paraId="576E92CF" w14:textId="3FD22522" w:rsidR="00B75A21" w:rsidRDefault="007B08F6" w:rsidP="009379AE">
            <w:pPr>
              <w:spacing w:line="240" w:lineRule="auto"/>
              <w:jc w:val="right"/>
              <w:rPr>
                <w:rFonts w:cs="Times New Roman"/>
                <w:szCs w:val="24"/>
              </w:rPr>
            </w:pPr>
            <w:r>
              <w:rPr>
                <w:rFonts w:cs="Times New Roman"/>
                <w:szCs w:val="24"/>
              </w:rPr>
              <w:t>53</w:t>
            </w:r>
          </w:p>
        </w:tc>
      </w:tr>
      <w:tr w:rsidR="00285219" w14:paraId="3E12A483" w14:textId="77777777" w:rsidTr="0049564F">
        <w:tc>
          <w:tcPr>
            <w:tcW w:w="1242" w:type="dxa"/>
            <w:vAlign w:val="center"/>
          </w:tcPr>
          <w:p w14:paraId="073D6D43" w14:textId="77777777" w:rsidR="00285219" w:rsidRDefault="00285219" w:rsidP="009379AE">
            <w:pPr>
              <w:spacing w:line="240" w:lineRule="auto"/>
              <w:jc w:val="left"/>
              <w:rPr>
                <w:rFonts w:cs="Times New Roman"/>
                <w:szCs w:val="24"/>
              </w:rPr>
            </w:pPr>
          </w:p>
        </w:tc>
        <w:tc>
          <w:tcPr>
            <w:tcW w:w="7314" w:type="dxa"/>
            <w:vAlign w:val="center"/>
          </w:tcPr>
          <w:p w14:paraId="5A956427" w14:textId="77777777" w:rsidR="00285219" w:rsidRPr="00667087" w:rsidRDefault="00285219" w:rsidP="009379AE">
            <w:pPr>
              <w:spacing w:line="240" w:lineRule="auto"/>
            </w:pPr>
          </w:p>
        </w:tc>
        <w:tc>
          <w:tcPr>
            <w:tcW w:w="483" w:type="dxa"/>
            <w:vAlign w:val="center"/>
          </w:tcPr>
          <w:p w14:paraId="30300A94" w14:textId="77777777" w:rsidR="00285219" w:rsidRDefault="00285219" w:rsidP="009379AE">
            <w:pPr>
              <w:spacing w:line="240" w:lineRule="auto"/>
              <w:jc w:val="right"/>
              <w:rPr>
                <w:rFonts w:cs="Times New Roman"/>
                <w:szCs w:val="24"/>
              </w:rPr>
            </w:pPr>
          </w:p>
        </w:tc>
      </w:tr>
      <w:tr w:rsidR="00502CC7" w14:paraId="6743E357" w14:textId="77777777" w:rsidTr="0049564F">
        <w:tc>
          <w:tcPr>
            <w:tcW w:w="1242" w:type="dxa"/>
            <w:vAlign w:val="center"/>
          </w:tcPr>
          <w:p w14:paraId="0FE1304B" w14:textId="75708248" w:rsidR="00502CC7" w:rsidRDefault="00502CC7" w:rsidP="009379AE">
            <w:pPr>
              <w:spacing w:line="240" w:lineRule="auto"/>
              <w:jc w:val="left"/>
              <w:rPr>
                <w:rFonts w:cs="Times New Roman"/>
                <w:szCs w:val="24"/>
              </w:rPr>
            </w:pPr>
            <w:r>
              <w:rPr>
                <w:rFonts w:cs="Times New Roman"/>
                <w:szCs w:val="24"/>
              </w:rPr>
              <w:t>Figura 18</w:t>
            </w:r>
          </w:p>
        </w:tc>
        <w:tc>
          <w:tcPr>
            <w:tcW w:w="7314" w:type="dxa"/>
            <w:vAlign w:val="center"/>
          </w:tcPr>
          <w:p w14:paraId="4D0677E0" w14:textId="7CBE0E60" w:rsidR="00502CC7" w:rsidRDefault="00251A43" w:rsidP="009379AE">
            <w:pPr>
              <w:spacing w:line="240" w:lineRule="auto"/>
              <w:rPr>
                <w:rFonts w:cs="Times New Roman"/>
                <w:szCs w:val="24"/>
              </w:rPr>
            </w:pPr>
            <w:r w:rsidRPr="00527285">
              <w:t xml:space="preserve">Reprodução da tela de seleção do arquivo </w:t>
            </w:r>
            <w:proofErr w:type="gramStart"/>
            <w:r w:rsidRPr="00527285">
              <w:t>CSV</w:t>
            </w:r>
            <w:r w:rsidR="00E82C71">
              <w:t xml:space="preserve"> ...</w:t>
            </w:r>
            <w:proofErr w:type="gramEnd"/>
            <w:r w:rsidR="00E82C71">
              <w:t>..........................</w:t>
            </w:r>
          </w:p>
        </w:tc>
        <w:tc>
          <w:tcPr>
            <w:tcW w:w="483" w:type="dxa"/>
            <w:vAlign w:val="center"/>
          </w:tcPr>
          <w:p w14:paraId="0C31A2EC" w14:textId="47BF5331" w:rsidR="00502CC7" w:rsidRDefault="007B08F6" w:rsidP="009379AE">
            <w:pPr>
              <w:spacing w:line="240" w:lineRule="auto"/>
              <w:jc w:val="right"/>
              <w:rPr>
                <w:rFonts w:cs="Times New Roman"/>
                <w:szCs w:val="24"/>
              </w:rPr>
            </w:pPr>
            <w:r>
              <w:rPr>
                <w:rFonts w:cs="Times New Roman"/>
                <w:szCs w:val="24"/>
              </w:rPr>
              <w:t>53</w:t>
            </w:r>
          </w:p>
        </w:tc>
      </w:tr>
      <w:tr w:rsidR="00285219" w14:paraId="6AC5D4B7" w14:textId="77777777" w:rsidTr="0049564F">
        <w:tc>
          <w:tcPr>
            <w:tcW w:w="1242" w:type="dxa"/>
            <w:vAlign w:val="center"/>
          </w:tcPr>
          <w:p w14:paraId="15F7CE06" w14:textId="77777777" w:rsidR="00285219" w:rsidRDefault="00285219" w:rsidP="009379AE">
            <w:pPr>
              <w:spacing w:line="240" w:lineRule="auto"/>
              <w:jc w:val="left"/>
              <w:rPr>
                <w:rFonts w:cs="Times New Roman"/>
                <w:szCs w:val="24"/>
              </w:rPr>
            </w:pPr>
          </w:p>
        </w:tc>
        <w:tc>
          <w:tcPr>
            <w:tcW w:w="7314" w:type="dxa"/>
            <w:vAlign w:val="center"/>
          </w:tcPr>
          <w:p w14:paraId="5EA771C0" w14:textId="77777777" w:rsidR="00285219" w:rsidRPr="00527285" w:rsidRDefault="00285219" w:rsidP="009379AE">
            <w:pPr>
              <w:spacing w:line="240" w:lineRule="auto"/>
            </w:pPr>
          </w:p>
        </w:tc>
        <w:tc>
          <w:tcPr>
            <w:tcW w:w="483" w:type="dxa"/>
            <w:vAlign w:val="center"/>
          </w:tcPr>
          <w:p w14:paraId="58C3CE15" w14:textId="77777777" w:rsidR="00285219" w:rsidRDefault="00285219" w:rsidP="009379AE">
            <w:pPr>
              <w:spacing w:line="240" w:lineRule="auto"/>
              <w:jc w:val="right"/>
              <w:rPr>
                <w:rFonts w:cs="Times New Roman"/>
                <w:szCs w:val="24"/>
              </w:rPr>
            </w:pPr>
          </w:p>
        </w:tc>
      </w:tr>
      <w:tr w:rsidR="00502CC7" w14:paraId="709F3823" w14:textId="77777777" w:rsidTr="0049564F">
        <w:tc>
          <w:tcPr>
            <w:tcW w:w="1242" w:type="dxa"/>
            <w:vAlign w:val="center"/>
          </w:tcPr>
          <w:p w14:paraId="31F25EF8" w14:textId="7842EB68" w:rsidR="00502CC7" w:rsidRDefault="00502CC7" w:rsidP="009379AE">
            <w:pPr>
              <w:spacing w:line="240" w:lineRule="auto"/>
              <w:jc w:val="left"/>
              <w:rPr>
                <w:rFonts w:cs="Times New Roman"/>
                <w:szCs w:val="24"/>
              </w:rPr>
            </w:pPr>
            <w:r>
              <w:rPr>
                <w:rFonts w:cs="Times New Roman"/>
                <w:szCs w:val="24"/>
              </w:rPr>
              <w:t>Figura 19</w:t>
            </w:r>
          </w:p>
        </w:tc>
        <w:tc>
          <w:tcPr>
            <w:tcW w:w="7314" w:type="dxa"/>
            <w:vAlign w:val="center"/>
            <w:hideMark/>
          </w:tcPr>
          <w:p w14:paraId="3A32310D" w14:textId="223A673F" w:rsidR="00502CC7" w:rsidRDefault="00502CC7" w:rsidP="009379AE">
            <w:pPr>
              <w:spacing w:line="240" w:lineRule="auto"/>
              <w:jc w:val="left"/>
              <w:rPr>
                <w:rFonts w:cs="Times New Roman"/>
                <w:szCs w:val="24"/>
              </w:rPr>
            </w:pPr>
            <w:r>
              <w:rPr>
                <w:rFonts w:cs="Times New Roman"/>
                <w:szCs w:val="24"/>
              </w:rPr>
              <w:t xml:space="preserve">Reprodução da janela de seleção de diretório de </w:t>
            </w:r>
            <w:proofErr w:type="gramStart"/>
            <w:r>
              <w:rPr>
                <w:rFonts w:cs="Times New Roman"/>
                <w:szCs w:val="24"/>
              </w:rPr>
              <w:t>destino</w:t>
            </w:r>
            <w:r w:rsidR="00E82C71">
              <w:rPr>
                <w:rFonts w:cs="Times New Roman"/>
                <w:szCs w:val="24"/>
              </w:rPr>
              <w:t xml:space="preserve"> ...</w:t>
            </w:r>
            <w:proofErr w:type="gramEnd"/>
            <w:r w:rsidR="00E82C71">
              <w:rPr>
                <w:rFonts w:cs="Times New Roman"/>
                <w:szCs w:val="24"/>
              </w:rPr>
              <w:t>............</w:t>
            </w:r>
          </w:p>
        </w:tc>
        <w:tc>
          <w:tcPr>
            <w:tcW w:w="483" w:type="dxa"/>
            <w:vAlign w:val="center"/>
            <w:hideMark/>
          </w:tcPr>
          <w:p w14:paraId="32909B36" w14:textId="092D1DB5" w:rsidR="00502CC7" w:rsidRDefault="007B08F6" w:rsidP="009379AE">
            <w:pPr>
              <w:spacing w:line="240" w:lineRule="auto"/>
              <w:jc w:val="right"/>
              <w:rPr>
                <w:rFonts w:cs="Times New Roman"/>
                <w:szCs w:val="24"/>
              </w:rPr>
            </w:pPr>
            <w:r>
              <w:rPr>
                <w:rFonts w:cs="Times New Roman"/>
                <w:szCs w:val="24"/>
              </w:rPr>
              <w:t>54</w:t>
            </w:r>
          </w:p>
        </w:tc>
      </w:tr>
      <w:tr w:rsidR="00285219" w14:paraId="1CB460E9" w14:textId="77777777" w:rsidTr="0049564F">
        <w:tc>
          <w:tcPr>
            <w:tcW w:w="1242" w:type="dxa"/>
            <w:vAlign w:val="center"/>
          </w:tcPr>
          <w:p w14:paraId="4D7273FA" w14:textId="77777777" w:rsidR="00285219" w:rsidRDefault="00285219" w:rsidP="009379AE">
            <w:pPr>
              <w:spacing w:line="240" w:lineRule="auto"/>
              <w:jc w:val="left"/>
              <w:rPr>
                <w:rFonts w:cs="Times New Roman"/>
                <w:szCs w:val="24"/>
              </w:rPr>
            </w:pPr>
          </w:p>
        </w:tc>
        <w:tc>
          <w:tcPr>
            <w:tcW w:w="7314" w:type="dxa"/>
            <w:vAlign w:val="center"/>
          </w:tcPr>
          <w:p w14:paraId="3AD8181C" w14:textId="77777777" w:rsidR="00285219" w:rsidRDefault="00285219" w:rsidP="009379AE">
            <w:pPr>
              <w:spacing w:line="240" w:lineRule="auto"/>
              <w:jc w:val="left"/>
              <w:rPr>
                <w:rFonts w:cs="Times New Roman"/>
                <w:szCs w:val="24"/>
              </w:rPr>
            </w:pPr>
          </w:p>
        </w:tc>
        <w:tc>
          <w:tcPr>
            <w:tcW w:w="483" w:type="dxa"/>
            <w:vAlign w:val="center"/>
          </w:tcPr>
          <w:p w14:paraId="0F21BF4B" w14:textId="77777777" w:rsidR="00285219" w:rsidRDefault="00285219" w:rsidP="009379AE">
            <w:pPr>
              <w:spacing w:line="240" w:lineRule="auto"/>
              <w:jc w:val="right"/>
              <w:rPr>
                <w:rFonts w:cs="Times New Roman"/>
                <w:szCs w:val="24"/>
              </w:rPr>
            </w:pPr>
          </w:p>
        </w:tc>
      </w:tr>
      <w:tr w:rsidR="00502CC7" w14:paraId="74F00926" w14:textId="77777777" w:rsidTr="0049564F">
        <w:tc>
          <w:tcPr>
            <w:tcW w:w="1242" w:type="dxa"/>
            <w:vAlign w:val="center"/>
          </w:tcPr>
          <w:p w14:paraId="27398888" w14:textId="3A4DDA4F" w:rsidR="00502CC7" w:rsidRDefault="00502CC7" w:rsidP="009379AE">
            <w:pPr>
              <w:spacing w:line="240" w:lineRule="auto"/>
              <w:jc w:val="left"/>
              <w:rPr>
                <w:rFonts w:cs="Times New Roman"/>
                <w:szCs w:val="24"/>
              </w:rPr>
            </w:pPr>
            <w:r>
              <w:rPr>
                <w:rFonts w:cs="Times New Roman"/>
                <w:szCs w:val="24"/>
              </w:rPr>
              <w:t>Figura 20</w:t>
            </w:r>
          </w:p>
        </w:tc>
        <w:tc>
          <w:tcPr>
            <w:tcW w:w="7314" w:type="dxa"/>
            <w:vAlign w:val="center"/>
            <w:hideMark/>
          </w:tcPr>
          <w:p w14:paraId="65379FF2" w14:textId="3597A4CB" w:rsidR="00502CC7" w:rsidRDefault="00502CC7" w:rsidP="009379AE">
            <w:pPr>
              <w:spacing w:line="240" w:lineRule="auto"/>
              <w:jc w:val="left"/>
              <w:rPr>
                <w:rFonts w:cs="Times New Roman"/>
                <w:szCs w:val="24"/>
              </w:rPr>
            </w:pPr>
            <w:r>
              <w:rPr>
                <w:rFonts w:cs="Times New Roman"/>
                <w:szCs w:val="24"/>
              </w:rPr>
              <w:t xml:space="preserve">Código fonte do método </w:t>
            </w:r>
            <w:proofErr w:type="spellStart"/>
            <w:proofErr w:type="gramStart"/>
            <w:r>
              <w:rPr>
                <w:rFonts w:cs="Times New Roman"/>
                <w:szCs w:val="24"/>
              </w:rPr>
              <w:t>setDataset</w:t>
            </w:r>
            <w:proofErr w:type="spellEnd"/>
            <w:proofErr w:type="gramEnd"/>
            <w:r>
              <w:rPr>
                <w:rFonts w:cs="Times New Roman"/>
                <w:szCs w:val="24"/>
              </w:rPr>
              <w:t>()</w:t>
            </w:r>
            <w:r w:rsidR="00E82C71">
              <w:rPr>
                <w:rFonts w:cs="Times New Roman"/>
                <w:szCs w:val="24"/>
              </w:rPr>
              <w:t xml:space="preserve"> ..............................................</w:t>
            </w:r>
          </w:p>
        </w:tc>
        <w:tc>
          <w:tcPr>
            <w:tcW w:w="483" w:type="dxa"/>
            <w:vAlign w:val="center"/>
          </w:tcPr>
          <w:p w14:paraId="21FFFF40" w14:textId="55C1475B" w:rsidR="00502CC7" w:rsidRDefault="007B08F6" w:rsidP="009379AE">
            <w:pPr>
              <w:spacing w:line="240" w:lineRule="auto"/>
              <w:jc w:val="right"/>
              <w:rPr>
                <w:rFonts w:cs="Times New Roman"/>
                <w:szCs w:val="24"/>
              </w:rPr>
            </w:pPr>
            <w:r>
              <w:rPr>
                <w:rFonts w:cs="Times New Roman"/>
                <w:szCs w:val="24"/>
              </w:rPr>
              <w:t>55</w:t>
            </w:r>
          </w:p>
        </w:tc>
      </w:tr>
      <w:tr w:rsidR="00285219" w14:paraId="72D8050C" w14:textId="77777777" w:rsidTr="0049564F">
        <w:tc>
          <w:tcPr>
            <w:tcW w:w="1242" w:type="dxa"/>
            <w:vAlign w:val="center"/>
          </w:tcPr>
          <w:p w14:paraId="577028AD" w14:textId="77777777" w:rsidR="00285219" w:rsidRDefault="00285219" w:rsidP="009379AE">
            <w:pPr>
              <w:spacing w:line="240" w:lineRule="auto"/>
              <w:jc w:val="left"/>
              <w:rPr>
                <w:rFonts w:cs="Times New Roman"/>
                <w:szCs w:val="24"/>
              </w:rPr>
            </w:pPr>
          </w:p>
        </w:tc>
        <w:tc>
          <w:tcPr>
            <w:tcW w:w="7314" w:type="dxa"/>
            <w:vAlign w:val="center"/>
          </w:tcPr>
          <w:p w14:paraId="04D552D0" w14:textId="77777777" w:rsidR="00285219" w:rsidRDefault="00285219" w:rsidP="009379AE">
            <w:pPr>
              <w:spacing w:line="240" w:lineRule="auto"/>
              <w:jc w:val="left"/>
              <w:rPr>
                <w:rFonts w:cs="Times New Roman"/>
                <w:szCs w:val="24"/>
              </w:rPr>
            </w:pPr>
          </w:p>
        </w:tc>
        <w:tc>
          <w:tcPr>
            <w:tcW w:w="483" w:type="dxa"/>
            <w:vAlign w:val="center"/>
          </w:tcPr>
          <w:p w14:paraId="06D6A080" w14:textId="77777777" w:rsidR="00285219" w:rsidRDefault="00285219" w:rsidP="009379AE">
            <w:pPr>
              <w:spacing w:line="240" w:lineRule="auto"/>
              <w:jc w:val="right"/>
              <w:rPr>
                <w:rFonts w:cs="Times New Roman"/>
                <w:szCs w:val="24"/>
              </w:rPr>
            </w:pPr>
          </w:p>
        </w:tc>
      </w:tr>
      <w:tr w:rsidR="00502CC7" w14:paraId="1F0F22C1" w14:textId="77777777" w:rsidTr="0049564F">
        <w:tc>
          <w:tcPr>
            <w:tcW w:w="1242" w:type="dxa"/>
            <w:vAlign w:val="center"/>
          </w:tcPr>
          <w:p w14:paraId="379BDAE9" w14:textId="57BCE755" w:rsidR="00502CC7" w:rsidRDefault="00502CC7" w:rsidP="009379AE">
            <w:pPr>
              <w:spacing w:line="240" w:lineRule="auto"/>
              <w:jc w:val="left"/>
              <w:rPr>
                <w:rFonts w:cs="Times New Roman"/>
                <w:szCs w:val="24"/>
              </w:rPr>
            </w:pPr>
            <w:r>
              <w:rPr>
                <w:rFonts w:cs="Times New Roman"/>
                <w:szCs w:val="24"/>
              </w:rPr>
              <w:t>Figura 21</w:t>
            </w:r>
          </w:p>
        </w:tc>
        <w:tc>
          <w:tcPr>
            <w:tcW w:w="7314" w:type="dxa"/>
            <w:vAlign w:val="center"/>
            <w:hideMark/>
          </w:tcPr>
          <w:p w14:paraId="7129E9E5" w14:textId="1599CF79" w:rsidR="00502CC7" w:rsidRDefault="00502CC7" w:rsidP="009379AE">
            <w:pPr>
              <w:spacing w:line="240" w:lineRule="auto"/>
              <w:jc w:val="left"/>
              <w:rPr>
                <w:rFonts w:cs="Times New Roman"/>
                <w:szCs w:val="24"/>
              </w:rPr>
            </w:pPr>
            <w:proofErr w:type="gramStart"/>
            <w:r>
              <w:rPr>
                <w:rFonts w:cs="Times New Roman"/>
                <w:szCs w:val="24"/>
              </w:rPr>
              <w:t>código</w:t>
            </w:r>
            <w:proofErr w:type="gramEnd"/>
            <w:r>
              <w:rPr>
                <w:rFonts w:cs="Times New Roman"/>
                <w:szCs w:val="24"/>
              </w:rPr>
              <w:t xml:space="preserve">  fonte do método </w:t>
            </w:r>
            <w:proofErr w:type="spellStart"/>
            <w:r>
              <w:rPr>
                <w:rFonts w:cs="Times New Roman"/>
                <w:szCs w:val="24"/>
              </w:rPr>
              <w:t>addGrafico</w:t>
            </w:r>
            <w:proofErr w:type="spellEnd"/>
            <w:r>
              <w:rPr>
                <w:rFonts w:cs="Times New Roman"/>
                <w:szCs w:val="24"/>
              </w:rPr>
              <w:t>()</w:t>
            </w:r>
            <w:r w:rsidR="00E82C71">
              <w:rPr>
                <w:rFonts w:cs="Times New Roman"/>
                <w:szCs w:val="24"/>
              </w:rPr>
              <w:t xml:space="preserve"> .............................................</w:t>
            </w:r>
          </w:p>
        </w:tc>
        <w:tc>
          <w:tcPr>
            <w:tcW w:w="483" w:type="dxa"/>
            <w:vAlign w:val="center"/>
          </w:tcPr>
          <w:p w14:paraId="6FFEDA71" w14:textId="45CE7745" w:rsidR="00502CC7" w:rsidRDefault="007B08F6" w:rsidP="009379AE">
            <w:pPr>
              <w:spacing w:line="240" w:lineRule="auto"/>
              <w:jc w:val="right"/>
              <w:rPr>
                <w:rFonts w:cs="Times New Roman"/>
                <w:szCs w:val="24"/>
              </w:rPr>
            </w:pPr>
            <w:r>
              <w:rPr>
                <w:rFonts w:cs="Times New Roman"/>
                <w:szCs w:val="24"/>
              </w:rPr>
              <w:t>55</w:t>
            </w:r>
          </w:p>
        </w:tc>
      </w:tr>
      <w:tr w:rsidR="00285219" w14:paraId="49CBD1D0" w14:textId="77777777" w:rsidTr="0049564F">
        <w:tc>
          <w:tcPr>
            <w:tcW w:w="1242" w:type="dxa"/>
            <w:vAlign w:val="center"/>
          </w:tcPr>
          <w:p w14:paraId="75C269F7" w14:textId="77777777" w:rsidR="00285219" w:rsidRDefault="00285219" w:rsidP="009379AE">
            <w:pPr>
              <w:spacing w:line="240" w:lineRule="auto"/>
              <w:jc w:val="left"/>
              <w:rPr>
                <w:rFonts w:cs="Times New Roman"/>
                <w:szCs w:val="24"/>
              </w:rPr>
            </w:pPr>
          </w:p>
        </w:tc>
        <w:tc>
          <w:tcPr>
            <w:tcW w:w="7314" w:type="dxa"/>
            <w:vAlign w:val="center"/>
          </w:tcPr>
          <w:p w14:paraId="3E68288F" w14:textId="77777777" w:rsidR="00285219" w:rsidRDefault="00285219" w:rsidP="009379AE">
            <w:pPr>
              <w:spacing w:line="240" w:lineRule="auto"/>
              <w:jc w:val="left"/>
              <w:rPr>
                <w:rFonts w:cs="Times New Roman"/>
                <w:szCs w:val="24"/>
              </w:rPr>
            </w:pPr>
          </w:p>
        </w:tc>
        <w:tc>
          <w:tcPr>
            <w:tcW w:w="483" w:type="dxa"/>
            <w:vAlign w:val="center"/>
          </w:tcPr>
          <w:p w14:paraId="3CE8CB4B" w14:textId="77777777" w:rsidR="00285219" w:rsidRDefault="00285219" w:rsidP="009379AE">
            <w:pPr>
              <w:spacing w:line="240" w:lineRule="auto"/>
              <w:jc w:val="right"/>
              <w:rPr>
                <w:rFonts w:cs="Times New Roman"/>
                <w:szCs w:val="24"/>
              </w:rPr>
            </w:pPr>
          </w:p>
        </w:tc>
      </w:tr>
      <w:tr w:rsidR="00502CC7" w14:paraId="7A8CBF58" w14:textId="77777777" w:rsidTr="0049564F">
        <w:trPr>
          <w:trHeight w:val="212"/>
        </w:trPr>
        <w:tc>
          <w:tcPr>
            <w:tcW w:w="1242" w:type="dxa"/>
            <w:vAlign w:val="center"/>
          </w:tcPr>
          <w:p w14:paraId="22B509C7" w14:textId="05039188" w:rsidR="00502CC7" w:rsidRDefault="00502CC7" w:rsidP="009379AE">
            <w:pPr>
              <w:spacing w:line="240" w:lineRule="auto"/>
              <w:jc w:val="left"/>
              <w:rPr>
                <w:rFonts w:cs="Times New Roman"/>
                <w:szCs w:val="24"/>
              </w:rPr>
            </w:pPr>
            <w:r>
              <w:rPr>
                <w:rFonts w:cs="Times New Roman"/>
                <w:szCs w:val="24"/>
              </w:rPr>
              <w:t>Figura 22</w:t>
            </w:r>
          </w:p>
        </w:tc>
        <w:tc>
          <w:tcPr>
            <w:tcW w:w="7314" w:type="dxa"/>
            <w:vAlign w:val="center"/>
            <w:hideMark/>
          </w:tcPr>
          <w:p w14:paraId="1644CB99" w14:textId="26BBF44C" w:rsidR="00502CC7" w:rsidRDefault="00502CC7" w:rsidP="00BA2695">
            <w:pPr>
              <w:spacing w:line="240" w:lineRule="auto"/>
              <w:ind w:right="-24"/>
              <w:jc w:val="left"/>
              <w:rPr>
                <w:rFonts w:cs="Times New Roman"/>
                <w:szCs w:val="24"/>
              </w:rPr>
            </w:pPr>
            <w:r>
              <w:rPr>
                <w:rFonts w:cs="Times New Roman"/>
                <w:szCs w:val="24"/>
              </w:rPr>
              <w:t xml:space="preserve">Código fonte do método </w:t>
            </w:r>
            <w:proofErr w:type="spellStart"/>
            <w:proofErr w:type="gramStart"/>
            <w:r>
              <w:rPr>
                <w:rFonts w:cs="Times New Roman"/>
                <w:szCs w:val="24"/>
              </w:rPr>
              <w:t>endDashboard</w:t>
            </w:r>
            <w:proofErr w:type="spellEnd"/>
            <w:proofErr w:type="gramEnd"/>
            <w:r>
              <w:rPr>
                <w:rFonts w:cs="Times New Roman"/>
                <w:szCs w:val="24"/>
              </w:rPr>
              <w:t xml:space="preserve">() e </w:t>
            </w:r>
            <w:r w:rsidR="00BA2695">
              <w:rPr>
                <w:rFonts w:cs="Times New Roman"/>
                <w:szCs w:val="24"/>
              </w:rPr>
              <w:t xml:space="preserve"> </w:t>
            </w:r>
            <w:r>
              <w:rPr>
                <w:rFonts w:cs="Times New Roman"/>
                <w:szCs w:val="24"/>
              </w:rPr>
              <w:t>suas dependências</w:t>
            </w:r>
            <w:r w:rsidR="00E82C71">
              <w:rPr>
                <w:rFonts w:cs="Times New Roman"/>
                <w:szCs w:val="24"/>
              </w:rPr>
              <w:t xml:space="preserve"> </w:t>
            </w:r>
            <w:r w:rsidR="00BA2695">
              <w:rPr>
                <w:rFonts w:cs="Times New Roman"/>
                <w:szCs w:val="24"/>
              </w:rPr>
              <w:t>..</w:t>
            </w:r>
            <w:r w:rsidR="00E82C71">
              <w:rPr>
                <w:rFonts w:cs="Times New Roman"/>
                <w:szCs w:val="24"/>
              </w:rPr>
              <w:t>.</w:t>
            </w:r>
            <w:r w:rsidR="00BA2695">
              <w:rPr>
                <w:rFonts w:cs="Times New Roman"/>
                <w:szCs w:val="24"/>
              </w:rPr>
              <w:t>.</w:t>
            </w:r>
          </w:p>
        </w:tc>
        <w:tc>
          <w:tcPr>
            <w:tcW w:w="483" w:type="dxa"/>
            <w:vAlign w:val="center"/>
          </w:tcPr>
          <w:p w14:paraId="684357D0" w14:textId="70CE3479" w:rsidR="00502CC7" w:rsidRDefault="007B08F6" w:rsidP="009379AE">
            <w:pPr>
              <w:spacing w:line="240" w:lineRule="auto"/>
              <w:jc w:val="right"/>
              <w:rPr>
                <w:rFonts w:cs="Times New Roman"/>
                <w:szCs w:val="24"/>
              </w:rPr>
            </w:pPr>
            <w:r>
              <w:rPr>
                <w:rFonts w:cs="Times New Roman"/>
                <w:szCs w:val="24"/>
              </w:rPr>
              <w:t>56</w:t>
            </w:r>
          </w:p>
        </w:tc>
      </w:tr>
      <w:tr w:rsidR="00285219" w14:paraId="293C0698" w14:textId="77777777" w:rsidTr="0049564F">
        <w:trPr>
          <w:trHeight w:val="212"/>
        </w:trPr>
        <w:tc>
          <w:tcPr>
            <w:tcW w:w="1242" w:type="dxa"/>
            <w:vAlign w:val="center"/>
          </w:tcPr>
          <w:p w14:paraId="46D0FCA0" w14:textId="77777777" w:rsidR="00285219" w:rsidRDefault="00285219" w:rsidP="009379AE">
            <w:pPr>
              <w:spacing w:line="240" w:lineRule="auto"/>
              <w:jc w:val="left"/>
              <w:rPr>
                <w:rFonts w:cs="Times New Roman"/>
                <w:szCs w:val="24"/>
              </w:rPr>
            </w:pPr>
          </w:p>
        </w:tc>
        <w:tc>
          <w:tcPr>
            <w:tcW w:w="7314" w:type="dxa"/>
            <w:vAlign w:val="center"/>
          </w:tcPr>
          <w:p w14:paraId="5A7869B4" w14:textId="77777777" w:rsidR="00285219" w:rsidRDefault="00285219" w:rsidP="009379AE">
            <w:pPr>
              <w:spacing w:line="240" w:lineRule="auto"/>
              <w:jc w:val="left"/>
              <w:rPr>
                <w:rFonts w:cs="Times New Roman"/>
                <w:szCs w:val="24"/>
              </w:rPr>
            </w:pPr>
          </w:p>
        </w:tc>
        <w:tc>
          <w:tcPr>
            <w:tcW w:w="483" w:type="dxa"/>
            <w:vAlign w:val="center"/>
          </w:tcPr>
          <w:p w14:paraId="587C0797" w14:textId="77777777" w:rsidR="00285219" w:rsidRDefault="00285219" w:rsidP="009379AE">
            <w:pPr>
              <w:spacing w:line="240" w:lineRule="auto"/>
              <w:jc w:val="right"/>
              <w:rPr>
                <w:rFonts w:cs="Times New Roman"/>
                <w:szCs w:val="24"/>
              </w:rPr>
            </w:pPr>
          </w:p>
        </w:tc>
      </w:tr>
      <w:tr w:rsidR="00502CC7" w14:paraId="49CE9139" w14:textId="77777777" w:rsidTr="0049564F">
        <w:trPr>
          <w:trHeight w:val="212"/>
        </w:trPr>
        <w:tc>
          <w:tcPr>
            <w:tcW w:w="1242" w:type="dxa"/>
            <w:vAlign w:val="center"/>
          </w:tcPr>
          <w:p w14:paraId="04958BAF" w14:textId="74F2C63A" w:rsidR="00502CC7" w:rsidRDefault="00502CC7" w:rsidP="009379AE">
            <w:pPr>
              <w:spacing w:line="240" w:lineRule="auto"/>
              <w:jc w:val="left"/>
              <w:rPr>
                <w:rFonts w:cs="Times New Roman"/>
                <w:szCs w:val="24"/>
              </w:rPr>
            </w:pPr>
            <w:r>
              <w:rPr>
                <w:rFonts w:cs="Times New Roman"/>
                <w:szCs w:val="24"/>
              </w:rPr>
              <w:t>Figura 23</w:t>
            </w:r>
          </w:p>
        </w:tc>
        <w:tc>
          <w:tcPr>
            <w:tcW w:w="7314" w:type="dxa"/>
            <w:vAlign w:val="center"/>
            <w:hideMark/>
          </w:tcPr>
          <w:p w14:paraId="781C5DA9" w14:textId="7F0C4A67" w:rsidR="00502CC7" w:rsidRDefault="00502CC7" w:rsidP="009379AE">
            <w:pPr>
              <w:spacing w:line="240" w:lineRule="auto"/>
              <w:jc w:val="left"/>
              <w:rPr>
                <w:rFonts w:cs="Times New Roman"/>
                <w:szCs w:val="24"/>
              </w:rPr>
            </w:pPr>
            <w:r>
              <w:rPr>
                <w:rFonts w:cs="Times New Roman"/>
                <w:szCs w:val="24"/>
              </w:rPr>
              <w:t xml:space="preserve">Código fonte dos métodos </w:t>
            </w:r>
            <w:proofErr w:type="gramStart"/>
            <w:r>
              <w:rPr>
                <w:rFonts w:cs="Times New Roman"/>
                <w:szCs w:val="24"/>
              </w:rPr>
              <w:t>isNumeric</w:t>
            </w:r>
            <w:proofErr w:type="gramEnd"/>
            <w:r>
              <w:rPr>
                <w:rFonts w:cs="Times New Roman"/>
                <w:szCs w:val="24"/>
              </w:rPr>
              <w:t>() e columnDiscoverType()</w:t>
            </w:r>
            <w:r w:rsidR="00E82C71">
              <w:rPr>
                <w:rFonts w:cs="Times New Roman"/>
                <w:szCs w:val="24"/>
              </w:rPr>
              <w:t xml:space="preserve"> ....</w:t>
            </w:r>
          </w:p>
        </w:tc>
        <w:tc>
          <w:tcPr>
            <w:tcW w:w="483" w:type="dxa"/>
            <w:vAlign w:val="center"/>
          </w:tcPr>
          <w:p w14:paraId="73421939" w14:textId="21983B28" w:rsidR="00502CC7" w:rsidRDefault="007B08F6" w:rsidP="009379AE">
            <w:pPr>
              <w:spacing w:line="240" w:lineRule="auto"/>
              <w:jc w:val="right"/>
              <w:rPr>
                <w:rFonts w:cs="Times New Roman"/>
                <w:szCs w:val="24"/>
              </w:rPr>
            </w:pPr>
            <w:r>
              <w:rPr>
                <w:rFonts w:cs="Times New Roman"/>
                <w:szCs w:val="24"/>
              </w:rPr>
              <w:t>57</w:t>
            </w:r>
          </w:p>
        </w:tc>
      </w:tr>
      <w:tr w:rsidR="00285219" w14:paraId="2B47D5A9" w14:textId="77777777" w:rsidTr="0049564F">
        <w:trPr>
          <w:trHeight w:val="212"/>
        </w:trPr>
        <w:tc>
          <w:tcPr>
            <w:tcW w:w="1242" w:type="dxa"/>
            <w:vAlign w:val="center"/>
          </w:tcPr>
          <w:p w14:paraId="7F6C8B63" w14:textId="77777777" w:rsidR="00285219" w:rsidRDefault="00285219" w:rsidP="009379AE">
            <w:pPr>
              <w:spacing w:line="240" w:lineRule="auto"/>
              <w:jc w:val="left"/>
              <w:rPr>
                <w:rFonts w:cs="Times New Roman"/>
                <w:szCs w:val="24"/>
              </w:rPr>
            </w:pPr>
          </w:p>
        </w:tc>
        <w:tc>
          <w:tcPr>
            <w:tcW w:w="7314" w:type="dxa"/>
            <w:vAlign w:val="center"/>
          </w:tcPr>
          <w:p w14:paraId="022C5F70" w14:textId="77777777" w:rsidR="00285219" w:rsidRDefault="00285219" w:rsidP="009379AE">
            <w:pPr>
              <w:spacing w:line="240" w:lineRule="auto"/>
              <w:jc w:val="left"/>
              <w:rPr>
                <w:rFonts w:cs="Times New Roman"/>
                <w:szCs w:val="24"/>
              </w:rPr>
            </w:pPr>
          </w:p>
        </w:tc>
        <w:tc>
          <w:tcPr>
            <w:tcW w:w="483" w:type="dxa"/>
            <w:vAlign w:val="center"/>
          </w:tcPr>
          <w:p w14:paraId="7B55F292" w14:textId="77777777" w:rsidR="00285219" w:rsidRDefault="00285219" w:rsidP="009379AE">
            <w:pPr>
              <w:spacing w:line="240" w:lineRule="auto"/>
              <w:jc w:val="right"/>
              <w:rPr>
                <w:rFonts w:cs="Times New Roman"/>
                <w:szCs w:val="24"/>
              </w:rPr>
            </w:pPr>
          </w:p>
        </w:tc>
      </w:tr>
      <w:tr w:rsidR="00502CC7" w14:paraId="3E2306CD" w14:textId="77777777" w:rsidTr="0049564F">
        <w:trPr>
          <w:trHeight w:val="212"/>
        </w:trPr>
        <w:tc>
          <w:tcPr>
            <w:tcW w:w="1242" w:type="dxa"/>
            <w:vAlign w:val="center"/>
          </w:tcPr>
          <w:p w14:paraId="14A618BE" w14:textId="20AB8546" w:rsidR="00502CC7" w:rsidRDefault="00502CC7" w:rsidP="009379AE">
            <w:pPr>
              <w:spacing w:line="240" w:lineRule="auto"/>
              <w:jc w:val="left"/>
              <w:rPr>
                <w:rFonts w:cs="Times New Roman"/>
                <w:szCs w:val="24"/>
              </w:rPr>
            </w:pPr>
            <w:r>
              <w:rPr>
                <w:rFonts w:cs="Times New Roman"/>
                <w:szCs w:val="24"/>
              </w:rPr>
              <w:t>Figura 24</w:t>
            </w:r>
          </w:p>
        </w:tc>
        <w:tc>
          <w:tcPr>
            <w:tcW w:w="7314" w:type="dxa"/>
            <w:vAlign w:val="center"/>
            <w:hideMark/>
          </w:tcPr>
          <w:p w14:paraId="430FED1E" w14:textId="413E85AC" w:rsidR="00502CC7" w:rsidRDefault="007D1D59" w:rsidP="009379AE">
            <w:pPr>
              <w:spacing w:line="240" w:lineRule="auto"/>
              <w:rPr>
                <w:rFonts w:cs="Times New Roman"/>
                <w:szCs w:val="24"/>
              </w:rPr>
            </w:pPr>
            <w:r>
              <w:t xml:space="preserve">Código fonte dos métodos da classe </w:t>
            </w:r>
            <w:proofErr w:type="gramStart"/>
            <w:r>
              <w:t>Gerador</w:t>
            </w:r>
            <w:r w:rsidR="00BA2695">
              <w:t xml:space="preserve"> ...</w:t>
            </w:r>
            <w:proofErr w:type="gramEnd"/>
            <w:r w:rsidR="00BA2695">
              <w:t>..............................</w:t>
            </w:r>
          </w:p>
        </w:tc>
        <w:tc>
          <w:tcPr>
            <w:tcW w:w="483" w:type="dxa"/>
            <w:vAlign w:val="center"/>
          </w:tcPr>
          <w:p w14:paraId="5508654C" w14:textId="65C95C81" w:rsidR="00502CC7" w:rsidRDefault="007B08F6" w:rsidP="009379AE">
            <w:pPr>
              <w:spacing w:line="240" w:lineRule="auto"/>
              <w:jc w:val="right"/>
              <w:rPr>
                <w:rFonts w:cs="Times New Roman"/>
                <w:szCs w:val="24"/>
              </w:rPr>
            </w:pPr>
            <w:r>
              <w:rPr>
                <w:rFonts w:cs="Times New Roman"/>
                <w:szCs w:val="24"/>
              </w:rPr>
              <w:t>58</w:t>
            </w:r>
          </w:p>
        </w:tc>
      </w:tr>
      <w:tr w:rsidR="00285219" w14:paraId="72060F60" w14:textId="77777777" w:rsidTr="0049564F">
        <w:trPr>
          <w:trHeight w:val="212"/>
        </w:trPr>
        <w:tc>
          <w:tcPr>
            <w:tcW w:w="1242" w:type="dxa"/>
            <w:vAlign w:val="center"/>
          </w:tcPr>
          <w:p w14:paraId="409C9D0F" w14:textId="77777777" w:rsidR="00285219" w:rsidRDefault="00285219" w:rsidP="009379AE">
            <w:pPr>
              <w:spacing w:line="240" w:lineRule="auto"/>
              <w:jc w:val="left"/>
              <w:rPr>
                <w:rFonts w:cs="Times New Roman"/>
                <w:szCs w:val="24"/>
              </w:rPr>
            </w:pPr>
          </w:p>
        </w:tc>
        <w:tc>
          <w:tcPr>
            <w:tcW w:w="7314" w:type="dxa"/>
            <w:vAlign w:val="center"/>
          </w:tcPr>
          <w:p w14:paraId="5342170C" w14:textId="77777777" w:rsidR="00285219" w:rsidRDefault="00285219" w:rsidP="009379AE">
            <w:pPr>
              <w:spacing w:line="240" w:lineRule="auto"/>
            </w:pPr>
          </w:p>
        </w:tc>
        <w:tc>
          <w:tcPr>
            <w:tcW w:w="483" w:type="dxa"/>
            <w:vAlign w:val="center"/>
          </w:tcPr>
          <w:p w14:paraId="297B15F5" w14:textId="77777777" w:rsidR="00285219" w:rsidRDefault="00285219" w:rsidP="009379AE">
            <w:pPr>
              <w:spacing w:line="240" w:lineRule="auto"/>
              <w:jc w:val="right"/>
              <w:rPr>
                <w:rFonts w:cs="Times New Roman"/>
                <w:szCs w:val="24"/>
              </w:rPr>
            </w:pPr>
          </w:p>
        </w:tc>
      </w:tr>
      <w:tr w:rsidR="00502CC7" w14:paraId="22DAAA83" w14:textId="77777777" w:rsidTr="0049564F">
        <w:trPr>
          <w:trHeight w:val="212"/>
        </w:trPr>
        <w:tc>
          <w:tcPr>
            <w:tcW w:w="1242" w:type="dxa"/>
            <w:vAlign w:val="center"/>
          </w:tcPr>
          <w:p w14:paraId="60C8B96B" w14:textId="6F249EFA" w:rsidR="00502CC7" w:rsidRDefault="00502CC7" w:rsidP="009379AE">
            <w:pPr>
              <w:spacing w:line="240" w:lineRule="auto"/>
              <w:jc w:val="left"/>
              <w:rPr>
                <w:rFonts w:cs="Times New Roman"/>
                <w:szCs w:val="24"/>
              </w:rPr>
            </w:pPr>
            <w:r>
              <w:rPr>
                <w:rFonts w:cs="Times New Roman"/>
                <w:szCs w:val="24"/>
              </w:rPr>
              <w:t>Figura 25</w:t>
            </w:r>
          </w:p>
        </w:tc>
        <w:tc>
          <w:tcPr>
            <w:tcW w:w="7314" w:type="dxa"/>
            <w:vAlign w:val="center"/>
            <w:hideMark/>
          </w:tcPr>
          <w:p w14:paraId="0F7E1AA3" w14:textId="169ADBF9" w:rsidR="00502CC7" w:rsidRDefault="00502CC7" w:rsidP="009379AE">
            <w:pPr>
              <w:spacing w:line="240" w:lineRule="auto"/>
              <w:jc w:val="left"/>
              <w:rPr>
                <w:rFonts w:cs="Times New Roman"/>
                <w:szCs w:val="24"/>
              </w:rPr>
            </w:pPr>
            <w:r>
              <w:rPr>
                <w:rFonts w:cs="Times New Roman"/>
                <w:szCs w:val="24"/>
              </w:rPr>
              <w:t xml:space="preserve">Conteúdo fonte do arquivo </w:t>
            </w:r>
            <w:proofErr w:type="spellStart"/>
            <w:proofErr w:type="gramStart"/>
            <w:r>
              <w:rPr>
                <w:rFonts w:cs="Times New Roman"/>
                <w:szCs w:val="24"/>
              </w:rPr>
              <w:t>dashboard.</w:t>
            </w:r>
            <w:proofErr w:type="gramEnd"/>
            <w:r>
              <w:rPr>
                <w:rFonts w:cs="Times New Roman"/>
                <w:szCs w:val="24"/>
              </w:rPr>
              <w:t>ftl</w:t>
            </w:r>
            <w:proofErr w:type="spellEnd"/>
            <w:r w:rsidR="00BA2695">
              <w:rPr>
                <w:rFonts w:cs="Times New Roman"/>
                <w:szCs w:val="24"/>
              </w:rPr>
              <w:t xml:space="preserve"> .........................................</w:t>
            </w:r>
          </w:p>
        </w:tc>
        <w:tc>
          <w:tcPr>
            <w:tcW w:w="483" w:type="dxa"/>
            <w:vAlign w:val="center"/>
          </w:tcPr>
          <w:p w14:paraId="73D08DBE" w14:textId="5D69D303" w:rsidR="00502CC7" w:rsidRDefault="007B08F6" w:rsidP="009379AE">
            <w:pPr>
              <w:spacing w:line="240" w:lineRule="auto"/>
              <w:jc w:val="right"/>
              <w:rPr>
                <w:rFonts w:cs="Times New Roman"/>
                <w:szCs w:val="24"/>
              </w:rPr>
            </w:pPr>
            <w:r>
              <w:rPr>
                <w:rFonts w:cs="Times New Roman"/>
                <w:szCs w:val="24"/>
              </w:rPr>
              <w:t>59</w:t>
            </w:r>
          </w:p>
        </w:tc>
      </w:tr>
      <w:tr w:rsidR="00285219" w14:paraId="591690AD" w14:textId="77777777" w:rsidTr="0049564F">
        <w:trPr>
          <w:trHeight w:val="212"/>
        </w:trPr>
        <w:tc>
          <w:tcPr>
            <w:tcW w:w="1242" w:type="dxa"/>
            <w:vAlign w:val="center"/>
          </w:tcPr>
          <w:p w14:paraId="0FFD9DF5" w14:textId="77777777" w:rsidR="00285219" w:rsidRDefault="00285219" w:rsidP="009379AE">
            <w:pPr>
              <w:spacing w:line="240" w:lineRule="auto"/>
              <w:jc w:val="left"/>
              <w:rPr>
                <w:rFonts w:cs="Times New Roman"/>
                <w:szCs w:val="24"/>
              </w:rPr>
            </w:pPr>
          </w:p>
        </w:tc>
        <w:tc>
          <w:tcPr>
            <w:tcW w:w="7314" w:type="dxa"/>
            <w:vAlign w:val="center"/>
          </w:tcPr>
          <w:p w14:paraId="0FA18B4F" w14:textId="77777777" w:rsidR="00285219" w:rsidRDefault="00285219" w:rsidP="009379AE">
            <w:pPr>
              <w:spacing w:line="240" w:lineRule="auto"/>
              <w:jc w:val="left"/>
              <w:rPr>
                <w:rFonts w:cs="Times New Roman"/>
                <w:szCs w:val="24"/>
              </w:rPr>
            </w:pPr>
          </w:p>
        </w:tc>
        <w:tc>
          <w:tcPr>
            <w:tcW w:w="483" w:type="dxa"/>
            <w:vAlign w:val="center"/>
          </w:tcPr>
          <w:p w14:paraId="436A1E3B" w14:textId="77777777" w:rsidR="00285219" w:rsidRDefault="00285219" w:rsidP="009379AE">
            <w:pPr>
              <w:spacing w:line="240" w:lineRule="auto"/>
              <w:jc w:val="right"/>
              <w:rPr>
                <w:rFonts w:cs="Times New Roman"/>
                <w:szCs w:val="24"/>
              </w:rPr>
            </w:pPr>
          </w:p>
        </w:tc>
      </w:tr>
      <w:tr w:rsidR="00502CC7" w14:paraId="3C1E7F0B" w14:textId="77777777" w:rsidTr="0049564F">
        <w:trPr>
          <w:trHeight w:val="212"/>
        </w:trPr>
        <w:tc>
          <w:tcPr>
            <w:tcW w:w="1242" w:type="dxa"/>
            <w:vAlign w:val="center"/>
          </w:tcPr>
          <w:p w14:paraId="39CC1A10" w14:textId="6AF3C0C6" w:rsidR="00502CC7" w:rsidRDefault="00502CC7" w:rsidP="009379AE">
            <w:pPr>
              <w:spacing w:line="240" w:lineRule="auto"/>
              <w:jc w:val="left"/>
              <w:rPr>
                <w:rFonts w:cs="Times New Roman"/>
                <w:szCs w:val="24"/>
              </w:rPr>
            </w:pPr>
            <w:r>
              <w:rPr>
                <w:rFonts w:cs="Times New Roman"/>
                <w:szCs w:val="24"/>
              </w:rPr>
              <w:t>Figura 26</w:t>
            </w:r>
          </w:p>
        </w:tc>
        <w:tc>
          <w:tcPr>
            <w:tcW w:w="7314" w:type="dxa"/>
            <w:vAlign w:val="center"/>
            <w:hideMark/>
          </w:tcPr>
          <w:p w14:paraId="6610B3AC" w14:textId="4DF593AE" w:rsidR="00502CC7" w:rsidRDefault="00502CC7" w:rsidP="009379AE">
            <w:pPr>
              <w:spacing w:line="240" w:lineRule="auto"/>
              <w:jc w:val="left"/>
              <w:rPr>
                <w:rFonts w:cs="Times New Roman"/>
                <w:szCs w:val="24"/>
              </w:rPr>
            </w:pPr>
            <w:r>
              <w:rPr>
                <w:rFonts w:cs="Times New Roman"/>
                <w:szCs w:val="24"/>
              </w:rPr>
              <w:t xml:space="preserve">O conteúdo do diretório </w:t>
            </w:r>
            <w:proofErr w:type="gramStart"/>
            <w:r>
              <w:rPr>
                <w:rFonts w:cs="Times New Roman"/>
                <w:szCs w:val="24"/>
              </w:rPr>
              <w:t>boilerplate</w:t>
            </w:r>
            <w:r w:rsidR="00BA2695">
              <w:rPr>
                <w:rFonts w:cs="Times New Roman"/>
                <w:szCs w:val="24"/>
              </w:rPr>
              <w:t xml:space="preserve"> ...</w:t>
            </w:r>
            <w:proofErr w:type="gramEnd"/>
            <w:r w:rsidR="00BA2695">
              <w:rPr>
                <w:rFonts w:cs="Times New Roman"/>
                <w:szCs w:val="24"/>
              </w:rPr>
              <w:t>...............................................</w:t>
            </w:r>
          </w:p>
        </w:tc>
        <w:tc>
          <w:tcPr>
            <w:tcW w:w="483" w:type="dxa"/>
            <w:vAlign w:val="center"/>
          </w:tcPr>
          <w:p w14:paraId="29C9C1DA" w14:textId="6CCFEB97" w:rsidR="00502CC7" w:rsidRDefault="007B08F6" w:rsidP="009379AE">
            <w:pPr>
              <w:spacing w:line="240" w:lineRule="auto"/>
              <w:jc w:val="right"/>
              <w:rPr>
                <w:rFonts w:cs="Times New Roman"/>
                <w:szCs w:val="24"/>
              </w:rPr>
            </w:pPr>
            <w:r>
              <w:rPr>
                <w:rFonts w:cs="Times New Roman"/>
                <w:szCs w:val="24"/>
              </w:rPr>
              <w:t>61</w:t>
            </w:r>
          </w:p>
        </w:tc>
      </w:tr>
      <w:tr w:rsidR="00285219" w14:paraId="2D15BEEB" w14:textId="77777777" w:rsidTr="0049564F">
        <w:trPr>
          <w:trHeight w:val="212"/>
        </w:trPr>
        <w:tc>
          <w:tcPr>
            <w:tcW w:w="1242" w:type="dxa"/>
            <w:vAlign w:val="center"/>
          </w:tcPr>
          <w:p w14:paraId="4718F060" w14:textId="77777777" w:rsidR="00285219" w:rsidRDefault="00285219" w:rsidP="009379AE">
            <w:pPr>
              <w:spacing w:line="240" w:lineRule="auto"/>
              <w:jc w:val="left"/>
              <w:rPr>
                <w:rFonts w:cs="Times New Roman"/>
                <w:szCs w:val="24"/>
              </w:rPr>
            </w:pPr>
          </w:p>
        </w:tc>
        <w:tc>
          <w:tcPr>
            <w:tcW w:w="7314" w:type="dxa"/>
            <w:vAlign w:val="center"/>
          </w:tcPr>
          <w:p w14:paraId="22CA690B" w14:textId="77777777" w:rsidR="00285219" w:rsidRDefault="00285219" w:rsidP="009379AE">
            <w:pPr>
              <w:spacing w:line="240" w:lineRule="auto"/>
              <w:jc w:val="left"/>
              <w:rPr>
                <w:rFonts w:cs="Times New Roman"/>
                <w:szCs w:val="24"/>
              </w:rPr>
            </w:pPr>
          </w:p>
        </w:tc>
        <w:tc>
          <w:tcPr>
            <w:tcW w:w="483" w:type="dxa"/>
            <w:vAlign w:val="center"/>
          </w:tcPr>
          <w:p w14:paraId="4A2CA07D" w14:textId="77777777" w:rsidR="00285219" w:rsidRDefault="00285219" w:rsidP="009379AE">
            <w:pPr>
              <w:spacing w:line="240" w:lineRule="auto"/>
              <w:jc w:val="right"/>
              <w:rPr>
                <w:rFonts w:cs="Times New Roman"/>
                <w:szCs w:val="24"/>
              </w:rPr>
            </w:pPr>
          </w:p>
        </w:tc>
      </w:tr>
      <w:tr w:rsidR="00502CC7" w14:paraId="0EC51578" w14:textId="77777777" w:rsidTr="0049564F">
        <w:trPr>
          <w:trHeight w:val="212"/>
        </w:trPr>
        <w:tc>
          <w:tcPr>
            <w:tcW w:w="1242" w:type="dxa"/>
            <w:vAlign w:val="center"/>
          </w:tcPr>
          <w:p w14:paraId="78FCA155" w14:textId="243751C2" w:rsidR="00502CC7" w:rsidRDefault="00502CC7" w:rsidP="009379AE">
            <w:pPr>
              <w:spacing w:line="240" w:lineRule="auto"/>
              <w:jc w:val="left"/>
              <w:rPr>
                <w:rFonts w:cs="Times New Roman"/>
                <w:szCs w:val="24"/>
              </w:rPr>
            </w:pPr>
            <w:r>
              <w:rPr>
                <w:rFonts w:cs="Times New Roman"/>
                <w:szCs w:val="24"/>
              </w:rPr>
              <w:t>Figura 27</w:t>
            </w:r>
          </w:p>
        </w:tc>
        <w:tc>
          <w:tcPr>
            <w:tcW w:w="7314" w:type="dxa"/>
            <w:vAlign w:val="center"/>
            <w:hideMark/>
          </w:tcPr>
          <w:p w14:paraId="0EC64001" w14:textId="612F6B33" w:rsidR="00502CC7" w:rsidRDefault="00AD4E5C" w:rsidP="009379AE">
            <w:pPr>
              <w:spacing w:line="240" w:lineRule="auto"/>
              <w:rPr>
                <w:rFonts w:cs="Times New Roman"/>
                <w:szCs w:val="24"/>
              </w:rPr>
            </w:pPr>
            <w:proofErr w:type="gramStart"/>
            <w:r>
              <w:t>código</w:t>
            </w:r>
            <w:proofErr w:type="gramEnd"/>
            <w:r>
              <w:t xml:space="preserve"> fonte dos métodos </w:t>
            </w:r>
            <w:proofErr w:type="spellStart"/>
            <w:r>
              <w:t>processarCopia</w:t>
            </w:r>
            <w:proofErr w:type="spellEnd"/>
            <w:r>
              <w:t xml:space="preserve">() e </w:t>
            </w:r>
            <w:proofErr w:type="spellStart"/>
            <w:r>
              <w:t>ProcessarZip</w:t>
            </w:r>
            <w:proofErr w:type="spellEnd"/>
            <w:r>
              <w:t>()</w:t>
            </w:r>
            <w:r w:rsidR="00BA2695">
              <w:t xml:space="preserve"> ........</w:t>
            </w:r>
          </w:p>
        </w:tc>
        <w:tc>
          <w:tcPr>
            <w:tcW w:w="483" w:type="dxa"/>
            <w:vAlign w:val="center"/>
          </w:tcPr>
          <w:p w14:paraId="66921F3B" w14:textId="2A9A6CA4" w:rsidR="00502CC7" w:rsidRDefault="007B08F6" w:rsidP="009379AE">
            <w:pPr>
              <w:spacing w:line="240" w:lineRule="auto"/>
              <w:jc w:val="right"/>
              <w:rPr>
                <w:rFonts w:cs="Times New Roman"/>
                <w:szCs w:val="24"/>
              </w:rPr>
            </w:pPr>
            <w:r>
              <w:rPr>
                <w:rFonts w:cs="Times New Roman"/>
                <w:szCs w:val="24"/>
              </w:rPr>
              <w:t>62</w:t>
            </w:r>
          </w:p>
        </w:tc>
      </w:tr>
      <w:tr w:rsidR="00285219" w14:paraId="728CEEE2" w14:textId="77777777" w:rsidTr="0049564F">
        <w:trPr>
          <w:trHeight w:val="212"/>
        </w:trPr>
        <w:tc>
          <w:tcPr>
            <w:tcW w:w="1242" w:type="dxa"/>
            <w:vAlign w:val="center"/>
          </w:tcPr>
          <w:p w14:paraId="4A068E8C" w14:textId="77777777" w:rsidR="00285219" w:rsidRDefault="00285219" w:rsidP="009379AE">
            <w:pPr>
              <w:spacing w:line="240" w:lineRule="auto"/>
              <w:jc w:val="left"/>
              <w:rPr>
                <w:rFonts w:cs="Times New Roman"/>
                <w:szCs w:val="24"/>
              </w:rPr>
            </w:pPr>
          </w:p>
        </w:tc>
        <w:tc>
          <w:tcPr>
            <w:tcW w:w="7314" w:type="dxa"/>
            <w:vAlign w:val="center"/>
          </w:tcPr>
          <w:p w14:paraId="7897782F" w14:textId="77777777" w:rsidR="00285219" w:rsidRDefault="00285219" w:rsidP="009379AE">
            <w:pPr>
              <w:spacing w:line="240" w:lineRule="auto"/>
            </w:pPr>
          </w:p>
        </w:tc>
        <w:tc>
          <w:tcPr>
            <w:tcW w:w="483" w:type="dxa"/>
            <w:vAlign w:val="center"/>
          </w:tcPr>
          <w:p w14:paraId="65EA8F6B" w14:textId="77777777" w:rsidR="00285219" w:rsidRDefault="00285219" w:rsidP="009379AE">
            <w:pPr>
              <w:spacing w:line="240" w:lineRule="auto"/>
              <w:jc w:val="right"/>
              <w:rPr>
                <w:rFonts w:cs="Times New Roman"/>
                <w:szCs w:val="24"/>
              </w:rPr>
            </w:pPr>
          </w:p>
        </w:tc>
      </w:tr>
      <w:tr w:rsidR="00502CC7" w14:paraId="217C9650" w14:textId="77777777" w:rsidTr="0049564F">
        <w:trPr>
          <w:trHeight w:val="212"/>
        </w:trPr>
        <w:tc>
          <w:tcPr>
            <w:tcW w:w="1242" w:type="dxa"/>
            <w:vAlign w:val="center"/>
          </w:tcPr>
          <w:p w14:paraId="39D559D0" w14:textId="7948539E" w:rsidR="00502CC7" w:rsidRDefault="00502CC7" w:rsidP="009379AE">
            <w:pPr>
              <w:spacing w:line="240" w:lineRule="auto"/>
              <w:jc w:val="left"/>
              <w:rPr>
                <w:rFonts w:cs="Times New Roman"/>
                <w:szCs w:val="24"/>
              </w:rPr>
            </w:pPr>
            <w:r>
              <w:rPr>
                <w:rFonts w:cs="Times New Roman"/>
                <w:szCs w:val="24"/>
              </w:rPr>
              <w:t>Figura 28</w:t>
            </w:r>
          </w:p>
        </w:tc>
        <w:tc>
          <w:tcPr>
            <w:tcW w:w="7314" w:type="dxa"/>
            <w:vAlign w:val="center"/>
            <w:hideMark/>
          </w:tcPr>
          <w:p w14:paraId="48E34366" w14:textId="7330806E" w:rsidR="00502CC7" w:rsidRDefault="00AD4E5C" w:rsidP="009379AE">
            <w:pPr>
              <w:spacing w:line="240" w:lineRule="auto"/>
              <w:rPr>
                <w:rFonts w:cs="Times New Roman"/>
                <w:szCs w:val="24"/>
              </w:rPr>
            </w:pPr>
            <w:r>
              <w:t xml:space="preserve">Instância do </w:t>
            </w:r>
            <w:proofErr w:type="gramStart"/>
            <w:r>
              <w:t>DashGen</w:t>
            </w:r>
            <w:proofErr w:type="gramEnd"/>
            <w:r>
              <w:t xml:space="preserve"> com dados inseridos</w:t>
            </w:r>
            <w:r w:rsidR="00BA2695">
              <w:t xml:space="preserve"> ...................................</w:t>
            </w:r>
          </w:p>
        </w:tc>
        <w:tc>
          <w:tcPr>
            <w:tcW w:w="483" w:type="dxa"/>
            <w:vAlign w:val="center"/>
          </w:tcPr>
          <w:p w14:paraId="519D7ACB" w14:textId="7207718B" w:rsidR="00502CC7" w:rsidRDefault="007B08F6" w:rsidP="009379AE">
            <w:pPr>
              <w:spacing w:line="240" w:lineRule="auto"/>
              <w:jc w:val="right"/>
              <w:rPr>
                <w:rFonts w:cs="Times New Roman"/>
                <w:szCs w:val="24"/>
              </w:rPr>
            </w:pPr>
            <w:r>
              <w:rPr>
                <w:rFonts w:cs="Times New Roman"/>
                <w:szCs w:val="24"/>
              </w:rPr>
              <w:t>64</w:t>
            </w:r>
          </w:p>
        </w:tc>
      </w:tr>
      <w:tr w:rsidR="00285219" w14:paraId="5269072E" w14:textId="77777777" w:rsidTr="0049564F">
        <w:trPr>
          <w:trHeight w:val="212"/>
        </w:trPr>
        <w:tc>
          <w:tcPr>
            <w:tcW w:w="1242" w:type="dxa"/>
            <w:vAlign w:val="center"/>
          </w:tcPr>
          <w:p w14:paraId="00B28234" w14:textId="77777777" w:rsidR="00285219" w:rsidRDefault="00285219" w:rsidP="009379AE">
            <w:pPr>
              <w:spacing w:line="240" w:lineRule="auto"/>
              <w:jc w:val="left"/>
              <w:rPr>
                <w:rFonts w:cs="Times New Roman"/>
                <w:szCs w:val="24"/>
              </w:rPr>
            </w:pPr>
          </w:p>
        </w:tc>
        <w:tc>
          <w:tcPr>
            <w:tcW w:w="7314" w:type="dxa"/>
            <w:vAlign w:val="center"/>
          </w:tcPr>
          <w:p w14:paraId="5B39A735" w14:textId="77777777" w:rsidR="00285219" w:rsidRDefault="00285219" w:rsidP="009379AE">
            <w:pPr>
              <w:spacing w:line="240" w:lineRule="auto"/>
            </w:pPr>
          </w:p>
        </w:tc>
        <w:tc>
          <w:tcPr>
            <w:tcW w:w="483" w:type="dxa"/>
            <w:vAlign w:val="center"/>
          </w:tcPr>
          <w:p w14:paraId="4DD07D70" w14:textId="77777777" w:rsidR="00285219" w:rsidRDefault="00285219" w:rsidP="009379AE">
            <w:pPr>
              <w:spacing w:line="240" w:lineRule="auto"/>
              <w:jc w:val="right"/>
              <w:rPr>
                <w:rFonts w:cs="Times New Roman"/>
                <w:szCs w:val="24"/>
              </w:rPr>
            </w:pPr>
          </w:p>
        </w:tc>
      </w:tr>
      <w:tr w:rsidR="00502CC7" w14:paraId="751B1CE2" w14:textId="77777777" w:rsidTr="0049564F">
        <w:trPr>
          <w:trHeight w:val="212"/>
        </w:trPr>
        <w:tc>
          <w:tcPr>
            <w:tcW w:w="1242" w:type="dxa"/>
            <w:vAlign w:val="center"/>
          </w:tcPr>
          <w:p w14:paraId="439F495D" w14:textId="66BCD3ED" w:rsidR="00502CC7" w:rsidRDefault="00502CC7" w:rsidP="009379AE">
            <w:pPr>
              <w:spacing w:line="240" w:lineRule="auto"/>
              <w:jc w:val="left"/>
              <w:rPr>
                <w:rFonts w:cs="Times New Roman"/>
                <w:szCs w:val="24"/>
              </w:rPr>
            </w:pPr>
            <w:r>
              <w:rPr>
                <w:rFonts w:cs="Times New Roman"/>
                <w:szCs w:val="24"/>
              </w:rPr>
              <w:t>Figura 29</w:t>
            </w:r>
          </w:p>
        </w:tc>
        <w:tc>
          <w:tcPr>
            <w:tcW w:w="7314" w:type="dxa"/>
            <w:vAlign w:val="center"/>
            <w:hideMark/>
          </w:tcPr>
          <w:p w14:paraId="50CE4781" w14:textId="78C55AC9" w:rsidR="00502CC7" w:rsidRDefault="00612AAA" w:rsidP="009379AE">
            <w:pPr>
              <w:spacing w:line="240" w:lineRule="auto"/>
              <w:rPr>
                <w:rFonts w:cs="Times New Roman"/>
                <w:szCs w:val="24"/>
              </w:rPr>
            </w:pPr>
            <w:r>
              <w:t xml:space="preserve">Confirmação do sucesso na geração do </w:t>
            </w:r>
            <w:proofErr w:type="gramStart"/>
            <w:r>
              <w:t>dashboard</w:t>
            </w:r>
            <w:r w:rsidR="00760EC9">
              <w:t xml:space="preserve"> ...</w:t>
            </w:r>
            <w:proofErr w:type="gramEnd"/>
            <w:r w:rsidR="00760EC9">
              <w:t>....................</w:t>
            </w:r>
          </w:p>
        </w:tc>
        <w:tc>
          <w:tcPr>
            <w:tcW w:w="483" w:type="dxa"/>
            <w:vAlign w:val="center"/>
          </w:tcPr>
          <w:p w14:paraId="149A0E16" w14:textId="3A8755BF" w:rsidR="00502CC7" w:rsidRDefault="007B08F6" w:rsidP="009379AE">
            <w:pPr>
              <w:spacing w:line="240" w:lineRule="auto"/>
              <w:jc w:val="right"/>
              <w:rPr>
                <w:rFonts w:cs="Times New Roman"/>
                <w:szCs w:val="24"/>
              </w:rPr>
            </w:pPr>
            <w:r>
              <w:rPr>
                <w:rFonts w:cs="Times New Roman"/>
                <w:szCs w:val="24"/>
              </w:rPr>
              <w:t>65</w:t>
            </w:r>
          </w:p>
        </w:tc>
      </w:tr>
      <w:tr w:rsidR="00285219" w14:paraId="680F9AF1" w14:textId="77777777" w:rsidTr="0049564F">
        <w:trPr>
          <w:trHeight w:val="212"/>
        </w:trPr>
        <w:tc>
          <w:tcPr>
            <w:tcW w:w="1242" w:type="dxa"/>
            <w:vAlign w:val="center"/>
          </w:tcPr>
          <w:p w14:paraId="07A93D84" w14:textId="77777777" w:rsidR="00285219" w:rsidRDefault="00285219" w:rsidP="009379AE">
            <w:pPr>
              <w:spacing w:line="240" w:lineRule="auto"/>
              <w:jc w:val="left"/>
              <w:rPr>
                <w:rFonts w:cs="Times New Roman"/>
                <w:szCs w:val="24"/>
              </w:rPr>
            </w:pPr>
          </w:p>
        </w:tc>
        <w:tc>
          <w:tcPr>
            <w:tcW w:w="7314" w:type="dxa"/>
            <w:vAlign w:val="center"/>
          </w:tcPr>
          <w:p w14:paraId="02A99C6A" w14:textId="77777777" w:rsidR="00285219" w:rsidRDefault="00285219" w:rsidP="009379AE">
            <w:pPr>
              <w:spacing w:line="240" w:lineRule="auto"/>
            </w:pPr>
          </w:p>
        </w:tc>
        <w:tc>
          <w:tcPr>
            <w:tcW w:w="483" w:type="dxa"/>
            <w:vAlign w:val="center"/>
          </w:tcPr>
          <w:p w14:paraId="3FE24F79" w14:textId="77777777" w:rsidR="00285219" w:rsidRDefault="00285219" w:rsidP="009379AE">
            <w:pPr>
              <w:spacing w:line="240" w:lineRule="auto"/>
              <w:jc w:val="right"/>
              <w:rPr>
                <w:rFonts w:cs="Times New Roman"/>
                <w:szCs w:val="24"/>
              </w:rPr>
            </w:pPr>
          </w:p>
        </w:tc>
      </w:tr>
      <w:tr w:rsidR="00BC55FE" w:rsidRPr="00A046EC" w14:paraId="5087BE08" w14:textId="77777777" w:rsidTr="0049564F">
        <w:trPr>
          <w:trHeight w:val="212"/>
        </w:trPr>
        <w:tc>
          <w:tcPr>
            <w:tcW w:w="1242" w:type="dxa"/>
            <w:vAlign w:val="center"/>
          </w:tcPr>
          <w:p w14:paraId="3639A004" w14:textId="3BF0F803" w:rsidR="00BC55FE" w:rsidRDefault="00BC55FE" w:rsidP="009379AE">
            <w:pPr>
              <w:spacing w:line="240" w:lineRule="auto"/>
              <w:jc w:val="left"/>
              <w:rPr>
                <w:rFonts w:cs="Times New Roman"/>
                <w:szCs w:val="24"/>
              </w:rPr>
            </w:pPr>
            <w:r>
              <w:rPr>
                <w:rFonts w:cs="Times New Roman"/>
                <w:szCs w:val="24"/>
              </w:rPr>
              <w:t>Figura 30</w:t>
            </w:r>
          </w:p>
        </w:tc>
        <w:tc>
          <w:tcPr>
            <w:tcW w:w="7314" w:type="dxa"/>
            <w:vAlign w:val="center"/>
          </w:tcPr>
          <w:p w14:paraId="5BBC82A8" w14:textId="4638DB0A" w:rsidR="00BC55FE" w:rsidRPr="00A046EC" w:rsidRDefault="00A046EC" w:rsidP="00A046EC">
            <w:pPr>
              <w:spacing w:line="240" w:lineRule="auto"/>
              <w:jc w:val="left"/>
              <w:rPr>
                <w:rFonts w:cs="Times New Roman"/>
                <w:szCs w:val="24"/>
              </w:rPr>
            </w:pPr>
            <w:r w:rsidRPr="00A046EC">
              <w:rPr>
                <w:rFonts w:cs="Times New Roman"/>
                <w:szCs w:val="24"/>
              </w:rPr>
              <w:t xml:space="preserve">Reprodução de tela do Dashboard gerado pelo </w:t>
            </w:r>
            <w:proofErr w:type="spellStart"/>
            <w:proofErr w:type="gramStart"/>
            <w:r w:rsidRPr="00A046EC">
              <w:rPr>
                <w:rFonts w:cs="Times New Roman"/>
                <w:szCs w:val="24"/>
              </w:rPr>
              <w:t>Dashgen</w:t>
            </w:r>
            <w:proofErr w:type="spellEnd"/>
            <w:r w:rsidR="00760EC9">
              <w:rPr>
                <w:rFonts w:cs="Times New Roman"/>
                <w:szCs w:val="24"/>
              </w:rPr>
              <w:t xml:space="preserve"> ...</w:t>
            </w:r>
            <w:proofErr w:type="gramEnd"/>
            <w:r w:rsidR="00760EC9">
              <w:rPr>
                <w:rFonts w:cs="Times New Roman"/>
                <w:szCs w:val="24"/>
              </w:rPr>
              <w:t>............</w:t>
            </w:r>
          </w:p>
        </w:tc>
        <w:tc>
          <w:tcPr>
            <w:tcW w:w="483" w:type="dxa"/>
            <w:vAlign w:val="center"/>
          </w:tcPr>
          <w:p w14:paraId="69ED52A0" w14:textId="7DDA6BFF" w:rsidR="00BC55FE" w:rsidRDefault="007B08F6" w:rsidP="00943B7C">
            <w:pPr>
              <w:spacing w:line="240" w:lineRule="auto"/>
              <w:jc w:val="right"/>
              <w:rPr>
                <w:rFonts w:cs="Times New Roman"/>
                <w:szCs w:val="24"/>
              </w:rPr>
            </w:pPr>
            <w:r>
              <w:rPr>
                <w:rFonts w:cs="Times New Roman"/>
                <w:szCs w:val="24"/>
              </w:rPr>
              <w:t>66</w:t>
            </w:r>
          </w:p>
        </w:tc>
      </w:tr>
    </w:tbl>
    <w:p w14:paraId="53322962" w14:textId="77777777" w:rsidR="00612AAA" w:rsidRDefault="00612AAA" w:rsidP="008D5147">
      <w:pPr>
        <w:spacing w:after="160" w:line="240" w:lineRule="auto"/>
        <w:jc w:val="center"/>
        <w:rPr>
          <w:rFonts w:cs="Times New Roman"/>
          <w:b/>
          <w:szCs w:val="24"/>
        </w:rPr>
      </w:pPr>
    </w:p>
    <w:p w14:paraId="7E6BDC14" w14:textId="77777777" w:rsidR="00612AAA" w:rsidRDefault="00612AAA">
      <w:pPr>
        <w:spacing w:after="160" w:line="240" w:lineRule="auto"/>
        <w:jc w:val="left"/>
        <w:rPr>
          <w:rFonts w:cs="Times New Roman"/>
          <w:b/>
          <w:szCs w:val="24"/>
        </w:rPr>
      </w:pPr>
      <w:r>
        <w:rPr>
          <w:rFonts w:cs="Times New Roman"/>
          <w:b/>
          <w:szCs w:val="24"/>
        </w:rPr>
        <w:br w:type="page"/>
      </w:r>
    </w:p>
    <w:p w14:paraId="6AB3D71A" w14:textId="466A7DE0" w:rsidR="008D5147" w:rsidRDefault="008D5147" w:rsidP="008D5147">
      <w:pPr>
        <w:spacing w:after="160" w:line="240" w:lineRule="auto"/>
        <w:jc w:val="center"/>
        <w:rPr>
          <w:rFonts w:cs="Times New Roman"/>
          <w:b/>
          <w:szCs w:val="24"/>
        </w:rPr>
      </w:pPr>
      <w:r>
        <w:rPr>
          <w:rFonts w:cs="Times New Roman"/>
          <w:b/>
          <w:szCs w:val="24"/>
        </w:rPr>
        <w:lastRenderedPageBreak/>
        <w:t>LISTA DE SIGLAS</w:t>
      </w:r>
    </w:p>
    <w:p w14:paraId="104FE3E1" w14:textId="77777777" w:rsidR="008D5147" w:rsidRPr="008D5147" w:rsidRDefault="008D5147" w:rsidP="008D5147">
      <w:pPr>
        <w:spacing w:after="160" w:line="240" w:lineRule="auto"/>
        <w:jc w:val="center"/>
        <w:rPr>
          <w:rFonts w:cs="Times New Roman"/>
          <w:b/>
          <w:sz w:val="16"/>
          <w:szCs w:val="16"/>
        </w:rPr>
      </w:pPr>
    </w:p>
    <w:p w14:paraId="63E5E3A3" w14:textId="77777777" w:rsidR="008D5147" w:rsidRPr="008D5147" w:rsidRDefault="008D5147" w:rsidP="008D5147">
      <w:pPr>
        <w:spacing w:after="160" w:line="240" w:lineRule="auto"/>
        <w:jc w:val="center"/>
        <w:rPr>
          <w:rFonts w:cs="Times New Roman"/>
          <w:b/>
          <w:sz w:val="16"/>
          <w:szCs w:val="16"/>
        </w:rPr>
      </w:pPr>
    </w:p>
    <w:p w14:paraId="2AFC2CA9" w14:textId="77777777" w:rsidR="008D5147" w:rsidRDefault="008D5147" w:rsidP="007B536F">
      <w:pPr>
        <w:pStyle w:val="CabealhodoSumrio"/>
        <w:rPr>
          <w:rFonts w:eastAsiaTheme="minorHAnsi"/>
        </w:rPr>
      </w:pPr>
    </w:p>
    <w:p w14:paraId="042516C0" w14:textId="6EBDCFCF" w:rsidR="00911B7C" w:rsidRPr="00B04AAA" w:rsidRDefault="00911B7C" w:rsidP="00911B7C">
      <w:pPr>
        <w:spacing w:line="240" w:lineRule="auto"/>
      </w:pPr>
      <w:r w:rsidRPr="00B04AAA">
        <w:t>API</w:t>
      </w:r>
      <w:r w:rsidR="00FC63CC">
        <w:t xml:space="preserve"> - </w:t>
      </w:r>
      <w:proofErr w:type="spellStart"/>
      <w:r w:rsidR="00FC63CC">
        <w:t>Application</w:t>
      </w:r>
      <w:proofErr w:type="spellEnd"/>
      <w:r w:rsidR="00FC63CC">
        <w:t xml:space="preserve"> </w:t>
      </w:r>
      <w:proofErr w:type="spellStart"/>
      <w:r w:rsidR="00FC63CC">
        <w:t>Programming</w:t>
      </w:r>
      <w:proofErr w:type="spellEnd"/>
      <w:r w:rsidR="00FC63CC">
        <w:t xml:space="preserve"> Interface</w:t>
      </w:r>
      <w:r w:rsidRPr="00B04AAA">
        <w:t xml:space="preserve"> </w:t>
      </w:r>
    </w:p>
    <w:p w14:paraId="2F27EA58" w14:textId="098516B8"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14:paraId="6457DE25" w14:textId="65FDF707" w:rsidR="00911B7C" w:rsidRPr="00B04AAA" w:rsidRDefault="00911B7C" w:rsidP="00911B7C">
      <w:pPr>
        <w:spacing w:line="240" w:lineRule="auto"/>
      </w:pPr>
      <w:r w:rsidRPr="00B04AAA">
        <w:t>ASP</w:t>
      </w:r>
      <w:r w:rsidR="00FC63CC">
        <w:t xml:space="preserve"> - Active Server </w:t>
      </w:r>
      <w:proofErr w:type="spellStart"/>
      <w:r w:rsidR="00FC63CC">
        <w:t>Pages</w:t>
      </w:r>
      <w:proofErr w:type="spellEnd"/>
    </w:p>
    <w:p w14:paraId="15C47768" w14:textId="4D943DCF" w:rsidR="00911B7C" w:rsidRPr="00B04AAA" w:rsidRDefault="00911B7C" w:rsidP="00911B7C">
      <w:pPr>
        <w:spacing w:line="240" w:lineRule="auto"/>
      </w:pPr>
      <w:r w:rsidRPr="00B04AAA">
        <w:t>HTML</w:t>
      </w:r>
      <w:r w:rsidR="00FC63CC">
        <w:t xml:space="preserve"> – Hypertext </w:t>
      </w:r>
      <w:proofErr w:type="spellStart"/>
      <w:r w:rsidR="00FC63CC">
        <w:t>Markup</w:t>
      </w:r>
      <w:proofErr w:type="spellEnd"/>
      <w:r w:rsidR="00FC63CC">
        <w:t xml:space="preserve"> Language</w:t>
      </w:r>
    </w:p>
    <w:p w14:paraId="561EF06E" w14:textId="23390859" w:rsidR="00911B7C" w:rsidRPr="00B04AAA" w:rsidRDefault="00911B7C" w:rsidP="00911B7C">
      <w:pPr>
        <w:spacing w:line="240" w:lineRule="auto"/>
      </w:pPr>
      <w:r w:rsidRPr="00B04AAA">
        <w:t>CSS</w:t>
      </w:r>
      <w:r w:rsidR="00FC63CC">
        <w:t xml:space="preserve"> – </w:t>
      </w:r>
      <w:proofErr w:type="spellStart"/>
      <w:r w:rsidR="00FC63CC">
        <w:t>Cascade</w:t>
      </w:r>
      <w:proofErr w:type="spellEnd"/>
      <w:r w:rsidR="00FC63CC">
        <w:t xml:space="preserve"> </w:t>
      </w:r>
      <w:proofErr w:type="spellStart"/>
      <w:r w:rsidR="00FC63CC">
        <w:t>Style</w:t>
      </w:r>
      <w:proofErr w:type="spellEnd"/>
      <w:r w:rsidR="00FC63CC">
        <w:t xml:space="preserve"> </w:t>
      </w:r>
      <w:proofErr w:type="spellStart"/>
      <w:r w:rsidR="00FC63CC">
        <w:t>Sheets</w:t>
      </w:r>
      <w:proofErr w:type="spellEnd"/>
      <w:r w:rsidR="00FC63CC">
        <w:t xml:space="preserve"> </w:t>
      </w:r>
    </w:p>
    <w:p w14:paraId="549B5EC4" w14:textId="1D98C2D2" w:rsidR="00911B7C" w:rsidRPr="00B04AAA" w:rsidRDefault="00911B7C" w:rsidP="00911B7C">
      <w:pPr>
        <w:spacing w:line="240" w:lineRule="auto"/>
      </w:pPr>
      <w:r w:rsidRPr="00B04AAA">
        <w:t>CSV</w:t>
      </w:r>
      <w:r w:rsidR="00FC63CC">
        <w:t xml:space="preserve"> – Comma Separated Values</w:t>
      </w:r>
    </w:p>
    <w:p w14:paraId="678F5F0A" w14:textId="189D8A98"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Vector </w:t>
      </w:r>
      <w:proofErr w:type="spellStart"/>
      <w:r w:rsidR="00FC63CC">
        <w:t>Graphics</w:t>
      </w:r>
      <w:proofErr w:type="spellEnd"/>
    </w:p>
    <w:p w14:paraId="1EC64B83" w14:textId="1929EEB9" w:rsidR="00911B7C" w:rsidRPr="00B04AAA" w:rsidRDefault="00B55E95" w:rsidP="00911B7C">
      <w:pPr>
        <w:spacing w:line="240" w:lineRule="auto"/>
      </w:pPr>
      <w:r w:rsidRPr="00B04AAA">
        <w:t>COTS</w:t>
      </w:r>
      <w:r w:rsidR="00FC63CC">
        <w:t xml:space="preserve"> - </w:t>
      </w:r>
      <w:proofErr w:type="spellStart"/>
      <w:r w:rsidR="00FC63CC" w:rsidRPr="00FC63CC">
        <w:t>Commercial</w:t>
      </w:r>
      <w:proofErr w:type="spellEnd"/>
      <w:r w:rsidR="00FC63CC" w:rsidRPr="00FC63CC">
        <w:t xml:space="preserve"> </w:t>
      </w:r>
      <w:proofErr w:type="gramStart"/>
      <w:r w:rsidR="00FC63CC" w:rsidRPr="00FC63CC">
        <w:t>off</w:t>
      </w:r>
      <w:proofErr w:type="gramEnd"/>
      <w:r w:rsidR="00FC63CC" w:rsidRPr="00FC63CC">
        <w:t>-</w:t>
      </w:r>
      <w:proofErr w:type="spellStart"/>
      <w:r w:rsidR="00FC63CC" w:rsidRPr="00FC63CC">
        <w:t>the</w:t>
      </w:r>
      <w:proofErr w:type="spellEnd"/>
      <w:r w:rsidR="00FC63CC" w:rsidRPr="00FC63CC">
        <w:t>-</w:t>
      </w:r>
      <w:proofErr w:type="spellStart"/>
      <w:r w:rsidR="00FC63CC" w:rsidRPr="00FC63CC">
        <w:t>shelf</w:t>
      </w:r>
      <w:proofErr w:type="spellEnd"/>
    </w:p>
    <w:p w14:paraId="522D21AA" w14:textId="763BC3F2" w:rsidR="00B55E95" w:rsidRPr="00B04AAA" w:rsidRDefault="00B55E95" w:rsidP="00911B7C">
      <w:pPr>
        <w:spacing w:line="240" w:lineRule="auto"/>
      </w:pPr>
      <w:r w:rsidRPr="00B04AAA">
        <w:t>ERP</w:t>
      </w:r>
      <w:r w:rsidR="00FC63CC">
        <w:t xml:space="preserve"> </w:t>
      </w:r>
      <w:r w:rsidR="00C915E0">
        <w:t>–</w:t>
      </w:r>
      <w:r w:rsidR="00FC63CC">
        <w:t xml:space="preserve"> </w:t>
      </w:r>
      <w:r w:rsidR="00C915E0">
        <w:t xml:space="preserve">Enterprise </w:t>
      </w:r>
      <w:proofErr w:type="spellStart"/>
      <w:r w:rsidR="00C915E0">
        <w:t>Resource</w:t>
      </w:r>
      <w:proofErr w:type="spellEnd"/>
      <w:r w:rsidR="00C915E0">
        <w:t xml:space="preserve"> Planning</w:t>
      </w:r>
    </w:p>
    <w:p w14:paraId="1F4D4253" w14:textId="2ADEBBF6" w:rsidR="00B55E95" w:rsidRPr="00B04AAA" w:rsidRDefault="00B04AAA" w:rsidP="00911B7C">
      <w:pPr>
        <w:spacing w:line="240" w:lineRule="auto"/>
      </w:pPr>
      <w:proofErr w:type="gramStart"/>
      <w:r w:rsidRPr="00B04AAA">
        <w:t>IDE</w:t>
      </w:r>
      <w:proofErr w:type="gramEnd"/>
      <w:r w:rsidR="00C915E0">
        <w:t xml:space="preserve"> – </w:t>
      </w:r>
      <w:proofErr w:type="spellStart"/>
      <w:r w:rsidR="00C915E0">
        <w:t>Integrated</w:t>
      </w:r>
      <w:proofErr w:type="spellEnd"/>
      <w:r w:rsidR="00C915E0">
        <w:t xml:space="preserve"> </w:t>
      </w:r>
      <w:proofErr w:type="spellStart"/>
      <w:r w:rsidR="00C915E0">
        <w:t>Development</w:t>
      </w:r>
      <w:proofErr w:type="spellEnd"/>
      <w:r w:rsidR="00C915E0">
        <w:t xml:space="preserve"> </w:t>
      </w:r>
      <w:proofErr w:type="spellStart"/>
      <w:r w:rsidR="00C915E0">
        <w:t>Environment</w:t>
      </w:r>
      <w:proofErr w:type="spellEnd"/>
    </w:p>
    <w:p w14:paraId="35B76CB4" w14:textId="141EC2F7" w:rsidR="00B04AAA" w:rsidRPr="00B04AAA" w:rsidRDefault="00B04AAA" w:rsidP="00911B7C">
      <w:pPr>
        <w:spacing w:line="240" w:lineRule="auto"/>
      </w:pPr>
      <w:r w:rsidRPr="00B04AAA">
        <w:t>DSL</w:t>
      </w:r>
      <w:r w:rsidR="00C915E0">
        <w:t xml:space="preserve"> – Domain </w:t>
      </w:r>
      <w:proofErr w:type="spellStart"/>
      <w:r w:rsidR="00C915E0">
        <w:t>Specific</w:t>
      </w:r>
      <w:proofErr w:type="spellEnd"/>
      <w:r w:rsidR="00C915E0">
        <w:t xml:space="preserve"> Language</w:t>
      </w:r>
    </w:p>
    <w:p w14:paraId="14CC33EE" w14:textId="14B02F3D" w:rsidR="00B04AAA" w:rsidRPr="00B04AAA" w:rsidRDefault="00B04AAA" w:rsidP="00911B7C">
      <w:pPr>
        <w:spacing w:line="240" w:lineRule="auto"/>
      </w:pPr>
      <w:r w:rsidRPr="00B04AAA">
        <w:t>VTL</w:t>
      </w:r>
      <w:r w:rsidR="00C915E0">
        <w:t xml:space="preserve"> – Velocity Template Language</w:t>
      </w:r>
    </w:p>
    <w:p w14:paraId="10C1F972" w14:textId="2200863F" w:rsidR="00B04AAA" w:rsidRPr="00B04AAA" w:rsidRDefault="00B04AAA" w:rsidP="00911B7C">
      <w:pPr>
        <w:spacing w:line="240" w:lineRule="auto"/>
      </w:pPr>
      <w:r w:rsidRPr="00B04AAA">
        <w:t>FTL</w:t>
      </w:r>
      <w:r w:rsidR="00C915E0">
        <w:t xml:space="preserve"> – </w:t>
      </w:r>
      <w:proofErr w:type="gramStart"/>
      <w:r w:rsidR="00C915E0">
        <w:t>FreeMarker</w:t>
      </w:r>
      <w:proofErr w:type="gramEnd"/>
      <w:r w:rsidR="00C915E0">
        <w:t xml:space="preserve"> Template Language</w:t>
      </w:r>
    </w:p>
    <w:p w14:paraId="06BDAF64" w14:textId="31E827CB" w:rsidR="00B04AAA" w:rsidRPr="00B04AAA" w:rsidRDefault="00B04AAA" w:rsidP="00911B7C">
      <w:pPr>
        <w:spacing w:line="240" w:lineRule="auto"/>
      </w:pPr>
      <w:r w:rsidRPr="00B04AAA">
        <w:t xml:space="preserve">CASE </w:t>
      </w:r>
      <w:r w:rsidR="00FC63CC">
        <w:t>-</w:t>
      </w:r>
      <w:r w:rsidR="00BB4713">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14:paraId="48290697" w14:textId="44CA7431" w:rsidR="00B04AAA" w:rsidRPr="00F86FEF" w:rsidRDefault="00B04AAA" w:rsidP="00911B7C">
      <w:pPr>
        <w:spacing w:line="240" w:lineRule="auto"/>
      </w:pPr>
      <w:r w:rsidRPr="00F86FEF">
        <w:t>X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Language</w:t>
      </w:r>
      <w:r w:rsidRPr="00F86FEF">
        <w:t xml:space="preserve"> </w:t>
      </w:r>
    </w:p>
    <w:p w14:paraId="3B5DFFE6" w14:textId="1C553BCA" w:rsidR="00B04AAA" w:rsidRPr="00F86FEF" w:rsidRDefault="00B04AAA" w:rsidP="00911B7C">
      <w:pPr>
        <w:spacing w:line="240" w:lineRule="auto"/>
      </w:pPr>
      <w:r w:rsidRPr="00F86FEF">
        <w:t>MVC</w:t>
      </w:r>
      <w:r w:rsidR="00C915E0">
        <w:t xml:space="preserve"> – Model-</w:t>
      </w:r>
      <w:proofErr w:type="spellStart"/>
      <w:r w:rsidR="00C915E0">
        <w:t>View</w:t>
      </w:r>
      <w:proofErr w:type="spellEnd"/>
      <w:r w:rsidR="00C915E0">
        <w:t>-</w:t>
      </w:r>
      <w:proofErr w:type="spellStart"/>
      <w:r w:rsidR="00C915E0">
        <w:t>Controller</w:t>
      </w:r>
      <w:proofErr w:type="spellEnd"/>
    </w:p>
    <w:p w14:paraId="78782FC9" w14:textId="63C0EE6B" w:rsidR="00B04AAA" w:rsidRPr="00F86FEF" w:rsidRDefault="00B04AAA" w:rsidP="00911B7C">
      <w:pPr>
        <w:spacing w:line="240" w:lineRule="auto"/>
      </w:pPr>
      <w:r w:rsidRPr="00F86FEF">
        <w:t>PHP</w:t>
      </w:r>
      <w:r w:rsidR="00C915E0">
        <w:t xml:space="preserve"> – PHP Hypertext Processor</w:t>
      </w:r>
    </w:p>
    <w:p w14:paraId="24B0BDD2" w14:textId="590450EC" w:rsidR="00C915E0" w:rsidRPr="00F86FEF" w:rsidRDefault="00172A38" w:rsidP="00911B7C">
      <w:pPr>
        <w:spacing w:line="240" w:lineRule="auto"/>
      </w:pPr>
      <w:r w:rsidRPr="00F86FEF">
        <w:t>POM</w:t>
      </w:r>
      <w:r w:rsidR="00C915E0">
        <w:t xml:space="preserve"> – Project Object Model</w:t>
      </w:r>
    </w:p>
    <w:p w14:paraId="07D6A820" w14:textId="667D9336" w:rsidR="00172A38" w:rsidRPr="00F86FEF" w:rsidRDefault="00172A38" w:rsidP="00911B7C">
      <w:pPr>
        <w:spacing w:line="240" w:lineRule="auto"/>
      </w:pPr>
      <w:r w:rsidRPr="00F86FEF">
        <w:t>DOM</w:t>
      </w:r>
      <w:r w:rsidR="00C915E0">
        <w:t xml:space="preserve"> – </w:t>
      </w:r>
      <w:proofErr w:type="spellStart"/>
      <w:r w:rsidR="00C915E0">
        <w:t>Document</w:t>
      </w:r>
      <w:proofErr w:type="spellEnd"/>
      <w:r w:rsidR="00C915E0">
        <w:t xml:space="preserve"> Object Model</w:t>
      </w:r>
    </w:p>
    <w:p w14:paraId="09623E49" w14:textId="16BC2079" w:rsidR="00172A38" w:rsidRPr="00F86FEF" w:rsidRDefault="00172A38" w:rsidP="00911B7C">
      <w:pPr>
        <w:spacing w:line="240" w:lineRule="auto"/>
      </w:pPr>
      <w:r w:rsidRPr="00F86FEF">
        <w:t>JSON</w:t>
      </w:r>
      <w:r w:rsidR="00C915E0">
        <w:t xml:space="preserve"> – Javascript Object </w:t>
      </w:r>
      <w:proofErr w:type="spellStart"/>
      <w:r w:rsidR="00C915E0">
        <w:t>Notation</w:t>
      </w:r>
      <w:proofErr w:type="spellEnd"/>
    </w:p>
    <w:p w14:paraId="1B23817C" w14:textId="7158A31D" w:rsidR="00172A38" w:rsidRPr="00F86FEF" w:rsidRDefault="00172A38" w:rsidP="00911B7C">
      <w:pPr>
        <w:spacing w:line="240" w:lineRule="auto"/>
      </w:pPr>
      <w:r w:rsidRPr="00F86FEF">
        <w:t>GUI</w:t>
      </w:r>
      <w:r w:rsidR="00C915E0">
        <w:t xml:space="preserve"> – </w:t>
      </w:r>
      <w:proofErr w:type="spellStart"/>
      <w:r w:rsidR="00C915E0">
        <w:t>Graphical</w:t>
      </w:r>
      <w:proofErr w:type="spellEnd"/>
      <w:r w:rsidR="00C915E0">
        <w:t xml:space="preserve"> </w:t>
      </w:r>
      <w:proofErr w:type="spellStart"/>
      <w:r w:rsidR="00C915E0">
        <w:t>User</w:t>
      </w:r>
      <w:proofErr w:type="spellEnd"/>
      <w:r w:rsidR="00C915E0">
        <w:t xml:space="preserve"> Interface</w:t>
      </w:r>
    </w:p>
    <w:p w14:paraId="5472A406" w14:textId="7A986B18" w:rsidR="00172A38" w:rsidRPr="00F86FEF" w:rsidRDefault="00172A38" w:rsidP="00911B7C">
      <w:pPr>
        <w:spacing w:line="240" w:lineRule="auto"/>
      </w:pPr>
      <w:r w:rsidRPr="00F86FEF">
        <w:t>FXML</w:t>
      </w:r>
      <w:r w:rsidR="00C915E0">
        <w:t xml:space="preserve"> – </w:t>
      </w:r>
      <w:proofErr w:type="gramStart"/>
      <w:r w:rsidR="00C915E0">
        <w:t>JavaFX</w:t>
      </w:r>
      <w:proofErr w:type="gramEnd"/>
      <w:r w:rsidR="00C915E0">
        <w:t xml:space="preserve"> </w:t>
      </w:r>
      <w:proofErr w:type="spellStart"/>
      <w:r w:rsidR="00C915E0">
        <w:t>Markup</w:t>
      </w:r>
      <w:proofErr w:type="spellEnd"/>
      <w:r w:rsidR="00C915E0">
        <w:t xml:space="preserve"> Language</w:t>
      </w:r>
    </w:p>
    <w:p w14:paraId="40F2A8EA" w14:textId="016D8F00" w:rsidR="00172A38" w:rsidRPr="00F86FEF" w:rsidRDefault="00172A38" w:rsidP="00911B7C">
      <w:pPr>
        <w:spacing w:line="240" w:lineRule="auto"/>
      </w:pPr>
      <w:r w:rsidRPr="00F86FEF">
        <w:t>ZIP</w:t>
      </w:r>
      <w:r w:rsidR="00C915E0">
        <w:t xml:space="preserve"> – formato de compactação de arquivos</w:t>
      </w:r>
    </w:p>
    <w:p w14:paraId="1557FB13" w14:textId="4200249A" w:rsidR="00172A38" w:rsidRPr="00F86FEF" w:rsidRDefault="006B07D3" w:rsidP="00911B7C">
      <w:pPr>
        <w:spacing w:line="240" w:lineRule="auto"/>
      </w:pPr>
      <w:r w:rsidRPr="00F86FEF">
        <w:t>UML</w:t>
      </w:r>
      <w:r w:rsidR="00C915E0">
        <w:t xml:space="preserve"> – </w:t>
      </w:r>
      <w:proofErr w:type="spellStart"/>
      <w:r w:rsidR="00C915E0">
        <w:t>Unified</w:t>
      </w:r>
      <w:proofErr w:type="spellEnd"/>
      <w:r w:rsidR="00C915E0">
        <w:t xml:space="preserve"> </w:t>
      </w:r>
      <w:proofErr w:type="spellStart"/>
      <w:r w:rsidR="00C915E0">
        <w:t>Markup</w:t>
      </w:r>
      <w:proofErr w:type="spellEnd"/>
      <w:r w:rsidR="00C915E0">
        <w:t xml:space="preserve"> Language</w:t>
      </w:r>
    </w:p>
    <w:p w14:paraId="0554C82E" w14:textId="7C8CB81A" w:rsidR="00F86FEF" w:rsidRDefault="00F86FEF" w:rsidP="00911B7C">
      <w:pPr>
        <w:spacing w:line="240" w:lineRule="auto"/>
      </w:pPr>
      <w:r w:rsidRPr="00F86FEF">
        <w:t>JDK</w:t>
      </w:r>
      <w:r w:rsidR="00C915E0">
        <w:t xml:space="preserve"> – Java </w:t>
      </w:r>
      <w:proofErr w:type="spellStart"/>
      <w:r w:rsidR="00C915E0">
        <w:t>Development</w:t>
      </w:r>
      <w:proofErr w:type="spellEnd"/>
      <w:r w:rsidR="00C915E0">
        <w:t xml:space="preserve"> Kit</w:t>
      </w:r>
    </w:p>
    <w:p w14:paraId="583D8BA5" w14:textId="77777777" w:rsidR="00F86FEF" w:rsidRPr="00F86FEF" w:rsidRDefault="00F86FEF" w:rsidP="00911B7C">
      <w:pPr>
        <w:spacing w:line="240" w:lineRule="auto"/>
      </w:pPr>
    </w:p>
    <w:p w14:paraId="5F51202E" w14:textId="20903B3E"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14:paraId="4CCC731A" w14:textId="274A0FE9" w:rsidR="00305883" w:rsidRDefault="00207EEC" w:rsidP="007B536F">
          <w:pPr>
            <w:pStyle w:val="CabealhodoSumrio"/>
          </w:pPr>
          <w:r>
            <w:t>SUMÁRIO</w:t>
          </w:r>
        </w:p>
        <w:p w14:paraId="3610303D" w14:textId="77777777" w:rsidR="00207EEC" w:rsidRDefault="00207EEC" w:rsidP="00207EEC">
          <w:pPr>
            <w:spacing w:line="240" w:lineRule="auto"/>
            <w:rPr>
              <w:lang w:eastAsia="pt-BR"/>
            </w:rPr>
          </w:pPr>
        </w:p>
        <w:p w14:paraId="21492574" w14:textId="77777777" w:rsidR="00207EEC" w:rsidRDefault="00207EEC" w:rsidP="00207EEC">
          <w:pPr>
            <w:spacing w:line="240" w:lineRule="auto"/>
            <w:rPr>
              <w:lang w:eastAsia="pt-BR"/>
            </w:rPr>
          </w:pPr>
        </w:p>
        <w:p w14:paraId="0E2E8AD1" w14:textId="77777777" w:rsidR="00207EEC" w:rsidRPr="00207EEC" w:rsidRDefault="00207EEC" w:rsidP="00207EEC">
          <w:pPr>
            <w:spacing w:line="240" w:lineRule="auto"/>
            <w:rPr>
              <w:lang w:eastAsia="pt-BR"/>
            </w:rPr>
          </w:pPr>
        </w:p>
        <w:p w14:paraId="1E38425C" w14:textId="51C30421" w:rsidR="00B82568" w:rsidRPr="00B82568" w:rsidRDefault="00305883" w:rsidP="0048047A">
          <w:pPr>
            <w:pStyle w:val="Sumrio1"/>
            <w:rPr>
              <w:rStyle w:val="Hyperlink"/>
            </w:rPr>
          </w:pPr>
          <w:r>
            <w:fldChar w:fldCharType="begin"/>
          </w:r>
          <w:r>
            <w:instrText xml:space="preserve"> TOC \o "1-3" \h \z \u </w:instrText>
          </w:r>
          <w:r>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6 \h </w:instrText>
            </w:r>
            <w:r w:rsidR="00B82568" w:rsidRPr="00B82568">
              <w:rPr>
                <w:rStyle w:val="Hyperlink"/>
                <w:webHidden/>
              </w:rPr>
            </w:r>
            <w:r w:rsidR="00B82568" w:rsidRPr="00B82568">
              <w:rPr>
                <w:rStyle w:val="Hyperlink"/>
                <w:webHidden/>
              </w:rPr>
              <w:fldChar w:fldCharType="separate"/>
            </w:r>
            <w:r w:rsidR="00F67D75">
              <w:rPr>
                <w:rStyle w:val="Hyperlink"/>
                <w:webHidden/>
              </w:rPr>
              <w:t>16</w:t>
            </w:r>
            <w:r w:rsidR="00B82568" w:rsidRPr="00B82568">
              <w:rPr>
                <w:rStyle w:val="Hyperlink"/>
                <w:webHidden/>
              </w:rPr>
              <w:fldChar w:fldCharType="end"/>
            </w:r>
          </w:hyperlink>
        </w:p>
        <w:p w14:paraId="6F5697A4" w14:textId="418250E9" w:rsidR="00B82568" w:rsidRPr="00B82568" w:rsidRDefault="00656CD1" w:rsidP="0048047A">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7 \h </w:instrText>
            </w:r>
            <w:r w:rsidR="00B82568" w:rsidRPr="00B82568">
              <w:rPr>
                <w:rStyle w:val="Hyperlink"/>
                <w:webHidden/>
              </w:rPr>
            </w:r>
            <w:r w:rsidR="00B82568" w:rsidRPr="00B82568">
              <w:rPr>
                <w:rStyle w:val="Hyperlink"/>
                <w:webHidden/>
              </w:rPr>
              <w:fldChar w:fldCharType="separate"/>
            </w:r>
            <w:r w:rsidR="00F67D75">
              <w:rPr>
                <w:rStyle w:val="Hyperlink"/>
                <w:webHidden/>
              </w:rPr>
              <w:t>17</w:t>
            </w:r>
            <w:r w:rsidR="00B82568" w:rsidRPr="00B82568">
              <w:rPr>
                <w:rStyle w:val="Hyperlink"/>
                <w:webHidden/>
              </w:rPr>
              <w:fldChar w:fldCharType="end"/>
            </w:r>
          </w:hyperlink>
        </w:p>
        <w:p w14:paraId="68044EB6" w14:textId="3F66DC34" w:rsidR="00B82568" w:rsidRPr="00B82568" w:rsidRDefault="00656CD1" w:rsidP="0048047A">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8 \h </w:instrText>
            </w:r>
            <w:r w:rsidR="00B82568" w:rsidRPr="00B82568">
              <w:rPr>
                <w:rStyle w:val="Hyperlink"/>
                <w:webHidden/>
              </w:rPr>
            </w:r>
            <w:r w:rsidR="00B82568" w:rsidRPr="00B82568">
              <w:rPr>
                <w:rStyle w:val="Hyperlink"/>
                <w:webHidden/>
              </w:rPr>
              <w:fldChar w:fldCharType="separate"/>
            </w:r>
            <w:r w:rsidR="00F67D75">
              <w:rPr>
                <w:rStyle w:val="Hyperlink"/>
                <w:webHidden/>
              </w:rPr>
              <w:t>18</w:t>
            </w:r>
            <w:r w:rsidR="00B82568" w:rsidRPr="00B82568">
              <w:rPr>
                <w:rStyle w:val="Hyperlink"/>
                <w:webHidden/>
              </w:rPr>
              <w:fldChar w:fldCharType="end"/>
            </w:r>
          </w:hyperlink>
        </w:p>
        <w:p w14:paraId="084C77C2" w14:textId="681A7D65" w:rsidR="00B82568" w:rsidRDefault="00656CD1" w:rsidP="0048047A">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9 \h </w:instrText>
            </w:r>
            <w:r w:rsidR="00B82568" w:rsidRPr="00B82568">
              <w:rPr>
                <w:rStyle w:val="Hyperlink"/>
                <w:webHidden/>
              </w:rPr>
            </w:r>
            <w:r w:rsidR="00B82568" w:rsidRPr="00B82568">
              <w:rPr>
                <w:rStyle w:val="Hyperlink"/>
                <w:webHidden/>
              </w:rPr>
              <w:fldChar w:fldCharType="separate"/>
            </w:r>
            <w:r w:rsidR="00F67D75">
              <w:rPr>
                <w:rStyle w:val="Hyperlink"/>
                <w:webHidden/>
              </w:rPr>
              <w:t>18</w:t>
            </w:r>
            <w:r w:rsidR="00B82568" w:rsidRPr="00B82568">
              <w:rPr>
                <w:rStyle w:val="Hyperlink"/>
                <w:webHidden/>
              </w:rPr>
              <w:fldChar w:fldCharType="end"/>
            </w:r>
          </w:hyperlink>
        </w:p>
        <w:p w14:paraId="5583ADC9" w14:textId="77777777" w:rsidR="007E3AB8" w:rsidRPr="007E3AB8" w:rsidRDefault="007E3AB8" w:rsidP="007E3AB8">
          <w:pPr>
            <w:rPr>
              <w:noProof/>
            </w:rPr>
          </w:pPr>
        </w:p>
        <w:p w14:paraId="789B0692" w14:textId="5B4988F8" w:rsidR="00B82568" w:rsidRPr="00B82568" w:rsidRDefault="00656CD1" w:rsidP="00B82568">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0 \h </w:instrText>
            </w:r>
            <w:r w:rsidR="00B82568" w:rsidRPr="00B82568">
              <w:rPr>
                <w:rStyle w:val="Hyperlink"/>
                <w:webHidden/>
              </w:rPr>
            </w:r>
            <w:r w:rsidR="00B82568" w:rsidRPr="00B82568">
              <w:rPr>
                <w:rStyle w:val="Hyperlink"/>
                <w:webHidden/>
              </w:rPr>
              <w:fldChar w:fldCharType="separate"/>
            </w:r>
            <w:r w:rsidR="00F67D75">
              <w:rPr>
                <w:rStyle w:val="Hyperlink"/>
                <w:webHidden/>
              </w:rPr>
              <w:t>19</w:t>
            </w:r>
            <w:r w:rsidR="00B82568" w:rsidRPr="00B82568">
              <w:rPr>
                <w:rStyle w:val="Hyperlink"/>
                <w:webHidden/>
              </w:rPr>
              <w:fldChar w:fldCharType="end"/>
            </w:r>
          </w:hyperlink>
        </w:p>
        <w:p w14:paraId="6E57F89C" w14:textId="2F1886E9" w:rsidR="00B82568" w:rsidRPr="00B82568" w:rsidRDefault="00656CD1" w:rsidP="00B82568">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1 \h </w:instrText>
            </w:r>
            <w:r w:rsidR="00B82568" w:rsidRPr="00B82568">
              <w:rPr>
                <w:rStyle w:val="Hyperlink"/>
                <w:webHidden/>
              </w:rPr>
            </w:r>
            <w:r w:rsidR="00B82568" w:rsidRPr="00B82568">
              <w:rPr>
                <w:rStyle w:val="Hyperlink"/>
                <w:webHidden/>
              </w:rPr>
              <w:fldChar w:fldCharType="separate"/>
            </w:r>
            <w:r w:rsidR="00F67D75">
              <w:rPr>
                <w:rStyle w:val="Hyperlink"/>
                <w:webHidden/>
              </w:rPr>
              <w:t>19</w:t>
            </w:r>
            <w:r w:rsidR="00B82568" w:rsidRPr="00B82568">
              <w:rPr>
                <w:rStyle w:val="Hyperlink"/>
                <w:webHidden/>
              </w:rPr>
              <w:fldChar w:fldCharType="end"/>
            </w:r>
          </w:hyperlink>
        </w:p>
        <w:p w14:paraId="3FE97654" w14:textId="5AFC52F0" w:rsidR="00B82568" w:rsidRPr="00B82568" w:rsidRDefault="00656CD1" w:rsidP="00B82568">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2 \h </w:instrText>
            </w:r>
            <w:r w:rsidR="00B82568" w:rsidRPr="00B82568">
              <w:rPr>
                <w:rStyle w:val="Hyperlink"/>
                <w:webHidden/>
              </w:rPr>
            </w:r>
            <w:r w:rsidR="00B82568" w:rsidRPr="00B82568">
              <w:rPr>
                <w:rStyle w:val="Hyperlink"/>
                <w:webHidden/>
              </w:rPr>
              <w:fldChar w:fldCharType="separate"/>
            </w:r>
            <w:r w:rsidR="00F67D75">
              <w:rPr>
                <w:rStyle w:val="Hyperlink"/>
                <w:webHidden/>
              </w:rPr>
              <w:t>21</w:t>
            </w:r>
            <w:r w:rsidR="00B82568" w:rsidRPr="00B82568">
              <w:rPr>
                <w:rStyle w:val="Hyperlink"/>
                <w:webHidden/>
              </w:rPr>
              <w:fldChar w:fldCharType="end"/>
            </w:r>
          </w:hyperlink>
        </w:p>
        <w:p w14:paraId="7A6D3F84" w14:textId="1D06A72B" w:rsidR="00B82568" w:rsidRPr="00B82568" w:rsidRDefault="00656CD1" w:rsidP="00B82568">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3 \h </w:instrText>
            </w:r>
            <w:r w:rsidR="00B82568" w:rsidRPr="00B82568">
              <w:rPr>
                <w:rStyle w:val="Hyperlink"/>
                <w:webHidden/>
              </w:rPr>
            </w:r>
            <w:r w:rsidR="00B82568" w:rsidRPr="00B82568">
              <w:rPr>
                <w:rStyle w:val="Hyperlink"/>
                <w:webHidden/>
              </w:rPr>
              <w:fldChar w:fldCharType="separate"/>
            </w:r>
            <w:r w:rsidR="00F67D75">
              <w:rPr>
                <w:rStyle w:val="Hyperlink"/>
                <w:webHidden/>
              </w:rPr>
              <w:t>22</w:t>
            </w:r>
            <w:r w:rsidR="00B82568" w:rsidRPr="00B82568">
              <w:rPr>
                <w:rStyle w:val="Hyperlink"/>
                <w:webHidden/>
              </w:rPr>
              <w:fldChar w:fldCharType="end"/>
            </w:r>
          </w:hyperlink>
        </w:p>
        <w:p w14:paraId="4C2AA456" w14:textId="2347D844" w:rsidR="00B82568" w:rsidRPr="00B82568" w:rsidRDefault="00656CD1" w:rsidP="00B82568">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4 \h </w:instrText>
            </w:r>
            <w:r w:rsidR="00B82568" w:rsidRPr="00B82568">
              <w:rPr>
                <w:rStyle w:val="Hyperlink"/>
                <w:webHidden/>
              </w:rPr>
            </w:r>
            <w:r w:rsidR="00B82568" w:rsidRPr="00B82568">
              <w:rPr>
                <w:rStyle w:val="Hyperlink"/>
                <w:webHidden/>
              </w:rPr>
              <w:fldChar w:fldCharType="separate"/>
            </w:r>
            <w:r w:rsidR="00F67D75">
              <w:rPr>
                <w:rStyle w:val="Hyperlink"/>
                <w:webHidden/>
              </w:rPr>
              <w:t>23</w:t>
            </w:r>
            <w:r w:rsidR="00B82568" w:rsidRPr="00B82568">
              <w:rPr>
                <w:rStyle w:val="Hyperlink"/>
                <w:webHidden/>
              </w:rPr>
              <w:fldChar w:fldCharType="end"/>
            </w:r>
          </w:hyperlink>
        </w:p>
        <w:p w14:paraId="1AEF5AF9" w14:textId="164072A9" w:rsidR="00B82568" w:rsidRPr="00B82568" w:rsidRDefault="00656CD1" w:rsidP="00B82568">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5 \h </w:instrText>
            </w:r>
            <w:r w:rsidR="00B82568" w:rsidRPr="00B82568">
              <w:rPr>
                <w:rStyle w:val="Hyperlink"/>
                <w:webHidden/>
              </w:rPr>
            </w:r>
            <w:r w:rsidR="00B82568" w:rsidRPr="00B82568">
              <w:rPr>
                <w:rStyle w:val="Hyperlink"/>
                <w:webHidden/>
              </w:rPr>
              <w:fldChar w:fldCharType="separate"/>
            </w:r>
            <w:r w:rsidR="00F67D75">
              <w:rPr>
                <w:rStyle w:val="Hyperlink"/>
                <w:webHidden/>
              </w:rPr>
              <w:t>24</w:t>
            </w:r>
            <w:r w:rsidR="00B82568" w:rsidRPr="00B82568">
              <w:rPr>
                <w:rStyle w:val="Hyperlink"/>
                <w:webHidden/>
              </w:rPr>
              <w:fldChar w:fldCharType="end"/>
            </w:r>
          </w:hyperlink>
        </w:p>
        <w:p w14:paraId="6B81D33A" w14:textId="417B7B96" w:rsidR="00B82568" w:rsidRPr="00B82568" w:rsidRDefault="00656CD1" w:rsidP="00B82568">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00B82568" w:rsidRPr="00B82568">
              <w:rPr>
                <w:rStyle w:val="Hyperlink"/>
                <w:webHidden/>
              </w:rPr>
              <w:fldChar w:fldCharType="begin"/>
            </w:r>
            <w:r w:rsidR="00B82568" w:rsidRPr="00B82568">
              <w:rPr>
                <w:rStyle w:val="Hyperlink"/>
                <w:webHidden/>
              </w:rPr>
              <w:instrText xml:space="preserve"> PAGEREF _Toc33871106 \h </w:instrText>
            </w:r>
            <w:r w:rsidR="00B82568" w:rsidRPr="00B82568">
              <w:rPr>
                <w:rStyle w:val="Hyperlink"/>
                <w:webHidden/>
              </w:rPr>
            </w:r>
            <w:r w:rsidR="00B82568" w:rsidRPr="00B82568">
              <w:rPr>
                <w:rStyle w:val="Hyperlink"/>
                <w:webHidden/>
              </w:rPr>
              <w:fldChar w:fldCharType="separate"/>
            </w:r>
            <w:r w:rsidR="00F67D75">
              <w:rPr>
                <w:rStyle w:val="Hyperlink"/>
                <w:webHidden/>
              </w:rPr>
              <w:t>25</w:t>
            </w:r>
            <w:r w:rsidR="00B82568" w:rsidRPr="00B82568">
              <w:rPr>
                <w:rStyle w:val="Hyperlink"/>
                <w:webHidden/>
              </w:rPr>
              <w:fldChar w:fldCharType="end"/>
            </w:r>
          </w:hyperlink>
        </w:p>
        <w:p w14:paraId="6E9150ED" w14:textId="3940FA31" w:rsidR="00B82568" w:rsidRPr="00B82568" w:rsidRDefault="00656CD1" w:rsidP="00B82568">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7 \h </w:instrText>
            </w:r>
            <w:r w:rsidR="00B82568" w:rsidRPr="00B82568">
              <w:rPr>
                <w:rStyle w:val="Hyperlink"/>
                <w:webHidden/>
              </w:rPr>
            </w:r>
            <w:r w:rsidR="00B82568" w:rsidRPr="00B82568">
              <w:rPr>
                <w:rStyle w:val="Hyperlink"/>
                <w:webHidden/>
              </w:rPr>
              <w:fldChar w:fldCharType="separate"/>
            </w:r>
            <w:r w:rsidR="00F67D75">
              <w:rPr>
                <w:rStyle w:val="Hyperlink"/>
                <w:webHidden/>
              </w:rPr>
              <w:t>26</w:t>
            </w:r>
            <w:r w:rsidR="00B82568" w:rsidRPr="00B82568">
              <w:rPr>
                <w:rStyle w:val="Hyperlink"/>
                <w:webHidden/>
              </w:rPr>
              <w:fldChar w:fldCharType="end"/>
            </w:r>
          </w:hyperlink>
        </w:p>
        <w:p w14:paraId="57DA93D9" w14:textId="0CCAF555" w:rsidR="00B82568" w:rsidRPr="00B82568" w:rsidRDefault="00656CD1" w:rsidP="00B82568">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00B82568" w:rsidRPr="00B82568">
              <w:rPr>
                <w:rStyle w:val="Hyperlink"/>
                <w:webHidden/>
              </w:rPr>
              <w:fldChar w:fldCharType="begin"/>
            </w:r>
            <w:r w:rsidR="00B82568" w:rsidRPr="00B82568">
              <w:rPr>
                <w:rStyle w:val="Hyperlink"/>
                <w:webHidden/>
              </w:rPr>
              <w:instrText xml:space="preserve"> PAGEREF _Toc33871108 \h </w:instrText>
            </w:r>
            <w:r w:rsidR="00B82568" w:rsidRPr="00B82568">
              <w:rPr>
                <w:rStyle w:val="Hyperlink"/>
                <w:webHidden/>
              </w:rPr>
            </w:r>
            <w:r w:rsidR="00B82568" w:rsidRPr="00B82568">
              <w:rPr>
                <w:rStyle w:val="Hyperlink"/>
                <w:webHidden/>
              </w:rPr>
              <w:fldChar w:fldCharType="separate"/>
            </w:r>
            <w:r w:rsidR="00F67D75">
              <w:rPr>
                <w:rStyle w:val="Hyperlink"/>
                <w:webHidden/>
              </w:rPr>
              <w:t>28</w:t>
            </w:r>
            <w:r w:rsidR="00B82568" w:rsidRPr="00B82568">
              <w:rPr>
                <w:rStyle w:val="Hyperlink"/>
                <w:webHidden/>
              </w:rPr>
              <w:fldChar w:fldCharType="end"/>
            </w:r>
          </w:hyperlink>
        </w:p>
        <w:p w14:paraId="7766E07E" w14:textId="613274F3" w:rsidR="00B82568" w:rsidRPr="00B82568" w:rsidRDefault="00656CD1" w:rsidP="00B82568">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9 \h </w:instrText>
            </w:r>
            <w:r w:rsidR="00B82568" w:rsidRPr="00B82568">
              <w:rPr>
                <w:rStyle w:val="Hyperlink"/>
                <w:webHidden/>
              </w:rPr>
            </w:r>
            <w:r w:rsidR="00B82568" w:rsidRPr="00B82568">
              <w:rPr>
                <w:rStyle w:val="Hyperlink"/>
                <w:webHidden/>
              </w:rPr>
              <w:fldChar w:fldCharType="separate"/>
            </w:r>
            <w:r w:rsidR="00F67D75">
              <w:rPr>
                <w:rStyle w:val="Hyperlink"/>
                <w:webHidden/>
              </w:rPr>
              <w:t>31</w:t>
            </w:r>
            <w:r w:rsidR="00B82568" w:rsidRPr="00B82568">
              <w:rPr>
                <w:rStyle w:val="Hyperlink"/>
                <w:webHidden/>
              </w:rPr>
              <w:fldChar w:fldCharType="end"/>
            </w:r>
          </w:hyperlink>
        </w:p>
        <w:p w14:paraId="40BF3ADC" w14:textId="67BD7B85" w:rsidR="00B82568" w:rsidRPr="00B82568" w:rsidRDefault="00656CD1" w:rsidP="00B82568">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0 \h </w:instrText>
            </w:r>
            <w:r w:rsidR="00B82568" w:rsidRPr="00B82568">
              <w:rPr>
                <w:rStyle w:val="Hyperlink"/>
                <w:webHidden/>
              </w:rPr>
            </w:r>
            <w:r w:rsidR="00B82568" w:rsidRPr="00B82568">
              <w:rPr>
                <w:rStyle w:val="Hyperlink"/>
                <w:webHidden/>
              </w:rPr>
              <w:fldChar w:fldCharType="separate"/>
            </w:r>
            <w:r w:rsidR="00F67D75">
              <w:rPr>
                <w:rStyle w:val="Hyperlink"/>
                <w:webHidden/>
              </w:rPr>
              <w:t>32</w:t>
            </w:r>
            <w:r w:rsidR="00B82568" w:rsidRPr="00B82568">
              <w:rPr>
                <w:rStyle w:val="Hyperlink"/>
                <w:webHidden/>
              </w:rPr>
              <w:fldChar w:fldCharType="end"/>
            </w:r>
          </w:hyperlink>
        </w:p>
        <w:p w14:paraId="0341D1C8" w14:textId="6B389713" w:rsidR="00B82568" w:rsidRPr="00B82568" w:rsidRDefault="00656CD1" w:rsidP="00B82568">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1 \h </w:instrText>
            </w:r>
            <w:r w:rsidR="00B82568" w:rsidRPr="00B82568">
              <w:rPr>
                <w:rStyle w:val="Hyperlink"/>
                <w:webHidden/>
              </w:rPr>
            </w:r>
            <w:r w:rsidR="00B82568" w:rsidRPr="00B82568">
              <w:rPr>
                <w:rStyle w:val="Hyperlink"/>
                <w:webHidden/>
              </w:rPr>
              <w:fldChar w:fldCharType="separate"/>
            </w:r>
            <w:r w:rsidR="00F67D75">
              <w:rPr>
                <w:rStyle w:val="Hyperlink"/>
                <w:webHidden/>
              </w:rPr>
              <w:t>34</w:t>
            </w:r>
            <w:r w:rsidR="00B82568" w:rsidRPr="00B82568">
              <w:rPr>
                <w:rStyle w:val="Hyperlink"/>
                <w:webHidden/>
              </w:rPr>
              <w:fldChar w:fldCharType="end"/>
            </w:r>
          </w:hyperlink>
        </w:p>
        <w:p w14:paraId="0F19A08E" w14:textId="7508941B" w:rsidR="00B82568" w:rsidRPr="00B82568" w:rsidRDefault="00656CD1" w:rsidP="00B82568">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2 \h </w:instrText>
            </w:r>
            <w:r w:rsidR="00B82568" w:rsidRPr="00B82568">
              <w:rPr>
                <w:rStyle w:val="Hyperlink"/>
                <w:webHidden/>
              </w:rPr>
            </w:r>
            <w:r w:rsidR="00B82568" w:rsidRPr="00B82568">
              <w:rPr>
                <w:rStyle w:val="Hyperlink"/>
                <w:webHidden/>
              </w:rPr>
              <w:fldChar w:fldCharType="separate"/>
            </w:r>
            <w:r w:rsidR="00F67D75">
              <w:rPr>
                <w:rStyle w:val="Hyperlink"/>
                <w:webHidden/>
              </w:rPr>
              <w:t>35</w:t>
            </w:r>
            <w:r w:rsidR="00B82568" w:rsidRPr="00B82568">
              <w:rPr>
                <w:rStyle w:val="Hyperlink"/>
                <w:webHidden/>
              </w:rPr>
              <w:fldChar w:fldCharType="end"/>
            </w:r>
          </w:hyperlink>
        </w:p>
        <w:p w14:paraId="65311238" w14:textId="5B687399" w:rsidR="00B82568" w:rsidRPr="00B82568" w:rsidRDefault="00656CD1" w:rsidP="00B82568">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3 \h </w:instrText>
            </w:r>
            <w:r w:rsidR="00B82568" w:rsidRPr="00B82568">
              <w:rPr>
                <w:rStyle w:val="Hyperlink"/>
                <w:webHidden/>
              </w:rPr>
            </w:r>
            <w:r w:rsidR="00B82568" w:rsidRPr="00B82568">
              <w:rPr>
                <w:rStyle w:val="Hyperlink"/>
                <w:webHidden/>
              </w:rPr>
              <w:fldChar w:fldCharType="separate"/>
            </w:r>
            <w:r w:rsidR="00F67D75">
              <w:rPr>
                <w:rStyle w:val="Hyperlink"/>
                <w:webHidden/>
              </w:rPr>
              <w:t>35</w:t>
            </w:r>
            <w:r w:rsidR="00B82568" w:rsidRPr="00B82568">
              <w:rPr>
                <w:rStyle w:val="Hyperlink"/>
                <w:webHidden/>
              </w:rPr>
              <w:fldChar w:fldCharType="end"/>
            </w:r>
          </w:hyperlink>
        </w:p>
        <w:p w14:paraId="2694ECC0" w14:textId="5127AC3E" w:rsidR="00B82568" w:rsidRPr="00B82568" w:rsidRDefault="00656CD1" w:rsidP="00B82568">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4 \h </w:instrText>
            </w:r>
            <w:r w:rsidR="00B82568" w:rsidRPr="00B82568">
              <w:rPr>
                <w:rStyle w:val="Hyperlink"/>
                <w:webHidden/>
              </w:rPr>
            </w:r>
            <w:r w:rsidR="00B82568" w:rsidRPr="00B82568">
              <w:rPr>
                <w:rStyle w:val="Hyperlink"/>
                <w:webHidden/>
              </w:rPr>
              <w:fldChar w:fldCharType="separate"/>
            </w:r>
            <w:r w:rsidR="00F67D75">
              <w:rPr>
                <w:rStyle w:val="Hyperlink"/>
                <w:webHidden/>
              </w:rPr>
              <w:t>35</w:t>
            </w:r>
            <w:r w:rsidR="00B82568" w:rsidRPr="00B82568">
              <w:rPr>
                <w:rStyle w:val="Hyperlink"/>
                <w:webHidden/>
              </w:rPr>
              <w:fldChar w:fldCharType="end"/>
            </w:r>
          </w:hyperlink>
        </w:p>
        <w:p w14:paraId="3A4B45A3" w14:textId="7A07A36E" w:rsidR="00B82568" w:rsidRPr="00B82568" w:rsidRDefault="00656CD1" w:rsidP="00B82568">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5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74BB476B" w14:textId="1215BC28" w:rsidR="00B82568" w:rsidRPr="00B82568" w:rsidRDefault="00656CD1" w:rsidP="00B82568">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6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4FAFBF78" w14:textId="66E0147C" w:rsidR="00B82568" w:rsidRPr="00B82568" w:rsidRDefault="00656CD1" w:rsidP="00B82568">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7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24513224" w14:textId="3D7EBD9A" w:rsidR="00B82568" w:rsidRPr="00B82568" w:rsidRDefault="00656CD1" w:rsidP="00B82568">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8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37AEE87D" w14:textId="77777777" w:rsidR="007E3AB8" w:rsidRDefault="007E3AB8" w:rsidP="00167B36">
          <w:pPr>
            <w:pStyle w:val="Sumrio1"/>
            <w:rPr>
              <w:rStyle w:val="Hyperlink"/>
            </w:rPr>
          </w:pPr>
        </w:p>
        <w:p w14:paraId="59FD56DC" w14:textId="423C8DA5" w:rsidR="00B82568" w:rsidRPr="00B82568" w:rsidRDefault="00656CD1" w:rsidP="00B82568">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9 \h </w:instrText>
            </w:r>
            <w:r w:rsidR="00B82568" w:rsidRPr="00B82568">
              <w:rPr>
                <w:rStyle w:val="Hyperlink"/>
                <w:webHidden/>
              </w:rPr>
            </w:r>
            <w:r w:rsidR="00B82568" w:rsidRPr="00B82568">
              <w:rPr>
                <w:rStyle w:val="Hyperlink"/>
                <w:webHidden/>
              </w:rPr>
              <w:fldChar w:fldCharType="separate"/>
            </w:r>
            <w:r w:rsidR="00F67D75">
              <w:rPr>
                <w:rStyle w:val="Hyperlink"/>
                <w:webHidden/>
              </w:rPr>
              <w:t>38</w:t>
            </w:r>
            <w:r w:rsidR="00B82568" w:rsidRPr="00B82568">
              <w:rPr>
                <w:rStyle w:val="Hyperlink"/>
                <w:webHidden/>
              </w:rPr>
              <w:fldChar w:fldCharType="end"/>
            </w:r>
          </w:hyperlink>
        </w:p>
        <w:p w14:paraId="66FA1035" w14:textId="2812BE79" w:rsidR="00B82568" w:rsidRPr="00B82568" w:rsidRDefault="00656CD1" w:rsidP="00B82568">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0 \h </w:instrText>
            </w:r>
            <w:r w:rsidR="00B82568" w:rsidRPr="00B82568">
              <w:rPr>
                <w:rStyle w:val="Hyperlink"/>
                <w:webHidden/>
              </w:rPr>
            </w:r>
            <w:r w:rsidR="00B82568" w:rsidRPr="00B82568">
              <w:rPr>
                <w:rStyle w:val="Hyperlink"/>
                <w:webHidden/>
              </w:rPr>
              <w:fldChar w:fldCharType="separate"/>
            </w:r>
            <w:r w:rsidR="00F67D75">
              <w:rPr>
                <w:rStyle w:val="Hyperlink"/>
                <w:webHidden/>
              </w:rPr>
              <w:t>39</w:t>
            </w:r>
            <w:r w:rsidR="00B82568" w:rsidRPr="00B82568">
              <w:rPr>
                <w:rStyle w:val="Hyperlink"/>
                <w:webHidden/>
              </w:rPr>
              <w:fldChar w:fldCharType="end"/>
            </w:r>
          </w:hyperlink>
        </w:p>
        <w:p w14:paraId="224CBCBD" w14:textId="7221DF07" w:rsidR="00B82568" w:rsidRPr="00B82568" w:rsidRDefault="00656CD1" w:rsidP="00B82568">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1 \h </w:instrText>
            </w:r>
            <w:r w:rsidR="00B82568" w:rsidRPr="00B82568">
              <w:rPr>
                <w:rStyle w:val="Hyperlink"/>
                <w:webHidden/>
              </w:rPr>
            </w:r>
            <w:r w:rsidR="00B82568" w:rsidRPr="00B82568">
              <w:rPr>
                <w:rStyle w:val="Hyperlink"/>
                <w:webHidden/>
              </w:rPr>
              <w:fldChar w:fldCharType="separate"/>
            </w:r>
            <w:r w:rsidR="00F67D75">
              <w:rPr>
                <w:rStyle w:val="Hyperlink"/>
                <w:webHidden/>
              </w:rPr>
              <w:t>40</w:t>
            </w:r>
            <w:r w:rsidR="00B82568" w:rsidRPr="00B82568">
              <w:rPr>
                <w:rStyle w:val="Hyperlink"/>
                <w:webHidden/>
              </w:rPr>
              <w:fldChar w:fldCharType="end"/>
            </w:r>
          </w:hyperlink>
        </w:p>
        <w:p w14:paraId="74F15F52" w14:textId="1875FCCB" w:rsidR="00B82568" w:rsidRPr="00B82568" w:rsidRDefault="00656CD1" w:rsidP="00B82568">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2 \h </w:instrText>
            </w:r>
            <w:r w:rsidR="00B82568" w:rsidRPr="00B82568">
              <w:rPr>
                <w:rStyle w:val="Hyperlink"/>
                <w:webHidden/>
              </w:rPr>
            </w:r>
            <w:r w:rsidR="00B82568" w:rsidRPr="00B82568">
              <w:rPr>
                <w:rStyle w:val="Hyperlink"/>
                <w:webHidden/>
              </w:rPr>
              <w:fldChar w:fldCharType="separate"/>
            </w:r>
            <w:r w:rsidR="00F67D75">
              <w:rPr>
                <w:rStyle w:val="Hyperlink"/>
                <w:webHidden/>
              </w:rPr>
              <w:t>41</w:t>
            </w:r>
            <w:r w:rsidR="00B82568" w:rsidRPr="00B82568">
              <w:rPr>
                <w:rStyle w:val="Hyperlink"/>
                <w:webHidden/>
              </w:rPr>
              <w:fldChar w:fldCharType="end"/>
            </w:r>
          </w:hyperlink>
        </w:p>
        <w:p w14:paraId="4C19CF89" w14:textId="77777777" w:rsidR="007E3AB8" w:rsidRDefault="007E3AB8" w:rsidP="00167B36">
          <w:pPr>
            <w:pStyle w:val="Sumrio1"/>
            <w:rPr>
              <w:rStyle w:val="Hyperlink"/>
            </w:rPr>
          </w:pPr>
        </w:p>
        <w:p w14:paraId="6AE2C3A0" w14:textId="5C123F30" w:rsidR="00B82568" w:rsidRPr="00B82568" w:rsidRDefault="00656CD1" w:rsidP="00B82568">
          <w:pPr>
            <w:pStyle w:val="Sumrio1"/>
            <w:rPr>
              <w:rStyle w:val="Hyperlink"/>
            </w:rPr>
          </w:pPr>
          <w:hyperlink w:anchor="_Toc33871123" w:history="1">
            <w:r w:rsidR="00B82568" w:rsidRPr="006E13F9">
              <w:rPr>
                <w:rStyle w:val="Hyperlink"/>
              </w:rPr>
              <w:t xml:space="preserve">4 </w:t>
            </w:r>
            <w:r w:rsidR="001B5E9C">
              <w:rPr>
                <w:rStyle w:val="Hyperlink"/>
              </w:rPr>
              <w:tab/>
            </w:r>
            <w:r w:rsidR="00B82568" w:rsidRPr="006E13F9">
              <w:rPr>
                <w:rStyle w:val="Hyperlink"/>
              </w:rPr>
              <w:t>Desenvolvimento do Protótip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3 \h </w:instrText>
            </w:r>
            <w:r w:rsidR="00B82568" w:rsidRPr="00B82568">
              <w:rPr>
                <w:rStyle w:val="Hyperlink"/>
                <w:webHidden/>
              </w:rPr>
            </w:r>
            <w:r w:rsidR="00B82568" w:rsidRPr="00B82568">
              <w:rPr>
                <w:rStyle w:val="Hyperlink"/>
                <w:webHidden/>
              </w:rPr>
              <w:fldChar w:fldCharType="separate"/>
            </w:r>
            <w:r w:rsidR="00F67D75">
              <w:rPr>
                <w:rStyle w:val="Hyperlink"/>
                <w:webHidden/>
              </w:rPr>
              <w:t>42</w:t>
            </w:r>
            <w:r w:rsidR="00B82568" w:rsidRPr="00B82568">
              <w:rPr>
                <w:rStyle w:val="Hyperlink"/>
                <w:webHidden/>
              </w:rPr>
              <w:fldChar w:fldCharType="end"/>
            </w:r>
          </w:hyperlink>
        </w:p>
        <w:p w14:paraId="1877AE43" w14:textId="155752D1" w:rsidR="00B82568" w:rsidRPr="00B82568" w:rsidRDefault="00656CD1" w:rsidP="00B82568">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4 \h </w:instrText>
            </w:r>
            <w:r w:rsidR="00B82568" w:rsidRPr="00B82568">
              <w:rPr>
                <w:rStyle w:val="Hyperlink"/>
                <w:webHidden/>
              </w:rPr>
            </w:r>
            <w:r w:rsidR="00B82568" w:rsidRPr="00B82568">
              <w:rPr>
                <w:rStyle w:val="Hyperlink"/>
                <w:webHidden/>
              </w:rPr>
              <w:fldChar w:fldCharType="separate"/>
            </w:r>
            <w:r w:rsidR="00F67D75">
              <w:rPr>
                <w:rStyle w:val="Hyperlink"/>
                <w:webHidden/>
              </w:rPr>
              <w:t>42</w:t>
            </w:r>
            <w:r w:rsidR="00B82568" w:rsidRPr="00B82568">
              <w:rPr>
                <w:rStyle w:val="Hyperlink"/>
                <w:webHidden/>
              </w:rPr>
              <w:fldChar w:fldCharType="end"/>
            </w:r>
          </w:hyperlink>
        </w:p>
        <w:p w14:paraId="426511C9" w14:textId="5210D62F" w:rsidR="00B82568" w:rsidRPr="00B82568" w:rsidRDefault="00656CD1" w:rsidP="00B82568">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5 \h </w:instrText>
            </w:r>
            <w:r w:rsidR="00B82568" w:rsidRPr="00B82568">
              <w:rPr>
                <w:rStyle w:val="Hyperlink"/>
                <w:webHidden/>
              </w:rPr>
            </w:r>
            <w:r w:rsidR="00B82568" w:rsidRPr="00B82568">
              <w:rPr>
                <w:rStyle w:val="Hyperlink"/>
                <w:webHidden/>
              </w:rPr>
              <w:fldChar w:fldCharType="separate"/>
            </w:r>
            <w:r w:rsidR="00F67D75">
              <w:rPr>
                <w:rStyle w:val="Hyperlink"/>
                <w:webHidden/>
              </w:rPr>
              <w:t>44</w:t>
            </w:r>
            <w:r w:rsidR="00B82568" w:rsidRPr="00B82568">
              <w:rPr>
                <w:rStyle w:val="Hyperlink"/>
                <w:webHidden/>
              </w:rPr>
              <w:fldChar w:fldCharType="end"/>
            </w:r>
          </w:hyperlink>
        </w:p>
        <w:p w14:paraId="3A6836DE" w14:textId="6AE3DEE3" w:rsidR="00B82568" w:rsidRPr="00B82568" w:rsidRDefault="00656CD1" w:rsidP="00B82568">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00B82568" w:rsidRPr="00B82568">
              <w:rPr>
                <w:rStyle w:val="Hyperlink"/>
                <w:webHidden/>
              </w:rPr>
              <w:fldChar w:fldCharType="begin"/>
            </w:r>
            <w:r w:rsidR="00B82568" w:rsidRPr="00B82568">
              <w:rPr>
                <w:rStyle w:val="Hyperlink"/>
                <w:webHidden/>
              </w:rPr>
              <w:instrText xml:space="preserve"> PAGEREF _Toc33871126 \h </w:instrText>
            </w:r>
            <w:r w:rsidR="00B82568" w:rsidRPr="00B82568">
              <w:rPr>
                <w:rStyle w:val="Hyperlink"/>
                <w:webHidden/>
              </w:rPr>
            </w:r>
            <w:r w:rsidR="00B82568" w:rsidRPr="00B82568">
              <w:rPr>
                <w:rStyle w:val="Hyperlink"/>
                <w:webHidden/>
              </w:rPr>
              <w:fldChar w:fldCharType="separate"/>
            </w:r>
            <w:r w:rsidR="00F67D75">
              <w:rPr>
                <w:rStyle w:val="Hyperlink"/>
                <w:webHidden/>
              </w:rPr>
              <w:t>44</w:t>
            </w:r>
            <w:r w:rsidR="00B82568" w:rsidRPr="00B82568">
              <w:rPr>
                <w:rStyle w:val="Hyperlink"/>
                <w:webHidden/>
              </w:rPr>
              <w:fldChar w:fldCharType="end"/>
            </w:r>
          </w:hyperlink>
        </w:p>
        <w:p w14:paraId="4B0DBD3D" w14:textId="3ADF6AB4" w:rsidR="00B82568" w:rsidRPr="00B82568" w:rsidRDefault="00656CD1" w:rsidP="00B82568">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7 \h </w:instrText>
            </w:r>
            <w:r w:rsidR="00B82568" w:rsidRPr="00B82568">
              <w:rPr>
                <w:rStyle w:val="Hyperlink"/>
                <w:webHidden/>
              </w:rPr>
            </w:r>
            <w:r w:rsidR="00B82568" w:rsidRPr="00B82568">
              <w:rPr>
                <w:rStyle w:val="Hyperlink"/>
                <w:webHidden/>
              </w:rPr>
              <w:fldChar w:fldCharType="separate"/>
            </w:r>
            <w:r w:rsidR="00F67D75">
              <w:rPr>
                <w:rStyle w:val="Hyperlink"/>
                <w:webHidden/>
              </w:rPr>
              <w:t>45</w:t>
            </w:r>
            <w:r w:rsidR="00B82568" w:rsidRPr="00B82568">
              <w:rPr>
                <w:rStyle w:val="Hyperlink"/>
                <w:webHidden/>
              </w:rPr>
              <w:fldChar w:fldCharType="end"/>
            </w:r>
          </w:hyperlink>
        </w:p>
        <w:p w14:paraId="692197C9" w14:textId="280D4A5E" w:rsidR="00B82568" w:rsidRPr="00B82568" w:rsidRDefault="00656CD1" w:rsidP="00B82568">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8 \h </w:instrText>
            </w:r>
            <w:r w:rsidR="00B82568" w:rsidRPr="00B82568">
              <w:rPr>
                <w:rStyle w:val="Hyperlink"/>
                <w:webHidden/>
              </w:rPr>
            </w:r>
            <w:r w:rsidR="00B82568" w:rsidRPr="00B82568">
              <w:rPr>
                <w:rStyle w:val="Hyperlink"/>
                <w:webHidden/>
              </w:rPr>
              <w:fldChar w:fldCharType="separate"/>
            </w:r>
            <w:r w:rsidR="00F67D75">
              <w:rPr>
                <w:rStyle w:val="Hyperlink"/>
                <w:webHidden/>
              </w:rPr>
              <w:t>46</w:t>
            </w:r>
            <w:r w:rsidR="00B82568" w:rsidRPr="00B82568">
              <w:rPr>
                <w:rStyle w:val="Hyperlink"/>
                <w:webHidden/>
              </w:rPr>
              <w:fldChar w:fldCharType="end"/>
            </w:r>
          </w:hyperlink>
        </w:p>
        <w:p w14:paraId="48C8F6ED" w14:textId="20EABCDC" w:rsidR="00B82568" w:rsidRPr="00B82568" w:rsidRDefault="00656CD1" w:rsidP="00B82568">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9 \h </w:instrText>
            </w:r>
            <w:r w:rsidR="00B82568" w:rsidRPr="00B82568">
              <w:rPr>
                <w:rStyle w:val="Hyperlink"/>
                <w:webHidden/>
              </w:rPr>
            </w:r>
            <w:r w:rsidR="00B82568" w:rsidRPr="00B82568">
              <w:rPr>
                <w:rStyle w:val="Hyperlink"/>
                <w:webHidden/>
              </w:rPr>
              <w:fldChar w:fldCharType="separate"/>
            </w:r>
            <w:r w:rsidR="00F67D75">
              <w:rPr>
                <w:rStyle w:val="Hyperlink"/>
                <w:webHidden/>
              </w:rPr>
              <w:t>48</w:t>
            </w:r>
            <w:r w:rsidR="00B82568" w:rsidRPr="00B82568">
              <w:rPr>
                <w:rStyle w:val="Hyperlink"/>
                <w:webHidden/>
              </w:rPr>
              <w:fldChar w:fldCharType="end"/>
            </w:r>
          </w:hyperlink>
        </w:p>
        <w:p w14:paraId="60B5B411" w14:textId="685C0D0D" w:rsidR="00B82568" w:rsidRPr="00B82568" w:rsidRDefault="00656CD1" w:rsidP="00B82568">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0 \h </w:instrText>
            </w:r>
            <w:r w:rsidR="00B82568" w:rsidRPr="00B82568">
              <w:rPr>
                <w:rStyle w:val="Hyperlink"/>
                <w:webHidden/>
              </w:rPr>
            </w:r>
            <w:r w:rsidR="00B82568" w:rsidRPr="00B82568">
              <w:rPr>
                <w:rStyle w:val="Hyperlink"/>
                <w:webHidden/>
              </w:rPr>
              <w:fldChar w:fldCharType="separate"/>
            </w:r>
            <w:r w:rsidR="00F67D75">
              <w:rPr>
                <w:rStyle w:val="Hyperlink"/>
                <w:webHidden/>
              </w:rPr>
              <w:t>51</w:t>
            </w:r>
            <w:r w:rsidR="00B82568" w:rsidRPr="00B82568">
              <w:rPr>
                <w:rStyle w:val="Hyperlink"/>
                <w:webHidden/>
              </w:rPr>
              <w:fldChar w:fldCharType="end"/>
            </w:r>
          </w:hyperlink>
        </w:p>
        <w:p w14:paraId="35C9E571" w14:textId="2E6D905A" w:rsidR="00B82568" w:rsidRPr="00B82568" w:rsidRDefault="00656CD1" w:rsidP="00B82568">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1 \h </w:instrText>
            </w:r>
            <w:r w:rsidR="00B82568" w:rsidRPr="00B82568">
              <w:rPr>
                <w:rStyle w:val="Hyperlink"/>
                <w:webHidden/>
              </w:rPr>
            </w:r>
            <w:r w:rsidR="00B82568" w:rsidRPr="00B82568">
              <w:rPr>
                <w:rStyle w:val="Hyperlink"/>
                <w:webHidden/>
              </w:rPr>
              <w:fldChar w:fldCharType="separate"/>
            </w:r>
            <w:r w:rsidR="00F67D75">
              <w:rPr>
                <w:rStyle w:val="Hyperlink"/>
                <w:webHidden/>
              </w:rPr>
              <w:t>52</w:t>
            </w:r>
            <w:r w:rsidR="00B82568" w:rsidRPr="00B82568">
              <w:rPr>
                <w:rStyle w:val="Hyperlink"/>
                <w:webHidden/>
              </w:rPr>
              <w:fldChar w:fldCharType="end"/>
            </w:r>
          </w:hyperlink>
        </w:p>
        <w:p w14:paraId="1D73DDCB" w14:textId="3C47A45D" w:rsidR="00B82568" w:rsidRPr="00B82568" w:rsidRDefault="00656CD1" w:rsidP="00B82568">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2 \h </w:instrText>
            </w:r>
            <w:r w:rsidR="00B82568" w:rsidRPr="00B82568">
              <w:rPr>
                <w:rStyle w:val="Hyperlink"/>
                <w:webHidden/>
              </w:rPr>
            </w:r>
            <w:r w:rsidR="00B82568" w:rsidRPr="00B82568">
              <w:rPr>
                <w:rStyle w:val="Hyperlink"/>
                <w:webHidden/>
              </w:rPr>
              <w:fldChar w:fldCharType="separate"/>
            </w:r>
            <w:r w:rsidR="00F67D75">
              <w:rPr>
                <w:rStyle w:val="Hyperlink"/>
                <w:webHidden/>
              </w:rPr>
              <w:t>54</w:t>
            </w:r>
            <w:r w:rsidR="00B82568" w:rsidRPr="00B82568">
              <w:rPr>
                <w:rStyle w:val="Hyperlink"/>
                <w:webHidden/>
              </w:rPr>
              <w:fldChar w:fldCharType="end"/>
            </w:r>
          </w:hyperlink>
        </w:p>
        <w:p w14:paraId="01108200" w14:textId="23794B32" w:rsidR="00B82568" w:rsidRPr="00B82568" w:rsidRDefault="00656CD1" w:rsidP="00B82568">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3 \h </w:instrText>
            </w:r>
            <w:r w:rsidR="00B82568" w:rsidRPr="00B82568">
              <w:rPr>
                <w:rStyle w:val="Hyperlink"/>
                <w:webHidden/>
              </w:rPr>
            </w:r>
            <w:r w:rsidR="00B82568" w:rsidRPr="00B82568">
              <w:rPr>
                <w:rStyle w:val="Hyperlink"/>
                <w:webHidden/>
              </w:rPr>
              <w:fldChar w:fldCharType="separate"/>
            </w:r>
            <w:r w:rsidR="00F67D75">
              <w:rPr>
                <w:rStyle w:val="Hyperlink"/>
                <w:webHidden/>
              </w:rPr>
              <w:t>56</w:t>
            </w:r>
            <w:r w:rsidR="00B82568" w:rsidRPr="00B82568">
              <w:rPr>
                <w:rStyle w:val="Hyperlink"/>
                <w:webHidden/>
              </w:rPr>
              <w:fldChar w:fldCharType="end"/>
            </w:r>
          </w:hyperlink>
        </w:p>
        <w:p w14:paraId="7157F7E3" w14:textId="7F46749C" w:rsidR="00B82568" w:rsidRPr="00B82568" w:rsidRDefault="00656CD1" w:rsidP="00B82568">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4 \h </w:instrText>
            </w:r>
            <w:r w:rsidR="00B82568" w:rsidRPr="00B82568">
              <w:rPr>
                <w:rStyle w:val="Hyperlink"/>
                <w:webHidden/>
              </w:rPr>
            </w:r>
            <w:r w:rsidR="00B82568" w:rsidRPr="00B82568">
              <w:rPr>
                <w:rStyle w:val="Hyperlink"/>
                <w:webHidden/>
              </w:rPr>
              <w:fldChar w:fldCharType="separate"/>
            </w:r>
            <w:r w:rsidR="00F67D75">
              <w:rPr>
                <w:rStyle w:val="Hyperlink"/>
                <w:webHidden/>
              </w:rPr>
              <w:t>57</w:t>
            </w:r>
            <w:r w:rsidR="00B82568" w:rsidRPr="00B82568">
              <w:rPr>
                <w:rStyle w:val="Hyperlink"/>
                <w:webHidden/>
              </w:rPr>
              <w:fldChar w:fldCharType="end"/>
            </w:r>
          </w:hyperlink>
        </w:p>
        <w:p w14:paraId="56CDC104" w14:textId="4CF46E65" w:rsidR="00B82568" w:rsidRPr="00B82568" w:rsidRDefault="00656CD1" w:rsidP="00B82568">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5 \h </w:instrText>
            </w:r>
            <w:r w:rsidR="00B82568" w:rsidRPr="00B82568">
              <w:rPr>
                <w:rStyle w:val="Hyperlink"/>
                <w:webHidden/>
              </w:rPr>
            </w:r>
            <w:r w:rsidR="00B82568" w:rsidRPr="00B82568">
              <w:rPr>
                <w:rStyle w:val="Hyperlink"/>
                <w:webHidden/>
              </w:rPr>
              <w:fldChar w:fldCharType="separate"/>
            </w:r>
            <w:r w:rsidR="00F67D75">
              <w:rPr>
                <w:rStyle w:val="Hyperlink"/>
                <w:webHidden/>
              </w:rPr>
              <w:t>60</w:t>
            </w:r>
            <w:r w:rsidR="00B82568" w:rsidRPr="00B82568">
              <w:rPr>
                <w:rStyle w:val="Hyperlink"/>
                <w:webHidden/>
              </w:rPr>
              <w:fldChar w:fldCharType="end"/>
            </w:r>
          </w:hyperlink>
        </w:p>
        <w:p w14:paraId="2E729E15" w14:textId="583BFDEB" w:rsidR="00B82568" w:rsidRPr="00B82568" w:rsidRDefault="00656CD1" w:rsidP="00B82568">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6 \h </w:instrText>
            </w:r>
            <w:r w:rsidR="00B82568" w:rsidRPr="00B82568">
              <w:rPr>
                <w:rStyle w:val="Hyperlink"/>
                <w:webHidden/>
              </w:rPr>
            </w:r>
            <w:r w:rsidR="00B82568" w:rsidRPr="00B82568">
              <w:rPr>
                <w:rStyle w:val="Hyperlink"/>
                <w:webHidden/>
              </w:rPr>
              <w:fldChar w:fldCharType="separate"/>
            </w:r>
            <w:r w:rsidR="00F67D75">
              <w:rPr>
                <w:rStyle w:val="Hyperlink"/>
                <w:webHidden/>
              </w:rPr>
              <w:t>62</w:t>
            </w:r>
            <w:r w:rsidR="00B82568" w:rsidRPr="00B82568">
              <w:rPr>
                <w:rStyle w:val="Hyperlink"/>
                <w:webHidden/>
              </w:rPr>
              <w:fldChar w:fldCharType="end"/>
            </w:r>
          </w:hyperlink>
        </w:p>
        <w:p w14:paraId="7E27471E" w14:textId="1089096C" w:rsidR="00B82568" w:rsidRPr="00B82568" w:rsidRDefault="00656CD1" w:rsidP="00B82568">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7 \h </w:instrText>
            </w:r>
            <w:r w:rsidR="00B82568" w:rsidRPr="00B82568">
              <w:rPr>
                <w:rStyle w:val="Hyperlink"/>
                <w:webHidden/>
              </w:rPr>
            </w:r>
            <w:r w:rsidR="00B82568" w:rsidRPr="00B82568">
              <w:rPr>
                <w:rStyle w:val="Hyperlink"/>
                <w:webHidden/>
              </w:rPr>
              <w:fldChar w:fldCharType="separate"/>
            </w:r>
            <w:r w:rsidR="00F67D75">
              <w:rPr>
                <w:rStyle w:val="Hyperlink"/>
                <w:webHidden/>
              </w:rPr>
              <w:t>66</w:t>
            </w:r>
            <w:r w:rsidR="00B82568" w:rsidRPr="00B82568">
              <w:rPr>
                <w:rStyle w:val="Hyperlink"/>
                <w:webHidden/>
              </w:rPr>
              <w:fldChar w:fldCharType="end"/>
            </w:r>
          </w:hyperlink>
        </w:p>
        <w:p w14:paraId="23C03ADE" w14:textId="77777777" w:rsidR="00167B36" w:rsidRDefault="00167B36" w:rsidP="00B82568">
          <w:pPr>
            <w:pStyle w:val="Sumrio1"/>
            <w:rPr>
              <w:rStyle w:val="Hyperlink"/>
            </w:rPr>
          </w:pPr>
        </w:p>
        <w:p w14:paraId="43E052A5" w14:textId="743B4108" w:rsidR="00B82568" w:rsidRPr="00B82568" w:rsidRDefault="00656CD1" w:rsidP="00B82568">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8 \h </w:instrText>
            </w:r>
            <w:r w:rsidR="00B82568" w:rsidRPr="00B82568">
              <w:rPr>
                <w:rStyle w:val="Hyperlink"/>
                <w:webHidden/>
              </w:rPr>
            </w:r>
            <w:r w:rsidR="00B82568" w:rsidRPr="00B82568">
              <w:rPr>
                <w:rStyle w:val="Hyperlink"/>
                <w:webHidden/>
              </w:rPr>
              <w:fldChar w:fldCharType="separate"/>
            </w:r>
            <w:r w:rsidR="00F67D75">
              <w:rPr>
                <w:rStyle w:val="Hyperlink"/>
                <w:webHidden/>
              </w:rPr>
              <w:t>67</w:t>
            </w:r>
            <w:r w:rsidR="00B82568" w:rsidRPr="00B82568">
              <w:rPr>
                <w:rStyle w:val="Hyperlink"/>
                <w:webHidden/>
              </w:rPr>
              <w:fldChar w:fldCharType="end"/>
            </w:r>
          </w:hyperlink>
        </w:p>
        <w:p w14:paraId="203AD714" w14:textId="77777777" w:rsidR="007058F8" w:rsidRDefault="007058F8" w:rsidP="00B82568">
          <w:pPr>
            <w:pStyle w:val="Sumrio1"/>
            <w:rPr>
              <w:rStyle w:val="Hyperlink"/>
            </w:rPr>
          </w:pPr>
        </w:p>
        <w:p w14:paraId="0FCF4A74" w14:textId="0C59E7D2" w:rsidR="00B82568" w:rsidRDefault="007058F8" w:rsidP="00B82568">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9 \h </w:instrText>
            </w:r>
            <w:r w:rsidR="00B82568" w:rsidRPr="00B82568">
              <w:rPr>
                <w:rStyle w:val="Hyperlink"/>
                <w:webHidden/>
              </w:rPr>
            </w:r>
            <w:r w:rsidR="00B82568" w:rsidRPr="00B82568">
              <w:rPr>
                <w:rStyle w:val="Hyperlink"/>
                <w:webHidden/>
              </w:rPr>
              <w:fldChar w:fldCharType="separate"/>
            </w:r>
            <w:r w:rsidR="00F67D75">
              <w:rPr>
                <w:rStyle w:val="Hyperlink"/>
                <w:webHidden/>
              </w:rPr>
              <w:t>69</w:t>
            </w:r>
            <w:r w:rsidR="00B82568" w:rsidRPr="00B82568">
              <w:rPr>
                <w:rStyle w:val="Hyperlink"/>
                <w:webHidden/>
              </w:rPr>
              <w:fldChar w:fldCharType="end"/>
            </w:r>
          </w:hyperlink>
        </w:p>
        <w:p w14:paraId="2B518FFD" w14:textId="77777777" w:rsidR="00305883" w:rsidRDefault="00305883">
          <w:r>
            <w:rPr>
              <w:b/>
              <w:bCs/>
            </w:rPr>
            <w:fldChar w:fldCharType="end"/>
          </w:r>
        </w:p>
      </w:sdtContent>
    </w:sdt>
    <w:p w14:paraId="64D3F166" w14:textId="77777777" w:rsidR="00A113E0" w:rsidRDefault="0005095E" w:rsidP="00562A7B">
      <w:pPr>
        <w:jc w:val="left"/>
        <w:rPr>
          <w:rFonts w:cs="Times New Roman"/>
          <w:b/>
          <w:sz w:val="28"/>
          <w:szCs w:val="24"/>
        </w:rPr>
        <w:sectPr w:rsidR="00A113E0" w:rsidSect="003232F1">
          <w:headerReference w:type="default" r:id="rId9"/>
          <w:pgSz w:w="11906" w:h="16838" w:code="9"/>
          <w:pgMar w:top="1701" w:right="1134" w:bottom="1134" w:left="1701" w:header="709" w:footer="709" w:gutter="0"/>
          <w:cols w:space="708"/>
          <w:docGrid w:linePitch="360"/>
        </w:sectPr>
      </w:pPr>
      <w:r w:rsidRPr="002B2829">
        <w:rPr>
          <w:rFonts w:cs="Times New Roman"/>
          <w:b/>
          <w:sz w:val="28"/>
          <w:szCs w:val="24"/>
        </w:rPr>
        <w:br w:type="page"/>
      </w:r>
    </w:p>
    <w:p w14:paraId="730DA98F" w14:textId="30E5394C" w:rsidR="0005095E" w:rsidRPr="002B2829" w:rsidRDefault="0005095E" w:rsidP="00562A7B">
      <w:pPr>
        <w:jc w:val="left"/>
        <w:rPr>
          <w:rFonts w:cs="Times New Roman"/>
          <w:b/>
          <w:sz w:val="28"/>
          <w:szCs w:val="24"/>
        </w:rPr>
      </w:pPr>
    </w:p>
    <w:p w14:paraId="6E2ECC2E" w14:textId="77777777" w:rsidR="0005095E" w:rsidRDefault="003232F1" w:rsidP="007B536F">
      <w:pPr>
        <w:pStyle w:val="Ttulo1"/>
      </w:pPr>
      <w:bookmarkStart w:id="0" w:name="_Toc498681696"/>
      <w:bookmarkStart w:id="1" w:name="_Toc33871096"/>
      <w:proofErr w:type="gramStart"/>
      <w:r>
        <w:t>1</w:t>
      </w:r>
      <w:proofErr w:type="gramEnd"/>
      <w:r>
        <w:t xml:space="preserve"> </w:t>
      </w:r>
      <w:r w:rsidR="00EF0057" w:rsidRPr="002B2829">
        <w:t>INTRODUÇÃO</w:t>
      </w:r>
      <w:bookmarkEnd w:id="0"/>
      <w:bookmarkEnd w:id="1"/>
    </w:p>
    <w:p w14:paraId="145BFD05" w14:textId="77777777" w:rsidR="00085A27" w:rsidRPr="00085A27" w:rsidRDefault="00085A27" w:rsidP="00085A27"/>
    <w:p w14:paraId="19096429" w14:textId="6BE4AB57" w:rsidR="008E5A73" w:rsidRDefault="00C75D58" w:rsidP="00E6058A">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w:t>
      </w:r>
      <w:proofErr w:type="gramStart"/>
      <w:r w:rsidR="00D0465E" w:rsidRPr="002B2829">
        <w:t xml:space="preserve">  </w:t>
      </w:r>
      <w:proofErr w:type="gramEnd"/>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755CCB">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755CCB">
        <w:fldChar w:fldCharType="separate"/>
      </w:r>
      <w:r w:rsidR="00594F63" w:rsidRPr="0021217B">
        <w:rPr>
          <w:noProof/>
        </w:rPr>
        <w:t>(COSTA et al., 2012)</w:t>
      </w:r>
      <w:r w:rsidR="00755CCB">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14:paraId="70AFC4C0" w14:textId="06E67E18" w:rsidR="008E5A73" w:rsidRDefault="00946982" w:rsidP="00E6058A">
      <w:r>
        <w:tab/>
      </w:r>
      <w:r w:rsidR="00D0465E" w:rsidRPr="002B2829">
        <w:t>Para minimizar o problema, tem 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765336">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65336">
        <w:fldChar w:fldCharType="separate"/>
      </w:r>
      <w:r w:rsidR="00594F63" w:rsidRPr="00594F63">
        <w:rPr>
          <w:noProof/>
        </w:rPr>
        <w:t>(LUIZ, 2013)</w:t>
      </w:r>
      <w:r w:rsidR="00765336">
        <w:fldChar w:fldCharType="end"/>
      </w:r>
      <w:r w:rsidR="00D0465E" w:rsidRPr="002B2829">
        <w:t>.</w:t>
      </w:r>
    </w:p>
    <w:p w14:paraId="234E7A0C" w14:textId="3D772C55" w:rsidR="008E5A73" w:rsidRDefault="0059335C" w:rsidP="00E6058A">
      <w:r>
        <w:tab/>
      </w:r>
      <w:r w:rsidR="00D0465E" w:rsidRPr="002B2829">
        <w:t xml:space="preserve">Mesmo </w:t>
      </w:r>
      <w:r w:rsidR="00F07A8A" w:rsidRPr="002B2829">
        <w:t>com</w:t>
      </w:r>
      <w:r w:rsidR="00F07A8A">
        <w:t xml:space="preserve"> a </w:t>
      </w:r>
      <w:r w:rsidR="007F57D1">
        <w:t>evolução das</w:t>
      </w:r>
      <w:r w:rsidR="00D0465E" w:rsidRPr="002B2829">
        <w:t xml:space="preserve"> linguagens de programação </w:t>
      </w:r>
      <w:r w:rsidR="007F57D1">
        <w:t>além d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14:paraId="4A7E30EA" w14:textId="1CBD10F5" w:rsidR="008E5A73" w:rsidRDefault="00085A27" w:rsidP="00E6058A">
      <w:r>
        <w:tab/>
      </w:r>
      <w:bookmarkStart w:id="2"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00D0465E" w:rsidRPr="002B2829">
        <w:t xml:space="preserve"> 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594F63" w:rsidRPr="00594F63">
        <w:rPr>
          <w:noProof/>
        </w:rPr>
        <w:t>(LUCRÉDIO, 2009)</w:t>
      </w:r>
      <w:r w:rsidR="003F07EB">
        <w:rPr>
          <w:rStyle w:val="Refdenotaderodap"/>
          <w:rFonts w:ascii="Times New Roman" w:hAnsi="Times New Roman" w:cs="Times New Roman"/>
        </w:rPr>
        <w:fldChar w:fldCharType="end"/>
      </w:r>
      <w:r w:rsidR="00D0465E" w:rsidRPr="002B2829">
        <w:t>.</w:t>
      </w:r>
    </w:p>
    <w:p w14:paraId="66276436" w14:textId="6ACA7DCC" w:rsidR="008E5A73" w:rsidRDefault="00F07A8A" w:rsidP="00E6058A">
      <w:pPr>
        <w:ind w:firstLine="709"/>
      </w:pPr>
      <w:r>
        <w:lastRenderedPageBreak/>
        <w:t>Estratégias como</w:t>
      </w:r>
      <w:r w:rsidRPr="002B2829">
        <w:t xml:space="preserve"> </w:t>
      </w:r>
      <w:r w:rsidR="00D0465E" w:rsidRPr="002B2829">
        <w:t>utilizar-se de bibliotecas</w:t>
      </w:r>
      <w:r>
        <w:t xml:space="preserve">, </w:t>
      </w:r>
      <w:r w:rsidRPr="00F07A8A">
        <w:rPr>
          <w:i/>
        </w:rPr>
        <w:t>frameworks</w:t>
      </w:r>
      <w:r w:rsidR="00D0465E" w:rsidRPr="002B2829">
        <w:t xml:space="preserve"> </w:t>
      </w:r>
      <w:r>
        <w:t>e</w:t>
      </w:r>
      <w:r w:rsidRPr="002B2829">
        <w:t xml:space="preserve"> </w:t>
      </w:r>
      <w:r>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103C5857" w14:textId="214EC22C"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060780">
        <w:t xml:space="preserve">cujo objetivo é </w:t>
      </w:r>
      <w:r w:rsidR="00FD4C17">
        <w:t>recebe</w:t>
      </w:r>
      <w:r w:rsidR="00060780">
        <w:t>r</w:t>
      </w:r>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 xml:space="preserve">que apresente de forma clara e com filtragem dinâmica o resumo destes. </w:t>
      </w:r>
    </w:p>
    <w:p w14:paraId="7615CA95" w14:textId="77777777" w:rsidR="008E5A73" w:rsidRDefault="008E5A73" w:rsidP="00E6058A">
      <w:pPr>
        <w:rPr>
          <w:rFonts w:eastAsia="Calibri"/>
          <w:szCs w:val="24"/>
        </w:rPr>
      </w:pPr>
    </w:p>
    <w:p w14:paraId="3D09B32F" w14:textId="1E517AD5" w:rsidR="00D0465E" w:rsidRDefault="00634CA7" w:rsidP="00634CA7">
      <w:pPr>
        <w:pStyle w:val="Ttulo2"/>
      </w:pPr>
      <w:bookmarkStart w:id="3" w:name="_Toc33871097"/>
      <w:bookmarkEnd w:id="2"/>
      <w:r>
        <w:t xml:space="preserve">1.1 </w:t>
      </w:r>
      <w:r w:rsidR="00D0465E" w:rsidRPr="002B2829">
        <w:t>Objetivo</w:t>
      </w:r>
      <w:r w:rsidR="00AC2A32">
        <w:t xml:space="preserve"> e delimitação </w:t>
      </w:r>
      <w:r w:rsidR="00AC2A32" w:rsidRPr="00634CA7">
        <w:t>de</w:t>
      </w:r>
      <w:r w:rsidR="00AC2A32">
        <w:t xml:space="preserve"> escopo</w:t>
      </w:r>
      <w:bookmarkEnd w:id="3"/>
    </w:p>
    <w:p w14:paraId="382BF20F" w14:textId="77777777" w:rsidR="006E3AD4" w:rsidRPr="006E3AD4" w:rsidRDefault="006E3AD4" w:rsidP="006E3AD4"/>
    <w:p w14:paraId="08F1F714" w14:textId="0DA5FEB1"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sidRPr="006D0E81">
        <w:rPr>
          <w:rFonts w:cs="Times New Roman"/>
          <w:i/>
        </w:rPr>
        <w:t>desktop</w:t>
      </w:r>
      <w:r w:rsidR="00E0648B" w:rsidRPr="006D0E81">
        <w:rPr>
          <w:rFonts w:cs="Times New Roman"/>
          <w:i/>
        </w:rPr>
        <w:t>s</w:t>
      </w:r>
      <w:r w:rsidR="006D0E81">
        <w:rPr>
          <w:rFonts w:cs="Times New Roman"/>
        </w:rPr>
        <w:t>,</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w:t>
      </w:r>
      <w:r w:rsidR="006D0E81">
        <w:rPr>
          <w:rFonts w:cs="Times New Roman"/>
        </w:rPr>
        <w:t>criação de</w:t>
      </w:r>
      <w:r w:rsidR="006D0E81" w:rsidRPr="002B2829">
        <w:rPr>
          <w:rFonts w:cs="Times New Roman"/>
        </w:rPr>
        <w:t xml:space="preserve"> painéis de informações </w:t>
      </w:r>
      <w:r w:rsidR="006D0E81">
        <w:rPr>
          <w:rFonts w:cs="Times New Roman"/>
        </w:rPr>
        <w:t>em formato de gráficos e tabelas</w:t>
      </w:r>
      <w:r w:rsidR="006D0E81" w:rsidRPr="002B2829">
        <w:rPr>
          <w:rFonts w:cs="Times New Roman"/>
        </w:rPr>
        <w:t xml:space="preserve"> (</w:t>
      </w:r>
      <w:r w:rsidR="006D0E81">
        <w:rPr>
          <w:rFonts w:cs="Times New Roman"/>
          <w:i/>
        </w:rPr>
        <w:t>d</w:t>
      </w:r>
      <w:r w:rsidR="006D0E81" w:rsidRPr="00F07A8A">
        <w:rPr>
          <w:rFonts w:cs="Times New Roman"/>
          <w:i/>
        </w:rPr>
        <w:t>ashboards</w:t>
      </w:r>
      <w:r w:rsidR="006D0E81" w:rsidRPr="002B2829">
        <w:rPr>
          <w:rFonts w:cs="Times New Roman"/>
        </w:rPr>
        <w:t>)</w:t>
      </w:r>
      <w:r w:rsidR="006D0E81">
        <w:rPr>
          <w:rFonts w:cs="Times New Roman"/>
        </w:rPr>
        <w:t xml:space="preserve">, gerados a partir de dados obtidos de </w:t>
      </w:r>
      <w:r w:rsidR="00C85C22">
        <w:rPr>
          <w:rFonts w:cs="Times New Roman"/>
        </w:rPr>
        <w:t xml:space="preserve">um arquivo </w:t>
      </w:r>
      <w:r w:rsidR="00035B0C">
        <w:rPr>
          <w:rFonts w:cs="Times New Roman"/>
        </w:rPr>
        <w:t xml:space="preserve">CSV </w:t>
      </w:r>
      <w:r w:rsidR="00600FD0">
        <w:rPr>
          <w:rFonts w:cs="Times New Roman"/>
        </w:rPr>
        <w:t>(Comma Separated Values, ou Valores separados por vírgula)</w:t>
      </w:r>
      <w:r w:rsidR="006D0E81">
        <w:rPr>
          <w:rFonts w:cs="Times New Roman"/>
        </w:rPr>
        <w:t>.</w:t>
      </w:r>
      <w:r w:rsidR="00017328">
        <w:rPr>
          <w:rFonts w:cs="Times New Roman"/>
        </w:rPr>
        <w:t xml:space="preserve"> </w:t>
      </w:r>
    </w:p>
    <w:p w14:paraId="45A074A2" w14:textId="6669C9F2" w:rsidR="00AC2A32" w:rsidRDefault="00AC2A32" w:rsidP="00AC2A32">
      <w:pPr>
        <w:ind w:firstLine="567"/>
        <w:rPr>
          <w:rFonts w:cs="Times New Roman"/>
        </w:rPr>
      </w:pPr>
      <w:r>
        <w:rPr>
          <w:rFonts w:cs="Times New Roman"/>
        </w:rPr>
        <w:t xml:space="preserve">Esta aplicação permitirá ao usuário escolher entre três tipos diferentes de gráficos: gráfico tipo Pizza, gráfico tipo Linha e gráfico tipo Barras Horizontais. Permitirá também dois tipos de reduções: </w:t>
      </w:r>
      <w:r w:rsidR="006D0E81">
        <w:rPr>
          <w:rFonts w:cs="Times New Roman"/>
        </w:rPr>
        <w:t xml:space="preserve">(a) </w:t>
      </w:r>
      <w:r>
        <w:rPr>
          <w:rFonts w:cs="Times New Roman"/>
        </w:rPr>
        <w:t>redução por contagem do total de incidências de um atributo</w:t>
      </w:r>
      <w:r w:rsidR="006D0E81">
        <w:rPr>
          <w:rFonts w:cs="Times New Roman"/>
        </w:rPr>
        <w:t>,</w:t>
      </w:r>
      <w:r>
        <w:rPr>
          <w:rFonts w:cs="Times New Roman"/>
        </w:rPr>
        <w:t xml:space="preserve"> e </w:t>
      </w:r>
      <w:r w:rsidR="006D0E81">
        <w:rPr>
          <w:rFonts w:cs="Times New Roman"/>
        </w:rPr>
        <w:t xml:space="preserve">(b) </w:t>
      </w:r>
      <w:r>
        <w:rPr>
          <w:rFonts w:cs="Times New Roman"/>
        </w:rPr>
        <w:t xml:space="preserve">redução por somatória, usando um atributo especificado como chave e a </w:t>
      </w:r>
      <w:r w:rsidR="006D0E81">
        <w:rPr>
          <w:rFonts w:cs="Times New Roman"/>
        </w:rPr>
        <w:t xml:space="preserve">totalização </w:t>
      </w:r>
      <w:r>
        <w:rPr>
          <w:rFonts w:cs="Times New Roman"/>
        </w:rPr>
        <w:t xml:space="preserve">de um segundo atributo especificado como </w:t>
      </w:r>
      <w:r w:rsidR="006D0E81">
        <w:rPr>
          <w:rFonts w:cs="Times New Roman"/>
        </w:rPr>
        <w:t xml:space="preserve">um </w:t>
      </w:r>
      <w:r>
        <w:rPr>
          <w:rFonts w:cs="Times New Roman"/>
        </w:rPr>
        <w:t>valor</w:t>
      </w:r>
      <w:r w:rsidR="006D0E81">
        <w:rPr>
          <w:rFonts w:cs="Times New Roman"/>
        </w:rPr>
        <w:t xml:space="preserve"> numérico</w:t>
      </w:r>
      <w:r>
        <w:rPr>
          <w:rFonts w:cs="Times New Roman"/>
        </w:rPr>
        <w:t>.</w:t>
      </w:r>
    </w:p>
    <w:p w14:paraId="37A757CC" w14:textId="2F0DD075" w:rsidR="00B80B81" w:rsidRDefault="006D0E81" w:rsidP="00AC2A32">
      <w:pPr>
        <w:ind w:firstLine="567"/>
      </w:pPr>
      <w:r>
        <w:rPr>
          <w:rFonts w:cs="Times New Roman"/>
        </w:rPr>
        <w:t xml:space="preserve">Neste trabalho, define-se </w:t>
      </w:r>
      <w:r w:rsidR="00930555" w:rsidRPr="006D0E81">
        <w:rPr>
          <w:rFonts w:cs="Times New Roman"/>
          <w:b/>
        </w:rPr>
        <w:t>gabarito</w:t>
      </w:r>
      <w:r>
        <w:rPr>
          <w:rFonts w:cs="Times New Roman"/>
        </w:rPr>
        <w:t xml:space="preserve"> (ou </w:t>
      </w:r>
      <w:proofErr w:type="spellStart"/>
      <w:r w:rsidRPr="006D0E81">
        <w:rPr>
          <w:rFonts w:cs="Times New Roman"/>
          <w:i/>
        </w:rPr>
        <w:t>template</w:t>
      </w:r>
      <w:proofErr w:type="spellEnd"/>
      <w:r>
        <w:rPr>
          <w:rFonts w:cs="Times New Roman"/>
        </w:rPr>
        <w:t>)</w:t>
      </w:r>
      <w:r w:rsidR="00017328">
        <w:rPr>
          <w:rFonts w:cs="Times New Roman"/>
        </w:rPr>
        <w:t xml:space="preserve"> </w:t>
      </w:r>
      <w:r>
        <w:rPr>
          <w:rFonts w:cs="Times New Roman"/>
        </w:rPr>
        <w:t xml:space="preserve">como </w:t>
      </w:r>
      <w:r w:rsidR="00930555">
        <w:rPr>
          <w:rFonts w:cs="Times New Roman"/>
        </w:rPr>
        <w:t xml:space="preserve">um arquivo contendo </w:t>
      </w:r>
      <w:r>
        <w:rPr>
          <w:rFonts w:cs="Times New Roman"/>
        </w:rPr>
        <w:t xml:space="preserve">marcações </w:t>
      </w:r>
      <w:r w:rsidR="00930555">
        <w:rPr>
          <w:rFonts w:cs="Times New Roman"/>
        </w:rPr>
        <w:t xml:space="preserve">HTML e </w:t>
      </w:r>
      <w:r w:rsidR="00930555" w:rsidRPr="006D0E81">
        <w:rPr>
          <w:rFonts w:cs="Times New Roman"/>
          <w:i/>
        </w:rPr>
        <w:t>scripts</w:t>
      </w:r>
      <w:r w:rsidR="00930555">
        <w:rPr>
          <w:rFonts w:cs="Times New Roman"/>
        </w:rPr>
        <w:t xml:space="preserve"> </w:t>
      </w:r>
      <w:r>
        <w:rPr>
          <w:rFonts w:cs="Times New Roman"/>
        </w:rPr>
        <w:t xml:space="preserve">em código </w:t>
      </w:r>
      <w:r w:rsidR="00930555">
        <w:rPr>
          <w:rFonts w:cs="Times New Roman"/>
        </w:rPr>
        <w:t>Javascript, entremeado a marcações</w:t>
      </w:r>
      <w:r w:rsidR="00017328">
        <w:rPr>
          <w:rFonts w:cs="Times New Roman"/>
        </w:rPr>
        <w:t xml:space="preserve"> </w:t>
      </w:r>
      <w:r w:rsidR="00930555">
        <w:rPr>
          <w:rFonts w:cs="Times New Roman"/>
        </w:rPr>
        <w:t>da</w:t>
      </w:r>
      <w:r w:rsidR="00017328">
        <w:rPr>
          <w:rFonts w:cs="Times New Roman"/>
        </w:rPr>
        <w:t xml:space="preserve"> linguagem de </w:t>
      </w:r>
      <w:proofErr w:type="spellStart"/>
      <w:r w:rsidR="00017328" w:rsidRPr="006D0E81">
        <w:rPr>
          <w:rFonts w:cs="Times New Roman"/>
          <w:i/>
        </w:rPr>
        <w:t>template</w:t>
      </w:r>
      <w:proofErr w:type="spellEnd"/>
      <w:r w:rsidR="00017328">
        <w:rPr>
          <w:rFonts w:cs="Times New Roman"/>
        </w:rPr>
        <w:t xml:space="preserve"> Apache </w:t>
      </w:r>
      <w:proofErr w:type="gramStart"/>
      <w:r w:rsidR="00017328">
        <w:rPr>
          <w:rFonts w:cs="Times New Roman"/>
        </w:rPr>
        <w:t>FreeMarker</w:t>
      </w:r>
      <w:proofErr w:type="gramEnd"/>
      <w:r w:rsidR="00930555">
        <w:rPr>
          <w:rFonts w:cs="Times New Roman"/>
        </w:rPr>
        <w:t xml:space="preserve"> para o conteúdo a ser preenchido em tempo de execução. Os </w:t>
      </w:r>
      <w:r w:rsidR="00D0465E" w:rsidRPr="002B2829">
        <w:rPr>
          <w:rFonts w:cs="Times New Roman"/>
        </w:rPr>
        <w:t>painéis</w:t>
      </w:r>
      <w:r w:rsidR="00017328">
        <w:rPr>
          <w:rFonts w:cs="Times New Roman"/>
        </w:rPr>
        <w:t xml:space="preserve"> gerados</w:t>
      </w:r>
      <w:r w:rsidR="00930555">
        <w:rPr>
          <w:rFonts w:cs="Times New Roman"/>
        </w:rPr>
        <w:t xml:space="preserve"> na saída</w:t>
      </w:r>
      <w:r w:rsidR="00D0465E" w:rsidRPr="002B2829">
        <w:rPr>
          <w:rFonts w:cs="Times New Roman"/>
        </w:rPr>
        <w:t xml:space="preserve"> são codificados </w:t>
      </w:r>
      <w:r w:rsidR="00017328">
        <w:rPr>
          <w:rFonts w:cs="Times New Roman"/>
        </w:rPr>
        <w:t>em</w:t>
      </w:r>
      <w:r w:rsidR="00D0465E" w:rsidRPr="002B2829">
        <w:rPr>
          <w:rFonts w:cs="Times New Roman"/>
        </w:rPr>
        <w:t xml:space="preserve"> HMTL5</w:t>
      </w:r>
      <w:r w:rsidR="00C85C22">
        <w:rPr>
          <w:rFonts w:cs="Times New Roman"/>
        </w:rPr>
        <w:t xml:space="preserve"> </w:t>
      </w:r>
      <w:r w:rsidR="00930555">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Pr>
          <w:rFonts w:cs="Times New Roman"/>
        </w:rPr>
        <w:t>, que</w:t>
      </w:r>
      <w:r w:rsidR="00CE2402">
        <w:rPr>
          <w:rFonts w:cs="Times New Roman"/>
        </w:rPr>
        <w:t xml:space="preserve"> se </w:t>
      </w:r>
      <w:r w:rsidR="00CE2402">
        <w:rPr>
          <w:rFonts w:cs="Times New Roman"/>
        </w:rPr>
        <w:lastRenderedPageBreak/>
        <w:t xml:space="preserve">encarregam de aplicar os filtros dinâmicos e gerar os </w:t>
      </w:r>
      <w:r>
        <w:rPr>
          <w:rFonts w:cs="Times New Roman"/>
        </w:rPr>
        <w:t xml:space="preserve">painéis </w:t>
      </w:r>
      <w:r w:rsidR="00CE2402">
        <w:rPr>
          <w:rFonts w:cs="Times New Roman"/>
        </w:rPr>
        <w:t xml:space="preserve">com gráficos </w:t>
      </w:r>
      <w:r>
        <w:rPr>
          <w:rFonts w:cs="Times New Roman"/>
        </w:rPr>
        <w:t xml:space="preserve">em formato </w:t>
      </w:r>
      <w:r w:rsidR="00CE2402">
        <w:rPr>
          <w:rFonts w:cs="Times New Roman"/>
        </w:rPr>
        <w:t>SVG</w:t>
      </w:r>
      <w:r>
        <w:rPr>
          <w:rFonts w:cs="Times New Roman"/>
        </w:rPr>
        <w:t xml:space="preserve"> do HTML5</w:t>
      </w:r>
      <w:r w:rsidR="00D0465E" w:rsidRPr="002B2829">
        <w:rPr>
          <w:rFonts w:cs="Times New Roman"/>
        </w:rPr>
        <w:t>.</w:t>
      </w:r>
    </w:p>
    <w:p w14:paraId="1312A2F8" w14:textId="378DC50D" w:rsidR="00930555" w:rsidRDefault="00846DD4" w:rsidP="00722E4C">
      <w:pPr>
        <w:ind w:firstLine="567"/>
      </w:pPr>
      <w:r>
        <w:t>A interface gráfica de interação</w:t>
      </w:r>
      <w:r w:rsidR="006D0E81">
        <w:t xml:space="preserve"> entre o</w:t>
      </w:r>
      <w:r>
        <w:t xml:space="preserve"> usuário </w:t>
      </w:r>
      <w:r w:rsidR="006D0E81">
        <w:t xml:space="preserve">e a </w:t>
      </w:r>
      <w:r>
        <w:t xml:space="preserve">aplicação foi desenvolvida usando </w:t>
      </w:r>
      <w:proofErr w:type="gramStart"/>
      <w:r>
        <w:t>JavaFX</w:t>
      </w:r>
      <w:proofErr w:type="gramEnd"/>
      <w:r>
        <w:t xml:space="preserve"> 8.</w:t>
      </w:r>
      <w:r w:rsidR="00722E4C">
        <w:t xml:space="preserve"> </w:t>
      </w:r>
    </w:p>
    <w:p w14:paraId="4D02BEC3" w14:textId="77777777" w:rsidR="00722E4C" w:rsidRDefault="00722E4C" w:rsidP="00722E4C">
      <w:pPr>
        <w:ind w:firstLine="567"/>
      </w:pPr>
    </w:p>
    <w:p w14:paraId="7D5D214B" w14:textId="5711EE94" w:rsidR="00D0465E" w:rsidRDefault="00634CA7" w:rsidP="00634CA7">
      <w:pPr>
        <w:pStyle w:val="Ttulo2"/>
      </w:pPr>
      <w:bookmarkStart w:id="4" w:name="_Toc33871098"/>
      <w:r>
        <w:t xml:space="preserve">1.2 </w:t>
      </w:r>
      <w:r w:rsidR="00017328" w:rsidRPr="00634CA7">
        <w:t>Procedimentos</w:t>
      </w:r>
      <w:r w:rsidR="00017328" w:rsidRPr="001E2AB8">
        <w:t xml:space="preserve"> metodológicos</w:t>
      </w:r>
      <w:bookmarkEnd w:id="4"/>
    </w:p>
    <w:p w14:paraId="460F07BC" w14:textId="77777777" w:rsidR="0040008C" w:rsidRPr="0040008C" w:rsidRDefault="0040008C" w:rsidP="0040008C"/>
    <w:p w14:paraId="5898F4FE" w14:textId="6CB2FD65"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7EFB8E42" w14:textId="5FDC77EC"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14:paraId="138D7FF4" w14:textId="7E4BA9FF"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14:paraId="36725E6D" w14:textId="77777777" w:rsidR="00194846" w:rsidRPr="002B2829" w:rsidRDefault="00194846" w:rsidP="00F319EF">
      <w:pPr>
        <w:rPr>
          <w:rFonts w:cs="Times New Roman"/>
        </w:rPr>
      </w:pPr>
    </w:p>
    <w:p w14:paraId="5C9D4A92" w14:textId="77777777" w:rsidR="009C07DD" w:rsidRDefault="006D2F59" w:rsidP="00634CA7">
      <w:pPr>
        <w:pStyle w:val="Ttulo2"/>
      </w:pPr>
      <w:bookmarkStart w:id="5" w:name="_Toc498681701"/>
      <w:bookmarkStart w:id="6" w:name="_Toc33871099"/>
      <w:proofErr w:type="gramStart"/>
      <w:r>
        <w:t>1.</w:t>
      </w:r>
      <w:r w:rsidR="00735E60">
        <w:t>3</w:t>
      </w:r>
      <w:r>
        <w:t xml:space="preserve"> </w:t>
      </w:r>
      <w:bookmarkEnd w:id="5"/>
      <w:r w:rsidRPr="00634CA7">
        <w:t>Organização</w:t>
      </w:r>
      <w:proofErr w:type="gramEnd"/>
      <w:r>
        <w:t xml:space="preserve"> do trabalho</w:t>
      </w:r>
      <w:bookmarkEnd w:id="6"/>
    </w:p>
    <w:p w14:paraId="49A88E5D" w14:textId="77777777" w:rsidR="0040008C" w:rsidRPr="0040008C" w:rsidRDefault="0040008C" w:rsidP="0040008C"/>
    <w:p w14:paraId="2E1E57AB" w14:textId="774A9028" w:rsidR="00C85C22" w:rsidRDefault="006D2F59" w:rsidP="00C85C22">
      <w:r>
        <w:tab/>
        <w:t xml:space="preserve">Este trabalho de conclusão de curso foi organizado </w:t>
      </w:r>
      <w:r w:rsidR="003B46E8">
        <w:t xml:space="preserve">da seguinte maneira. </w:t>
      </w:r>
      <w:r>
        <w:t xml:space="preserve">No capítulo 2 é descrita tod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14:paraId="4F1BD82F" w14:textId="77777777" w:rsidR="00015B19" w:rsidRDefault="002B7DBB" w:rsidP="00C85C22">
      <w:r>
        <w:tab/>
        <w:t>No capítulo 3</w:t>
      </w:r>
      <w:r w:rsidR="003B46E8">
        <w:t>,</w:t>
      </w:r>
      <w:r w:rsidR="00015B19">
        <w:t xml:space="preserve"> são apresentadas soluções de software correlatas à aplicação proposta neste trabalho.</w:t>
      </w:r>
    </w:p>
    <w:p w14:paraId="5D15F963" w14:textId="6E124884" w:rsidR="002B7DBB" w:rsidRDefault="00015B19" w:rsidP="00C85C22">
      <w:r>
        <w:tab/>
        <w:t>No capítulo 4</w:t>
      </w:r>
      <w:proofErr w:type="gramStart"/>
      <w:r>
        <w:t xml:space="preserve"> </w:t>
      </w:r>
      <w:r w:rsidR="002B7DBB">
        <w:t xml:space="preserve"> </w:t>
      </w:r>
      <w:proofErr w:type="gramEnd"/>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t xml:space="preserve">5 </w:t>
      </w:r>
      <w:r w:rsidR="002B7DBB">
        <w:t>são feitas as considerações finais</w:t>
      </w:r>
      <w:r>
        <w:t xml:space="preserve"> e propostas para trabalhos futuros</w:t>
      </w:r>
      <w:r w:rsidR="002B7DBB">
        <w:t>.</w:t>
      </w:r>
    </w:p>
    <w:p w14:paraId="25F66843" w14:textId="77777777" w:rsidR="00F3745A" w:rsidRDefault="00F3745A" w:rsidP="0040008C">
      <w:pPr>
        <w:spacing w:after="160" w:line="240" w:lineRule="auto"/>
        <w:jc w:val="left"/>
      </w:pPr>
    </w:p>
    <w:p w14:paraId="41ACD1C8" w14:textId="77777777" w:rsidR="0040008C" w:rsidRDefault="0040008C">
      <w:pPr>
        <w:spacing w:after="160" w:line="240" w:lineRule="auto"/>
        <w:jc w:val="left"/>
        <w:rPr>
          <w:rFonts w:eastAsiaTheme="majorEastAsia" w:cstheme="majorBidi"/>
          <w:b/>
          <w:szCs w:val="32"/>
        </w:rPr>
      </w:pPr>
      <w:bookmarkStart w:id="7" w:name="_Toc33871100"/>
      <w:r>
        <w:br w:type="page"/>
      </w:r>
    </w:p>
    <w:p w14:paraId="790A89C9" w14:textId="26450A67" w:rsidR="00F3745A" w:rsidRDefault="00F3745A" w:rsidP="007B536F">
      <w:pPr>
        <w:pStyle w:val="Ttulo1"/>
      </w:pPr>
      <w:proofErr w:type="gramStart"/>
      <w:r>
        <w:lastRenderedPageBreak/>
        <w:t>2</w:t>
      </w:r>
      <w:proofErr w:type="gramEnd"/>
      <w:r>
        <w:t xml:space="preserve"> </w:t>
      </w:r>
      <w:r w:rsidRPr="00634CA7">
        <w:t>FUNDAMENTAÇÃO</w:t>
      </w:r>
      <w:r>
        <w:t xml:space="preserve"> TEÓRICA</w:t>
      </w:r>
      <w:bookmarkEnd w:id="7"/>
    </w:p>
    <w:p w14:paraId="626A622C" w14:textId="77777777" w:rsidR="0040008C" w:rsidRPr="0040008C" w:rsidRDefault="0040008C" w:rsidP="0040008C"/>
    <w:p w14:paraId="2454CDBF" w14:textId="38D2F5F5"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 xml:space="preserve">apresentação de dados em formato gráfico </w:t>
      </w:r>
      <w:r w:rsidR="001A4E92">
        <w:t>de painéis (</w:t>
      </w:r>
      <w:r w:rsidRPr="001A4E92">
        <w:rPr>
          <w:i/>
        </w:rPr>
        <w:t>dashboard</w:t>
      </w:r>
      <w:r w:rsidR="001A4E92">
        <w:t>)</w:t>
      </w:r>
      <w:r>
        <w:t>.</w:t>
      </w:r>
      <w:r w:rsidR="00B36747">
        <w:t xml:space="preserve"> </w:t>
      </w:r>
      <w:r>
        <w:t xml:space="preserve">Além disso, </w:t>
      </w:r>
      <w:proofErr w:type="gramStart"/>
      <w:r>
        <w:t>fundamenta</w:t>
      </w:r>
      <w:r w:rsidR="001A4E92">
        <w:t>-se</w:t>
      </w:r>
      <w:proofErr w:type="gramEnd"/>
      <w:r>
        <w:t xml:space="preserve"> as bibliotecas e </w:t>
      </w:r>
      <w:r w:rsidR="00F3745A">
        <w:t xml:space="preserve">tecnologias </w:t>
      </w:r>
      <w:r>
        <w:t>utilizadas no desenvolvimento da aplicação final.</w:t>
      </w:r>
    </w:p>
    <w:p w14:paraId="6465D740" w14:textId="77777777" w:rsidR="00683CDD" w:rsidRDefault="00683CDD" w:rsidP="00683CDD"/>
    <w:p w14:paraId="31FF9B4D" w14:textId="77777777" w:rsidR="00683CDD" w:rsidRDefault="00683CDD" w:rsidP="00634CA7">
      <w:pPr>
        <w:pStyle w:val="Ttulo2"/>
      </w:pPr>
      <w:bookmarkStart w:id="8" w:name="_Toc33871101"/>
      <w:r w:rsidRPr="005D0641">
        <w:t xml:space="preserve">2.1 </w:t>
      </w:r>
      <w:proofErr w:type="gramStart"/>
      <w:r w:rsidR="00B36747" w:rsidRPr="005D0641">
        <w:t>Reuso</w:t>
      </w:r>
      <w:proofErr w:type="gramEnd"/>
      <w:r w:rsidRPr="005D0641">
        <w:t xml:space="preserve"> de Software</w:t>
      </w:r>
      <w:bookmarkEnd w:id="8"/>
    </w:p>
    <w:p w14:paraId="1DF8C09F" w14:textId="77777777" w:rsidR="0040008C" w:rsidRPr="0040008C" w:rsidRDefault="0040008C" w:rsidP="0040008C"/>
    <w:p w14:paraId="2BE57DBD" w14:textId="49E8224C"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594F63" w:rsidRPr="00594F63">
        <w:rPr>
          <w:noProof/>
        </w:rPr>
        <w:t>(KRUEGER, 1992)</w:t>
      </w:r>
      <w:r w:rsidR="003F07EB">
        <w:fldChar w:fldCharType="end"/>
      </w:r>
      <w:r w:rsidR="00DE7325">
        <w:t xml:space="preserve">. </w:t>
      </w:r>
    </w:p>
    <w:p w14:paraId="1E158937" w14:textId="40CF2E17" w:rsidR="00033C28" w:rsidRDefault="00DE7325" w:rsidP="001A4E92">
      <w:pPr>
        <w:ind w:firstLine="709"/>
      </w:pPr>
      <w:r>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rsidR="00422806">
        <w:t>.</w:t>
      </w:r>
      <w:r w:rsidR="00033C28">
        <w:t xml:space="preserve"> </w:t>
      </w:r>
    </w:p>
    <w:p w14:paraId="3B3DB662" w14:textId="1F2454EA" w:rsidR="001E2AB8" w:rsidRDefault="001E2AB8" w:rsidP="00683CDD">
      <w:r>
        <w:tab/>
      </w:r>
      <w:proofErr w:type="spellStart"/>
      <w:r>
        <w:t>Lucrédio</w:t>
      </w:r>
      <w:proofErr w:type="spellEnd"/>
      <w:r>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14:paraId="498A984E" w14:textId="35D8642B"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t>.</w:t>
      </w:r>
    </w:p>
    <w:p w14:paraId="6501C5D8" w14:textId="06D87E25"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266BE8">
        <w:t xml:space="preserve">. </w:t>
      </w:r>
    </w:p>
    <w:p w14:paraId="4C9E7FD9" w14:textId="402AA6B8"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266BE8">
        <w:t xml:space="preserve">: </w:t>
      </w:r>
    </w:p>
    <w:p w14:paraId="779B8869" w14:textId="37135D6C" w:rsidR="00266BE8" w:rsidRDefault="008944A5" w:rsidP="0044798B">
      <w:pPr>
        <w:pStyle w:val="PargrafodaLista"/>
        <w:numPr>
          <w:ilvl w:val="0"/>
          <w:numId w:val="29"/>
        </w:numPr>
        <w:ind w:left="1134"/>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14:paraId="24CD2985" w14:textId="2F566584" w:rsidR="008944A5" w:rsidRDefault="008944A5" w:rsidP="0044798B">
      <w:pPr>
        <w:pStyle w:val="PargrafodaLista"/>
        <w:numPr>
          <w:ilvl w:val="0"/>
          <w:numId w:val="29"/>
        </w:numPr>
        <w:ind w:left="1134"/>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14:paraId="6DBE9314" w14:textId="20815531" w:rsidR="008944A5" w:rsidRDefault="008944A5" w:rsidP="0044798B">
      <w:pPr>
        <w:pStyle w:val="PargrafodaLista"/>
        <w:numPr>
          <w:ilvl w:val="0"/>
          <w:numId w:val="29"/>
        </w:numPr>
        <w:ind w:left="1134"/>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14:paraId="5464DEF3" w14:textId="77777777" w:rsidR="0040008C" w:rsidRDefault="0040008C" w:rsidP="0044798B"/>
    <w:p w14:paraId="5781177A" w14:textId="07267215" w:rsidR="008944A5" w:rsidRDefault="0044798B" w:rsidP="0044798B">
      <w:r>
        <w:tab/>
      </w:r>
      <w:r w:rsidR="004A4E33">
        <w:t xml:space="preserve">Quanto aos problemas e dificuldades relacionadas ao reuso, podemos levar em consideração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4A4E33">
        <w:t>:</w:t>
      </w:r>
    </w:p>
    <w:p w14:paraId="0E6E9690" w14:textId="5AC0A9C3" w:rsidR="004A4E33" w:rsidRDefault="004A4E33" w:rsidP="00E15DF9">
      <w:pPr>
        <w:pStyle w:val="PargrafodaLista"/>
        <w:numPr>
          <w:ilvl w:val="0"/>
          <w:numId w:val="30"/>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14:paraId="4392D3BA" w14:textId="4D337F3C" w:rsidR="00BB1FBB" w:rsidRDefault="004A4E33" w:rsidP="00E15DF9">
      <w:pPr>
        <w:pStyle w:val="PargrafodaLista"/>
        <w:numPr>
          <w:ilvl w:val="0"/>
          <w:numId w:val="30"/>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14:paraId="72D14FFF" w14:textId="4BA50BF2" w:rsidR="00A931EE" w:rsidRDefault="00BB1FBB" w:rsidP="00E15DF9">
      <w:pPr>
        <w:pStyle w:val="PargrafodaLista"/>
        <w:numPr>
          <w:ilvl w:val="0"/>
          <w:numId w:val="30"/>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62F6EA23" w14:textId="77777777" w:rsidR="00513D41" w:rsidRDefault="00513D41" w:rsidP="00513D41"/>
    <w:p w14:paraId="35812E56" w14:textId="77777777" w:rsidR="00E15DF9" w:rsidRDefault="00E15DF9" w:rsidP="00513D41"/>
    <w:p w14:paraId="37DB691E" w14:textId="77777777" w:rsidR="00A21D88" w:rsidRDefault="00A21D88" w:rsidP="005D0641">
      <w:pPr>
        <w:pStyle w:val="Ttulo3"/>
      </w:pPr>
      <w:bookmarkStart w:id="9" w:name="_Toc33871102"/>
      <w:r>
        <w:lastRenderedPageBreak/>
        <w:t>2.1.</w:t>
      </w:r>
      <w:r w:rsidR="005D0641">
        <w:t>1</w:t>
      </w:r>
      <w:r>
        <w:t xml:space="preserve"> Técnicas de aplicação de reuso de software</w:t>
      </w:r>
      <w:bookmarkEnd w:id="9"/>
    </w:p>
    <w:p w14:paraId="3CC9E41F" w14:textId="77777777" w:rsidR="0040008C" w:rsidRPr="0040008C" w:rsidRDefault="0040008C" w:rsidP="0040008C"/>
    <w:p w14:paraId="302E65E8" w14:textId="7F981D1F"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6E6142">
        <w:t>.</w:t>
      </w:r>
    </w:p>
    <w:p w14:paraId="7F08380A" w14:textId="378E3A99" w:rsidR="00C4192F" w:rsidRDefault="00C4192F" w:rsidP="0069698E">
      <w:r>
        <w:tab/>
      </w:r>
      <w:r w:rsidR="00F579EF">
        <w:t>N</w:t>
      </w:r>
      <w:r>
        <w:t xml:space="preserve">A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14:paraId="795AD1C3" w14:textId="77777777" w:rsidR="00E15DF9" w:rsidRDefault="00E15DF9" w:rsidP="0069698E"/>
    <w:p w14:paraId="2C2E290A" w14:textId="77777777" w:rsidR="00C4192F" w:rsidRPr="007A4954"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14:paraId="01E94093" w14:textId="77777777" w:rsidR="0055626F" w:rsidRDefault="00C4192F" w:rsidP="00C4192F">
      <w:pPr>
        <w:jc w:val="center"/>
      </w:pPr>
      <w:r>
        <w:rPr>
          <w:noProof/>
          <w:lang w:eastAsia="pt-BR"/>
        </w:rPr>
        <w:drawing>
          <wp:inline distT="0" distB="0" distL="0" distR="0" wp14:anchorId="6143A411" wp14:editId="5DFAB957">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14:paraId="6C5EF601" w14:textId="77777777" w:rsidR="00CC76A5" w:rsidRPr="007A4954" w:rsidRDefault="00CC76A5" w:rsidP="00313A1D">
      <w:pPr>
        <w:jc w:val="center"/>
        <w:rPr>
          <w:b/>
          <w:sz w:val="20"/>
          <w:szCs w:val="20"/>
        </w:rPr>
      </w:pPr>
      <w:r w:rsidRPr="007A4954">
        <w:rPr>
          <w:b/>
          <w:sz w:val="20"/>
          <w:szCs w:val="20"/>
        </w:rPr>
        <w:t xml:space="preserve">Fonte: </w:t>
      </w:r>
      <w:proofErr w:type="spellStart"/>
      <w:proofErr w:type="gramStart"/>
      <w:r w:rsidRPr="007A4954">
        <w:rPr>
          <w:b/>
          <w:sz w:val="20"/>
          <w:szCs w:val="20"/>
        </w:rPr>
        <w:t>Sommerville</w:t>
      </w:r>
      <w:proofErr w:type="spellEnd"/>
      <w:r w:rsidRPr="007A4954">
        <w:rPr>
          <w:b/>
          <w:sz w:val="20"/>
          <w:szCs w:val="20"/>
        </w:rPr>
        <w:t>(</w:t>
      </w:r>
      <w:proofErr w:type="gramEnd"/>
      <w:r w:rsidRPr="007A4954">
        <w:rPr>
          <w:b/>
          <w:sz w:val="20"/>
          <w:szCs w:val="20"/>
        </w:rPr>
        <w:t>2013)</w:t>
      </w:r>
    </w:p>
    <w:p w14:paraId="121083D2" w14:textId="77777777" w:rsidR="00CC76A5" w:rsidRDefault="00CC76A5" w:rsidP="00CC76A5">
      <w:pPr>
        <w:jc w:val="left"/>
        <w:rPr>
          <w:sz w:val="20"/>
          <w:szCs w:val="20"/>
        </w:rPr>
      </w:pPr>
    </w:p>
    <w:p w14:paraId="1E9DD8A5" w14:textId="77777777"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14:paraId="2A02A4A3" w14:textId="77777777" w:rsidTr="00957D16">
        <w:tc>
          <w:tcPr>
            <w:tcW w:w="2943" w:type="dxa"/>
            <w:shd w:val="clear" w:color="auto" w:fill="D0CECE" w:themeFill="background2" w:themeFillShade="E6"/>
          </w:tcPr>
          <w:p w14:paraId="288D051D" w14:textId="77777777"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14:paraId="4509F4D7" w14:textId="77777777" w:rsidR="00025096" w:rsidRPr="00A47608" w:rsidRDefault="00025096" w:rsidP="00025096">
            <w:pPr>
              <w:jc w:val="center"/>
              <w:rPr>
                <w:b/>
                <w:sz w:val="20"/>
                <w:szCs w:val="20"/>
              </w:rPr>
            </w:pPr>
            <w:r w:rsidRPr="00A47608">
              <w:rPr>
                <w:b/>
                <w:sz w:val="20"/>
                <w:szCs w:val="20"/>
              </w:rPr>
              <w:t>DESCRIÇÃO</w:t>
            </w:r>
          </w:p>
        </w:tc>
      </w:tr>
      <w:tr w:rsidR="00025096" w14:paraId="1AF97A7E" w14:textId="77777777" w:rsidTr="00957D16">
        <w:tc>
          <w:tcPr>
            <w:tcW w:w="2943" w:type="dxa"/>
          </w:tcPr>
          <w:p w14:paraId="4272D476"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4A4D8523"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48EC0946" w14:textId="77777777" w:rsidTr="00957D16">
        <w:tc>
          <w:tcPr>
            <w:tcW w:w="2943" w:type="dxa"/>
          </w:tcPr>
          <w:p w14:paraId="6FDCE107"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07B1BEA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1E55AA3A" w14:textId="77777777" w:rsidTr="00957D16">
        <w:tc>
          <w:tcPr>
            <w:tcW w:w="2943" w:type="dxa"/>
          </w:tcPr>
          <w:p w14:paraId="222C9EE5"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4D87037"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54C729B" w14:textId="77777777" w:rsidTr="00957D16">
        <w:tc>
          <w:tcPr>
            <w:tcW w:w="2943" w:type="dxa"/>
          </w:tcPr>
          <w:p w14:paraId="5770280B"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04BD17F3"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13A3AEBF" w14:textId="77777777" w:rsidTr="00957D16">
        <w:tc>
          <w:tcPr>
            <w:tcW w:w="2943" w:type="dxa"/>
          </w:tcPr>
          <w:p w14:paraId="40D5A064"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5E76EE60"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4E07166D" w14:textId="77777777" w:rsidTr="00957D16">
        <w:tc>
          <w:tcPr>
            <w:tcW w:w="2943" w:type="dxa"/>
          </w:tcPr>
          <w:p w14:paraId="09738F03" w14:textId="77777777" w:rsidR="00025096" w:rsidRDefault="00957D16" w:rsidP="00957D16">
            <w:pPr>
              <w:spacing w:line="240" w:lineRule="auto"/>
              <w:jc w:val="left"/>
              <w:rPr>
                <w:sz w:val="20"/>
                <w:szCs w:val="20"/>
              </w:rPr>
            </w:pPr>
            <w:r>
              <w:rPr>
                <w:sz w:val="20"/>
                <w:szCs w:val="20"/>
              </w:rPr>
              <w:t>Sistemas orientados a serviços</w:t>
            </w:r>
          </w:p>
        </w:tc>
        <w:tc>
          <w:tcPr>
            <w:tcW w:w="6268" w:type="dxa"/>
          </w:tcPr>
          <w:p w14:paraId="31420D5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49CB63EE" w14:textId="77777777" w:rsidTr="00957D16">
        <w:tc>
          <w:tcPr>
            <w:tcW w:w="2943" w:type="dxa"/>
          </w:tcPr>
          <w:p w14:paraId="00F4408C" w14:textId="77777777" w:rsidR="00025096" w:rsidRDefault="00B21778" w:rsidP="00957D16">
            <w:pPr>
              <w:spacing w:line="240" w:lineRule="auto"/>
              <w:jc w:val="left"/>
              <w:rPr>
                <w:sz w:val="20"/>
                <w:szCs w:val="20"/>
              </w:rPr>
            </w:pPr>
            <w:r>
              <w:rPr>
                <w:sz w:val="20"/>
                <w:szCs w:val="20"/>
              </w:rPr>
              <w:lastRenderedPageBreak/>
              <w:t>Linhas de produtos de software</w:t>
            </w:r>
          </w:p>
        </w:tc>
        <w:tc>
          <w:tcPr>
            <w:tcW w:w="6268" w:type="dxa"/>
          </w:tcPr>
          <w:p w14:paraId="355CF262"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1FFED8FD" w14:textId="77777777" w:rsidTr="00957D16">
        <w:tc>
          <w:tcPr>
            <w:tcW w:w="2943" w:type="dxa"/>
          </w:tcPr>
          <w:p w14:paraId="1AC58DFF" w14:textId="77777777" w:rsidR="00957D16" w:rsidRDefault="00B21778" w:rsidP="00957D16">
            <w:pPr>
              <w:spacing w:line="240" w:lineRule="auto"/>
              <w:jc w:val="left"/>
              <w:rPr>
                <w:sz w:val="20"/>
                <w:szCs w:val="20"/>
              </w:rPr>
            </w:pPr>
            <w:r>
              <w:rPr>
                <w:sz w:val="20"/>
                <w:szCs w:val="20"/>
              </w:rPr>
              <w:t>Reúso de produtos COTS</w:t>
            </w:r>
          </w:p>
        </w:tc>
        <w:tc>
          <w:tcPr>
            <w:tcW w:w="6268" w:type="dxa"/>
          </w:tcPr>
          <w:p w14:paraId="27E53A6B"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1B0C4822" w14:textId="77777777" w:rsidTr="00957D16">
        <w:tc>
          <w:tcPr>
            <w:tcW w:w="2943" w:type="dxa"/>
          </w:tcPr>
          <w:p w14:paraId="0ED72BA5" w14:textId="77777777" w:rsidR="00957D16" w:rsidRDefault="00D2752F" w:rsidP="00957D16">
            <w:pPr>
              <w:spacing w:line="240" w:lineRule="auto"/>
              <w:jc w:val="left"/>
              <w:rPr>
                <w:sz w:val="20"/>
                <w:szCs w:val="20"/>
              </w:rPr>
            </w:pPr>
            <w:r>
              <w:rPr>
                <w:sz w:val="20"/>
                <w:szCs w:val="20"/>
              </w:rPr>
              <w:t>Sistemas de ERP</w:t>
            </w:r>
          </w:p>
        </w:tc>
        <w:tc>
          <w:tcPr>
            <w:tcW w:w="6268" w:type="dxa"/>
          </w:tcPr>
          <w:p w14:paraId="6FB20239"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15A9E8A7" w14:textId="77777777" w:rsidTr="00957D16">
        <w:tc>
          <w:tcPr>
            <w:tcW w:w="2943" w:type="dxa"/>
          </w:tcPr>
          <w:p w14:paraId="41380AE8"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1E0735DC"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7E58DF73" w14:textId="77777777" w:rsidTr="00957D16">
        <w:tc>
          <w:tcPr>
            <w:tcW w:w="2943" w:type="dxa"/>
          </w:tcPr>
          <w:p w14:paraId="324F1D32"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201FC86E"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6871565A" w14:textId="77777777" w:rsidTr="00957D16">
        <w:tc>
          <w:tcPr>
            <w:tcW w:w="2943" w:type="dxa"/>
          </w:tcPr>
          <w:p w14:paraId="3281478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24A1A630"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57083A14" w14:textId="77777777" w:rsidTr="00957D16">
        <w:tc>
          <w:tcPr>
            <w:tcW w:w="2943" w:type="dxa"/>
          </w:tcPr>
          <w:p w14:paraId="5F0AAF82"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37FBEEE3"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2D282A3B" w14:textId="77777777" w:rsidTr="00957D16">
        <w:tc>
          <w:tcPr>
            <w:tcW w:w="2943" w:type="dxa"/>
          </w:tcPr>
          <w:p w14:paraId="71A8F345"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79898E61"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724E7E74" w14:textId="666AD79F" w:rsidR="00A47608" w:rsidRDefault="00025096" w:rsidP="00A47608">
      <w:pPr>
        <w:jc w:val="center"/>
        <w:rPr>
          <w:b/>
          <w:sz w:val="20"/>
          <w:szCs w:val="20"/>
        </w:rPr>
      </w:pPr>
      <w:r w:rsidRPr="00A47608">
        <w:rPr>
          <w:b/>
          <w:sz w:val="20"/>
          <w:szCs w:val="20"/>
        </w:rPr>
        <w:t xml:space="preserve">Fonte: </w:t>
      </w:r>
      <w:proofErr w:type="spellStart"/>
      <w:r w:rsidRPr="00A47608">
        <w:rPr>
          <w:b/>
          <w:sz w:val="20"/>
          <w:szCs w:val="20"/>
        </w:rPr>
        <w:t>Sommerville</w:t>
      </w:r>
      <w:proofErr w:type="spellEnd"/>
      <w:r w:rsidRPr="00A47608">
        <w:rPr>
          <w:b/>
          <w:sz w:val="20"/>
          <w:szCs w:val="20"/>
        </w:rPr>
        <w:t xml:space="preserve"> (2013).</w:t>
      </w:r>
    </w:p>
    <w:p w14:paraId="76A53956" w14:textId="77777777" w:rsidR="00A47608" w:rsidRPr="00A47608" w:rsidRDefault="00A47608" w:rsidP="00596C30">
      <w:pPr>
        <w:jc w:val="center"/>
        <w:rPr>
          <w:b/>
          <w:sz w:val="20"/>
          <w:szCs w:val="20"/>
        </w:rPr>
      </w:pPr>
    </w:p>
    <w:p w14:paraId="0FDCA80D" w14:textId="44FC55D8"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14:paraId="1F27A609" w14:textId="77777777" w:rsidR="00D2752F" w:rsidRDefault="00D2752F" w:rsidP="00025096"/>
    <w:p w14:paraId="4F195A4C" w14:textId="77777777" w:rsidR="00D2752F" w:rsidRDefault="00D2752F" w:rsidP="00A47608">
      <w:pPr>
        <w:pStyle w:val="Ttulo3"/>
      </w:pPr>
      <w:bookmarkStart w:id="10"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0"/>
    </w:p>
    <w:p w14:paraId="1AA9E3D6" w14:textId="615D1367" w:rsidR="00490E71" w:rsidRDefault="00AB7A2D" w:rsidP="00AB7A2D">
      <w:r>
        <w:tab/>
      </w:r>
      <w:r w:rsidR="00EB780C">
        <w:t>G</w:t>
      </w:r>
      <w:r w:rsidR="00D94A1A">
        <w:t xml:space="preserve">eradores de programas são softwares que geram outros softwares a partir de especificações de alto nível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rsidR="00490E71">
        <w:t xml:space="preserve">. </w:t>
      </w:r>
      <w:r w:rsidR="00EB780C">
        <w:t>E</w:t>
      </w:r>
      <w:r w:rsidR="00490E71">
        <w:t xml:space="preserve">m </w:t>
      </w:r>
      <w:r w:rsidR="00EB780C">
        <w:t xml:space="preserve">ambientes integrado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14:paraId="02965480" w14:textId="7D9B2B39"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3F07EB">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594F63" w:rsidRPr="00594F63">
        <w:rPr>
          <w:noProof/>
        </w:rPr>
        <w:t>(SYRIANI; LUHUNU; SAHRAOUI, 2018)</w:t>
      </w:r>
      <w:r w:rsidR="003F07EB">
        <w:fldChar w:fldCharType="end"/>
      </w:r>
      <w:r>
        <w:t xml:space="preserve">. </w:t>
      </w:r>
    </w:p>
    <w:p w14:paraId="5C34581D" w14:textId="7F69D845"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t>.</w:t>
      </w:r>
    </w:p>
    <w:p w14:paraId="5F25316B" w14:textId="106C24A6" w:rsidR="005A2118" w:rsidRDefault="005A2118" w:rsidP="00490E71">
      <w:r>
        <w:lastRenderedPageBreak/>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t>.</w:t>
      </w:r>
    </w:p>
    <w:p w14:paraId="30E5C165" w14:textId="5CEF5A01"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rsidR="00616E7B">
        <w:t>.</w:t>
      </w:r>
    </w:p>
    <w:p w14:paraId="79390C44" w14:textId="77777777" w:rsidR="002678B9" w:rsidRDefault="002678B9">
      <w:r>
        <w:tab/>
      </w:r>
    </w:p>
    <w:p w14:paraId="1C987EF9" w14:textId="77777777" w:rsidR="00E54112" w:rsidRDefault="00E54112" w:rsidP="00A47608">
      <w:pPr>
        <w:pStyle w:val="Ttulo2"/>
      </w:pPr>
      <w:bookmarkStart w:id="11"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1"/>
    </w:p>
    <w:p w14:paraId="6E966D2C" w14:textId="77777777" w:rsidR="0040008C" w:rsidRPr="0040008C" w:rsidRDefault="0040008C" w:rsidP="0040008C"/>
    <w:p w14:paraId="214BCA16" w14:textId="486145BB"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7394673C" w14:textId="7E21589E"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w:t>
      </w:r>
      <w:r w:rsidR="0037182B">
        <w:lastRenderedPageBreak/>
        <w:t xml:space="preserve">que representam </w:t>
      </w:r>
      <w:r w:rsidR="003F07EB">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594F63" w:rsidRPr="00594F63">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rsidR="00B20D9D">
        <w:t>.</w:t>
      </w:r>
    </w:p>
    <w:p w14:paraId="1BE72DF8" w14:textId="77777777" w:rsidR="0040008C" w:rsidRDefault="0040008C" w:rsidP="00FD12AD"/>
    <w:p w14:paraId="1F49604F" w14:textId="77777777" w:rsidR="00EA78D8" w:rsidRDefault="00EA78D8" w:rsidP="005D0641">
      <w:pPr>
        <w:pStyle w:val="Ttulo3"/>
      </w:pPr>
      <w:bookmarkStart w:id="12" w:name="_Toc33871105"/>
      <w:r w:rsidRPr="00EA78D8">
        <w:t>2.2.1 Elementos básicos de motores de gabarito</w:t>
      </w:r>
      <w:bookmarkEnd w:id="12"/>
    </w:p>
    <w:p w14:paraId="28415CEB" w14:textId="77777777" w:rsidR="0040008C" w:rsidRPr="0040008C" w:rsidRDefault="0040008C" w:rsidP="0040008C"/>
    <w:p w14:paraId="7817E26D" w14:textId="377E0871"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rsidR="00FF48A6">
        <w:t>.</w:t>
      </w:r>
    </w:p>
    <w:p w14:paraId="47565AF8" w14:textId="010D313E"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3F07EB">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594F63" w:rsidRPr="00594F63">
        <w:rPr>
          <w:noProof/>
        </w:rPr>
        <w:t>(SYRIANI; LUHUNU; SAHRAOUI, 2018)</w:t>
      </w:r>
      <w:r w:rsidR="003F07EB">
        <w:fldChar w:fldCharType="end"/>
      </w:r>
      <w:r w:rsidR="00EC1BEF">
        <w:t>.</w:t>
      </w:r>
    </w:p>
    <w:p w14:paraId="56ECC12C" w14:textId="13F9685A"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t>.</w:t>
      </w:r>
    </w:p>
    <w:p w14:paraId="53BB9019" w14:textId="7E5335AB" w:rsidR="00A57B86"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3F07EB"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rsidRPr="00E37D45">
        <w:fldChar w:fldCharType="separate"/>
      </w:r>
      <w:r w:rsidR="00594F63" w:rsidRPr="00594F63">
        <w:rPr>
          <w:noProof/>
        </w:rPr>
        <w:t>(WIKIPEDIA.ORG, 2020)</w:t>
      </w:r>
      <w:r w:rsidR="003F07EB"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14:paraId="5D93E420" w14:textId="77777777" w:rsidR="005D0641" w:rsidRPr="00EA78D8" w:rsidRDefault="005D0641" w:rsidP="00EA78D8"/>
    <w:p w14:paraId="2D4ADEA6" w14:textId="77777777" w:rsidR="00A47608" w:rsidRDefault="00A47608">
      <w:pPr>
        <w:spacing w:after="160" w:line="240" w:lineRule="auto"/>
        <w:jc w:val="left"/>
        <w:rPr>
          <w:b/>
          <w:sz w:val="20"/>
          <w:szCs w:val="20"/>
        </w:rPr>
      </w:pPr>
      <w:r>
        <w:rPr>
          <w:b/>
          <w:sz w:val="20"/>
          <w:szCs w:val="20"/>
        </w:rPr>
        <w:br w:type="page"/>
      </w:r>
    </w:p>
    <w:p w14:paraId="0DA37FB0" w14:textId="48562EB6"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14:paraId="5466312B" w14:textId="02BCBEEB" w:rsidR="00D70236" w:rsidRDefault="00661CD7" w:rsidP="005A0E94">
      <w:pPr>
        <w:jc w:val="center"/>
      </w:pPr>
      <w:r>
        <w:rPr>
          <w:noProof/>
          <w:lang w:eastAsia="pt-BR"/>
        </w:rPr>
        <mc:AlternateContent>
          <mc:Choice Requires="wps">
            <w:drawing>
              <wp:anchor distT="0" distB="0" distL="114300" distR="114300" simplePos="0" relativeHeight="251667968" behindDoc="0" locked="0" layoutInCell="1" allowOverlap="1" wp14:anchorId="57B1B78A" wp14:editId="4A0986FA">
                <wp:simplePos x="0" y="0"/>
                <wp:positionH relativeFrom="column">
                  <wp:posOffset>3154136</wp:posOffset>
                </wp:positionH>
                <wp:positionV relativeFrom="paragraph">
                  <wp:posOffset>942975</wp:posOffset>
                </wp:positionV>
                <wp:extent cx="1796143" cy="304800"/>
                <wp:effectExtent l="0" t="0" r="13970" b="19050"/>
                <wp:wrapNone/>
                <wp:docPr id="6" name="Retângulo 6"/>
                <wp:cNvGraphicFramePr/>
                <a:graphic xmlns:a="http://schemas.openxmlformats.org/drawingml/2006/main">
                  <a:graphicData uri="http://schemas.microsoft.com/office/word/2010/wordprocessingShape">
                    <wps:wsp>
                      <wps:cNvSpPr/>
                      <wps:spPr>
                        <a:xfrm>
                          <a:off x="0" y="0"/>
                          <a:ext cx="1796143" cy="3048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277243D8" w14:textId="5FCA5A56" w:rsidR="00656CD1" w:rsidRPr="00151AEB" w:rsidRDefault="00656CD1" w:rsidP="00661CD7">
                            <w:pPr>
                              <w:spacing w:line="240" w:lineRule="auto"/>
                              <w:jc w:val="center"/>
                            </w:pPr>
                            <w:r>
                              <w:t>Motor de composiç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6" o:spid="_x0000_s1026" style="position:absolute;left:0;text-align:left;margin-left:248.35pt;margin-top:74.25pt;width:141.45pt;height:2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14:paraId="277243D8" w14:textId="5FCA5A56" w:rsidR="00656CD1" w:rsidRPr="00151AEB" w:rsidRDefault="00656CD1" w:rsidP="00661CD7">
                      <w:pPr>
                        <w:spacing w:line="240" w:lineRule="auto"/>
                        <w:jc w:val="center"/>
                      </w:pPr>
                      <w:r>
                        <w:t>Motor de composição</w:t>
                      </w:r>
                    </w:p>
                  </w:txbxContent>
                </v:textbox>
              </v:rect>
            </w:pict>
          </mc:Fallback>
        </mc:AlternateContent>
      </w:r>
      <w:r>
        <w:rPr>
          <w:noProof/>
          <w:lang w:eastAsia="pt-BR"/>
        </w:rPr>
        <mc:AlternateContent>
          <mc:Choice Requires="wps">
            <w:drawing>
              <wp:anchor distT="0" distB="0" distL="114300" distR="114300" simplePos="0" relativeHeight="251652608" behindDoc="0" locked="0" layoutInCell="1" allowOverlap="1" wp14:anchorId="35071B26" wp14:editId="667377F2">
                <wp:simplePos x="0" y="0"/>
                <wp:positionH relativeFrom="column">
                  <wp:posOffset>574494</wp:posOffset>
                </wp:positionH>
                <wp:positionV relativeFrom="paragraph">
                  <wp:posOffset>61504</wp:posOffset>
                </wp:positionV>
                <wp:extent cx="792480" cy="342900"/>
                <wp:effectExtent l="0" t="0" r="26670" b="19050"/>
                <wp:wrapNone/>
                <wp:docPr id="21" name="Retângulo 21"/>
                <wp:cNvGraphicFramePr/>
                <a:graphic xmlns:a="http://schemas.openxmlformats.org/drawingml/2006/main">
                  <a:graphicData uri="http://schemas.microsoft.com/office/word/2010/wordprocessingShape">
                    <wps:wsp>
                      <wps:cNvSpPr/>
                      <wps:spPr>
                        <a:xfrm>
                          <a:off x="0" y="0"/>
                          <a:ext cx="792480" cy="3429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64BC65C8" w14:textId="069B1B75" w:rsidR="00656CD1" w:rsidRDefault="00656CD1" w:rsidP="00151AEB">
                            <w:pPr>
                              <w:spacing w:line="240" w:lineRule="auto"/>
                              <w:jc w:val="center"/>
                            </w:pPr>
                            <w:proofErr w:type="spellStart"/>
                            <w:proofErr w:type="gramStart"/>
                            <w:r>
                              <w:t>template</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7" style="position:absolute;left:0;text-align:left;margin-left:45.25pt;margin-top:4.85pt;width:62.4pt;height:2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14:paraId="64BC65C8" w14:textId="069B1B75" w:rsidR="00656CD1" w:rsidRDefault="00656CD1" w:rsidP="00151AEB">
                      <w:pPr>
                        <w:spacing w:line="240" w:lineRule="auto"/>
                        <w:jc w:val="center"/>
                      </w:pPr>
                      <w:proofErr w:type="spellStart"/>
                      <w:proofErr w:type="gramStart"/>
                      <w:r>
                        <w:t>template</w:t>
                      </w:r>
                      <w:proofErr w:type="spellEnd"/>
                      <w:proofErr w:type="gramEnd"/>
                    </w:p>
                  </w:txbxContent>
                </v:textbox>
              </v:rect>
            </w:pict>
          </mc:Fallback>
        </mc:AlternateContent>
      </w:r>
      <w:r>
        <w:rPr>
          <w:noProof/>
          <w:lang w:eastAsia="pt-BR"/>
        </w:rPr>
        <mc:AlternateContent>
          <mc:Choice Requires="wps">
            <w:drawing>
              <wp:anchor distT="0" distB="0" distL="114300" distR="114300" simplePos="0" relativeHeight="251654656" behindDoc="0" locked="0" layoutInCell="1" allowOverlap="1" wp14:anchorId="4DEB02D2" wp14:editId="1DF4ECCE">
                <wp:simplePos x="0" y="0"/>
                <wp:positionH relativeFrom="column">
                  <wp:posOffset>4253684</wp:posOffset>
                </wp:positionH>
                <wp:positionV relativeFrom="paragraph">
                  <wp:posOffset>61142</wp:posOffset>
                </wp:positionV>
                <wp:extent cx="1021080" cy="451757"/>
                <wp:effectExtent l="0" t="0" r="26670" b="24765"/>
                <wp:wrapNone/>
                <wp:docPr id="22" name="Retângulo 22"/>
                <wp:cNvGraphicFramePr/>
                <a:graphic xmlns:a="http://schemas.openxmlformats.org/drawingml/2006/main">
                  <a:graphicData uri="http://schemas.microsoft.com/office/word/2010/wordprocessingShape">
                    <wps:wsp>
                      <wps:cNvSpPr/>
                      <wps:spPr>
                        <a:xfrm>
                          <a:off x="0" y="0"/>
                          <a:ext cx="1021080" cy="451757"/>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2004426" w14:textId="50028593" w:rsidR="00656CD1" w:rsidRPr="00151AEB" w:rsidRDefault="00656CD1" w:rsidP="00151AEB">
                            <w:pPr>
                              <w:spacing w:line="240" w:lineRule="auto"/>
                              <w:jc w:val="center"/>
                            </w:pPr>
                            <w:proofErr w:type="gramStart"/>
                            <w:r>
                              <w:t>c</w:t>
                            </w:r>
                            <w:r w:rsidRPr="00151AEB">
                              <w:t>onjunto</w:t>
                            </w:r>
                            <w:proofErr w:type="gramEnd"/>
                            <w:r w:rsidRPr="00151AEB">
                              <w:t xml:space="preserve"> de d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334.95pt;margin-top:4.8pt;width:80.4pt;height:35.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14:paraId="52004426" w14:textId="50028593" w:rsidR="00656CD1" w:rsidRPr="00151AEB" w:rsidRDefault="00656CD1" w:rsidP="00151AEB">
                      <w:pPr>
                        <w:spacing w:line="240" w:lineRule="auto"/>
                        <w:jc w:val="center"/>
                      </w:pPr>
                      <w:proofErr w:type="gramStart"/>
                      <w:r>
                        <w:t>c</w:t>
                      </w:r>
                      <w:r w:rsidRPr="00151AEB">
                        <w:t>onjunto</w:t>
                      </w:r>
                      <w:proofErr w:type="gramEnd"/>
                      <w:r w:rsidRPr="00151AEB">
                        <w:t xml:space="preserve"> de dados</w:t>
                      </w:r>
                    </w:p>
                  </w:txbxContent>
                </v:textbox>
              </v:rect>
            </w:pict>
          </mc:Fallback>
        </mc:AlternateContent>
      </w:r>
      <w:r w:rsidR="00906E6B">
        <w:rPr>
          <w:noProof/>
          <w:lang w:eastAsia="pt-BR"/>
        </w:rPr>
        <mc:AlternateContent>
          <mc:Choice Requires="wps">
            <w:drawing>
              <wp:anchor distT="0" distB="0" distL="114300" distR="114300" simplePos="0" relativeHeight="251665920" behindDoc="0" locked="0" layoutInCell="1" allowOverlap="1" wp14:anchorId="128991A7" wp14:editId="64D8E939">
                <wp:simplePos x="0" y="0"/>
                <wp:positionH relativeFrom="column">
                  <wp:posOffset>4168140</wp:posOffset>
                </wp:positionH>
                <wp:positionV relativeFrom="paragraph">
                  <wp:posOffset>2472689</wp:posOffset>
                </wp:positionV>
                <wp:extent cx="1021080" cy="352425"/>
                <wp:effectExtent l="0" t="0" r="26670" b="28575"/>
                <wp:wrapNone/>
                <wp:docPr id="24" name="Retângulo 24"/>
                <wp:cNvGraphicFramePr/>
                <a:graphic xmlns:a="http://schemas.openxmlformats.org/drawingml/2006/main">
                  <a:graphicData uri="http://schemas.microsoft.com/office/word/2010/wordprocessingShape">
                    <wps:wsp>
                      <wps:cNvSpPr/>
                      <wps:spPr>
                        <a:xfrm>
                          <a:off x="0" y="0"/>
                          <a:ext cx="1021080" cy="35242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0D73E595" w14:textId="5E10A62F" w:rsidR="00656CD1" w:rsidRDefault="00656CD1" w:rsidP="00151AEB">
                            <w:pPr>
                              <w:spacing w:line="240" w:lineRule="auto"/>
                              <w:jc w:val="center"/>
                            </w:pPr>
                            <w:proofErr w:type="gramStart"/>
                            <w:r>
                              <w:t>dashboar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9" style="position:absolute;left:0;text-align:left;margin-left:328.2pt;margin-top:194.7pt;width:80.4pt;height:27.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14:paraId="0D73E595" w14:textId="5E10A62F" w:rsidR="00656CD1" w:rsidRDefault="00656CD1" w:rsidP="00151AEB">
                      <w:pPr>
                        <w:spacing w:line="240" w:lineRule="auto"/>
                        <w:jc w:val="center"/>
                      </w:pPr>
                      <w:proofErr w:type="gramStart"/>
                      <w:r>
                        <w:t>dashboard</w:t>
                      </w:r>
                      <w:proofErr w:type="gramEnd"/>
                    </w:p>
                  </w:txbxContent>
                </v:textbox>
              </v:rect>
            </w:pict>
          </mc:Fallback>
        </mc:AlternateContent>
      </w:r>
      <w:r w:rsidR="00906E6B">
        <w:rPr>
          <w:noProof/>
          <w:lang w:eastAsia="pt-BR"/>
        </w:rPr>
        <mc:AlternateContent>
          <mc:Choice Requires="wps">
            <w:drawing>
              <wp:anchor distT="0" distB="0" distL="114300" distR="114300" simplePos="0" relativeHeight="251660800" behindDoc="0" locked="0" layoutInCell="1" allowOverlap="1" wp14:anchorId="5B863F76" wp14:editId="54B003DA">
                <wp:simplePos x="0" y="0"/>
                <wp:positionH relativeFrom="column">
                  <wp:posOffset>577215</wp:posOffset>
                </wp:positionH>
                <wp:positionV relativeFrom="paragraph">
                  <wp:posOffset>2320290</wp:posOffset>
                </wp:positionV>
                <wp:extent cx="1021080" cy="361950"/>
                <wp:effectExtent l="0" t="0" r="26670" b="19050"/>
                <wp:wrapNone/>
                <wp:docPr id="23" name="Retângulo 23"/>
                <wp:cNvGraphicFramePr/>
                <a:graphic xmlns:a="http://schemas.openxmlformats.org/drawingml/2006/main">
                  <a:graphicData uri="http://schemas.microsoft.com/office/word/2010/wordprocessingShape">
                    <wps:wsp>
                      <wps:cNvSpPr/>
                      <wps:spPr>
                        <a:xfrm>
                          <a:off x="0" y="0"/>
                          <a:ext cx="1021080" cy="36195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E4DBF44" w14:textId="151F0F7C" w:rsidR="00656CD1" w:rsidRDefault="00656CD1" w:rsidP="00151AEB">
                            <w:pPr>
                              <w:spacing w:line="240" w:lineRule="auto"/>
                              <w:jc w:val="center"/>
                            </w:pPr>
                            <w:proofErr w:type="gramStart"/>
                            <w:r>
                              <w:t>código</w:t>
                            </w:r>
                            <w:proofErr w:type="gramEnd"/>
                            <w:r>
                              <w:t xml:space="preserve"> fo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30" style="position:absolute;left:0;text-align:left;margin-left:45.45pt;margin-top:182.7pt;width:80.4pt;height:2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14:paraId="5E4DBF44" w14:textId="151F0F7C" w:rsidR="00656CD1" w:rsidRDefault="00656CD1" w:rsidP="00151AEB">
                      <w:pPr>
                        <w:spacing w:line="240" w:lineRule="auto"/>
                        <w:jc w:val="center"/>
                      </w:pPr>
                      <w:proofErr w:type="gramStart"/>
                      <w:r>
                        <w:t>código</w:t>
                      </w:r>
                      <w:proofErr w:type="gramEnd"/>
                      <w:r>
                        <w:t xml:space="preserve"> fonte</w:t>
                      </w:r>
                    </w:p>
                  </w:txbxContent>
                </v:textbox>
              </v:rect>
            </w:pict>
          </mc:Fallback>
        </mc:AlternateContent>
      </w:r>
      <w:r w:rsidR="00D70236">
        <w:rPr>
          <w:noProof/>
          <w:lang w:eastAsia="pt-BR"/>
        </w:rPr>
        <w:drawing>
          <wp:inline distT="0" distB="0" distL="0" distR="0" wp14:anchorId="66B39230" wp14:editId="11FC21DE">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6F791B3B" w14:textId="77777777" w:rsidR="00255BEF" w:rsidRPr="005A0E94" w:rsidRDefault="005A0E94" w:rsidP="00C95FC1">
      <w:pPr>
        <w:jc w:val="center"/>
        <w:rPr>
          <w:b/>
          <w:sz w:val="20"/>
          <w:szCs w:val="20"/>
        </w:rPr>
      </w:pPr>
      <w:r w:rsidRPr="005A0E94">
        <w:rPr>
          <w:b/>
          <w:sz w:val="20"/>
          <w:szCs w:val="20"/>
        </w:rPr>
        <w:t xml:space="preserve">Fonte: </w:t>
      </w:r>
      <w:r w:rsidR="000F38DB">
        <w:rPr>
          <w:b/>
          <w:sz w:val="20"/>
          <w:szCs w:val="20"/>
        </w:rPr>
        <w:t>Elaborada pelo autor.</w:t>
      </w:r>
    </w:p>
    <w:p w14:paraId="141693C2" w14:textId="77777777" w:rsidR="00E82273" w:rsidRDefault="00076846" w:rsidP="00B30AB7">
      <w:r>
        <w:tab/>
      </w:r>
    </w:p>
    <w:p w14:paraId="412F2D8D" w14:textId="6A7586D8" w:rsidR="00AD5F93" w:rsidRDefault="00076846" w:rsidP="00E82273">
      <w:pPr>
        <w:ind w:firstLine="709"/>
      </w:pPr>
      <w:r>
        <w:t xml:space="preserve">Dada </w:t>
      </w:r>
      <w:proofErr w:type="gramStart"/>
      <w:r>
        <w:t>a</w:t>
      </w:r>
      <w:proofErr w:type="gramEnd"/>
      <w:r>
        <w:t xml:space="preserve"> flexibilidade dos processadores de gabaritos, há o emprego deste tipo de ferramenta de software em diferentes aplicações. </w:t>
      </w:r>
      <w:r w:rsidR="00E82273">
        <w:t>Na</w:t>
      </w:r>
      <w:r>
        <w:t xml:space="preserve"> literatura</w:t>
      </w:r>
      <w:r w:rsidR="00E82273">
        <w:t>,</w:t>
      </w:r>
      <w:r>
        <w:t xml:space="preserve"> </w:t>
      </w:r>
      <w:r w:rsidR="00E82273">
        <w:t xml:space="preserve">observa-se </w:t>
      </w:r>
      <w:r>
        <w:t>um uso maior no campo de desenvolvimento web, facilitando o emprego do padrão arquitetural Modelo-Visão-Controle</w:t>
      </w:r>
      <w:r w:rsidR="00E82273">
        <w:t xml:space="preserve"> (MVC)</w:t>
      </w:r>
      <w:r>
        <w:t xml:space="preserve">, separando o código fonte em camadas bem distintas. </w:t>
      </w:r>
      <w:r w:rsidRPr="00E82273">
        <w:rPr>
          <w:i/>
        </w:rPr>
        <w:t>Frameworks</w:t>
      </w:r>
      <w:r>
        <w:t xml:space="preserve"> de desenvolvimento web disponíveis no mercado atual usam sua própria abordagem para processar as saídas para o usuário. Desenvolvedores em </w:t>
      </w:r>
      <w:r w:rsidRPr="00F80610">
        <w:t xml:space="preserve">linguagem PHP têm disponível entre outras ferramentas o </w:t>
      </w:r>
      <w:proofErr w:type="spellStart"/>
      <w:r w:rsidRPr="00F80610">
        <w:t>Twig</w:t>
      </w:r>
      <w:proofErr w:type="spellEnd"/>
      <w:r w:rsidR="00F80610" w:rsidRPr="00F80610">
        <w:t xml:space="preserve"> </w:t>
      </w:r>
      <w:r w:rsidR="00F80610"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80610" w:rsidRPr="00F80610">
        <w:fldChar w:fldCharType="separate"/>
      </w:r>
      <w:r w:rsidR="00594F63" w:rsidRPr="00594F63">
        <w:rPr>
          <w:noProof/>
        </w:rPr>
        <w:t>(POTENCIER, 2019)</w:t>
      </w:r>
      <w:r w:rsidR="00F80610" w:rsidRPr="00F80610">
        <w:fldChar w:fldCharType="end"/>
      </w:r>
      <w:r w:rsidR="00F80610" w:rsidRPr="00F80610">
        <w:t>.</w:t>
      </w:r>
      <w:r w:rsidR="00F80610">
        <w:t xml:space="preserve"> </w:t>
      </w:r>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594F63" w:rsidRPr="00594F63">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594F63" w:rsidRPr="00594F63">
        <w:rPr>
          <w:noProof/>
        </w:rPr>
        <w:t>(APACHE.ORG, 2020)</w:t>
      </w:r>
      <w:r w:rsidR="00615BF6">
        <w:fldChar w:fldCharType="end"/>
      </w:r>
      <w:r>
        <w:t xml:space="preserve">. No presente trabalho vamos nos ater a uma descrição breve </w:t>
      </w:r>
      <w:proofErr w:type="gramStart"/>
      <w:r>
        <w:t xml:space="preserve">do </w:t>
      </w:r>
      <w:r w:rsidR="00F9694B">
        <w:t>dois</w:t>
      </w:r>
      <w:proofErr w:type="gramEnd"/>
      <w:r w:rsidR="00F9694B">
        <w:t xml:space="preserve"> </w:t>
      </w:r>
      <w:r>
        <w:t>motores de gabaritos</w:t>
      </w:r>
      <w:r w:rsidR="00F9694B">
        <w:t xml:space="preserve"> para aplicações Java</w:t>
      </w:r>
      <w:r w:rsidR="00DD5E14">
        <w:t xml:space="preserve"> aqui descritos, tendo sido definido para uso no protótipo o motor Apache Freemarker, merecendo este, portanto, uma descrição mais ampla.</w:t>
      </w:r>
      <w:r>
        <w:t xml:space="preserve"> </w:t>
      </w:r>
    </w:p>
    <w:p w14:paraId="49F35D47" w14:textId="77777777" w:rsidR="00334B5B" w:rsidRDefault="00334B5B" w:rsidP="00B30AB7"/>
    <w:p w14:paraId="588443C7" w14:textId="0637C742" w:rsidR="004A4A5F" w:rsidRDefault="00334B5B" w:rsidP="00334B5B">
      <w:pPr>
        <w:pStyle w:val="Ttulo2"/>
      </w:pPr>
      <w:bookmarkStart w:id="13" w:name="_Toc33871106"/>
      <w:proofErr w:type="gramStart"/>
      <w:r>
        <w:t xml:space="preserve">2.3 </w:t>
      </w:r>
      <w:r w:rsidR="00E82273">
        <w:t>Estado</w:t>
      </w:r>
      <w:proofErr w:type="gramEnd"/>
      <w:r w:rsidR="00E82273">
        <w:t xml:space="preserve"> da arte em motores </w:t>
      </w:r>
      <w:r>
        <w:t>de gabaritos</w:t>
      </w:r>
      <w:bookmarkEnd w:id="13"/>
      <w:r>
        <w:t xml:space="preserve"> </w:t>
      </w:r>
    </w:p>
    <w:p w14:paraId="184E4B94" w14:textId="50E703DD" w:rsidR="00334B5B" w:rsidRDefault="00E82273" w:rsidP="00334B5B">
      <w:pPr>
        <w:pStyle w:val="Ttulo2"/>
      </w:pPr>
      <w:r>
        <w:t xml:space="preserve"> </w:t>
      </w:r>
    </w:p>
    <w:p w14:paraId="0074E8DB" w14:textId="1D2D104D"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14:paraId="2015DA26" w14:textId="64D70CFF" w:rsidR="00E54112" w:rsidRDefault="00334B5B" w:rsidP="003173F5">
      <w:pPr>
        <w:pStyle w:val="Ttulo3"/>
      </w:pPr>
      <w:r w:rsidRPr="003173F5">
        <w:t xml:space="preserve"> </w:t>
      </w:r>
      <w:bookmarkStart w:id="14" w:name="_Toc33871107"/>
      <w:r w:rsidR="00E54112" w:rsidRPr="003173F5">
        <w:t>2.3.1 Apache Velocity</w:t>
      </w:r>
      <w:bookmarkEnd w:id="14"/>
    </w:p>
    <w:p w14:paraId="70B7C90A" w14:textId="77777777" w:rsidR="004A4A5F" w:rsidRPr="004A4A5F" w:rsidRDefault="004A4A5F" w:rsidP="004A4A5F"/>
    <w:p w14:paraId="015EAD51" w14:textId="51775E40"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076BEE">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594F63" w:rsidRPr="00594F63">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594F63" w:rsidRPr="00594F63">
        <w:rPr>
          <w:noProof/>
        </w:rPr>
        <w:t>(WIKIPEDIA.ORG, 2019a)</w:t>
      </w:r>
      <w:r w:rsidR="005D1A5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5D1A5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594F63" w:rsidRPr="00594F63">
        <w:rPr>
          <w:noProof/>
        </w:rPr>
        <w:t>(WIKIPEDIA.ORG, 2019a)</w:t>
      </w:r>
      <w:r w:rsidR="005D1A5C">
        <w:fldChar w:fldCharType="end"/>
      </w:r>
      <w:r w:rsidR="005D1A5C">
        <w:t xml:space="preserve">. </w:t>
      </w:r>
    </w:p>
    <w:p w14:paraId="282B9C4F" w14:textId="10B7B368"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CE2402">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594F63" w:rsidRPr="00594F63">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832DB4">
        <w:fldChar w:fldCharType="separate"/>
      </w:r>
      <w:r w:rsidR="00594F63" w:rsidRPr="0021217B">
        <w:rPr>
          <w:noProof/>
        </w:rPr>
        <w:t>(MOURA et al., 2004)</w:t>
      </w:r>
      <w:r w:rsidR="00832DB4">
        <w:fldChar w:fldCharType="end"/>
      </w:r>
      <w:r w:rsidR="00832DB4">
        <w:t>.</w:t>
      </w:r>
      <w:r w:rsidR="001F3560">
        <w:t xml:space="preserve"> </w:t>
      </w:r>
    </w:p>
    <w:p w14:paraId="2C185469" w14:textId="77777777"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14:paraId="3C6B1557" w14:textId="7952A722"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00594F63" w:rsidRPr="00594F63">
        <w:rPr>
          <w:noProof/>
        </w:rPr>
        <w:t>(BAELDUNG.COM, 2017)</w:t>
      </w:r>
      <w:r>
        <w:fldChar w:fldCharType="end"/>
      </w:r>
      <w:r>
        <w:t xml:space="preserve">.  </w:t>
      </w:r>
    </w:p>
    <w:p w14:paraId="731E723C" w14:textId="77777777" w:rsidR="004A39B3" w:rsidRDefault="004A39B3" w:rsidP="0029243E">
      <w:r>
        <w:tab/>
        <w:t xml:space="preserve">Os </w:t>
      </w:r>
      <w:proofErr w:type="gramStart"/>
      <w:r>
        <w:t>3</w:t>
      </w:r>
      <w:proofErr w:type="gramEnd"/>
      <w:r>
        <w:t xml:space="preserve"> tipos de referências do Velocity são:</w:t>
      </w:r>
    </w:p>
    <w:p w14:paraId="72115A82" w14:textId="26E20A7D"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14:paraId="1ECA3107" w14:textId="48B920C5"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14:paraId="4DC7A080" w14:textId="6B4716EC"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r w:rsidR="002662CE">
        <w:t>método</w:t>
      </w:r>
      <w:proofErr w:type="spellEnd"/>
      <w:r w:rsidR="002662CE">
        <w:t>().</w:t>
      </w:r>
    </w:p>
    <w:p w14:paraId="7E6528DC" w14:textId="4B5F4BF6"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594F63" w:rsidRPr="00594F63">
        <w:rPr>
          <w:noProof/>
        </w:rPr>
        <w:t>(BAELDUNG.COM, 2017)</w:t>
      </w:r>
      <w:r w:rsidR="00333052" w:rsidRPr="005B5AD8">
        <w:fldChar w:fldCharType="end"/>
      </w:r>
      <w:r w:rsidR="00881DD3">
        <w:t>.</w:t>
      </w:r>
    </w:p>
    <w:p w14:paraId="55A87759" w14:textId="285BFE08"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093173" w:rsidRPr="00093173">
        <w:t xml:space="preserve">Figura </w:t>
      </w:r>
      <w:r w:rsidR="006D7112" w:rsidRPr="00093173">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11DF597F" w14:textId="6C2D4A93" w:rsidR="00353F95" w:rsidRDefault="00353F95" w:rsidP="00240C55"/>
    <w:p w14:paraId="2217AD2A" w14:textId="77777777" w:rsidR="00FB712D" w:rsidRDefault="00FB712D">
      <w:pPr>
        <w:spacing w:after="160" w:line="240" w:lineRule="auto"/>
        <w:jc w:val="left"/>
        <w:rPr>
          <w:b/>
          <w:sz w:val="20"/>
          <w:szCs w:val="20"/>
        </w:rPr>
      </w:pPr>
      <w:r>
        <w:rPr>
          <w:b/>
          <w:sz w:val="20"/>
          <w:szCs w:val="20"/>
        </w:rPr>
        <w:br w:type="page"/>
      </w:r>
    </w:p>
    <w:p w14:paraId="40790E97" w14:textId="68CA6C4D" w:rsidR="00605BB9" w:rsidRDefault="00093173" w:rsidP="00FB712D">
      <w:pPr>
        <w:spacing w:line="240" w:lineRule="auto"/>
        <w:jc w:val="center"/>
        <w:rPr>
          <w:b/>
          <w:sz w:val="20"/>
          <w:szCs w:val="20"/>
        </w:rPr>
      </w:pPr>
      <w:r w:rsidRPr="004A4A5F">
        <w:rPr>
          <w:b/>
          <w:sz w:val="20"/>
          <w:szCs w:val="20"/>
        </w:rPr>
        <w:lastRenderedPageBreak/>
        <w:t>Figura 3</w:t>
      </w:r>
      <w:proofErr w:type="gramStart"/>
      <w:r w:rsidRPr="006D7112">
        <w:rPr>
          <w:b/>
          <w:sz w:val="20"/>
          <w:szCs w:val="20"/>
        </w:rPr>
        <w:t xml:space="preserve">  </w:t>
      </w:r>
      <w:proofErr w:type="gramEnd"/>
      <w:r w:rsidR="006D7112" w:rsidRPr="006D7112">
        <w:rPr>
          <w:b/>
          <w:sz w:val="20"/>
          <w:szCs w:val="20"/>
        </w:rPr>
        <w:t>- Resumo de diretivas Apache Velocity VTL</w:t>
      </w:r>
    </w:p>
    <w:p w14:paraId="3AF76EC5" w14:textId="77777777" w:rsidR="004A4A5F" w:rsidRDefault="004A4A5F" w:rsidP="00FB712D">
      <w:pPr>
        <w:spacing w:line="240" w:lineRule="auto"/>
        <w:jc w:val="center"/>
        <w:rPr>
          <w:b/>
          <w:sz w:val="20"/>
          <w:szCs w:val="20"/>
        </w:rPr>
      </w:pPr>
    </w:p>
    <w:p w14:paraId="7F318C32" w14:textId="77777777" w:rsidR="006D7112" w:rsidRDefault="004E58EF" w:rsidP="00E952DE">
      <w:pPr>
        <w:jc w:val="center"/>
        <w:rPr>
          <w:b/>
          <w:sz w:val="20"/>
          <w:szCs w:val="20"/>
        </w:rPr>
      </w:pPr>
      <w:r>
        <w:rPr>
          <w:b/>
          <w:noProof/>
          <w:sz w:val="20"/>
          <w:szCs w:val="20"/>
          <w:lang w:eastAsia="pt-BR"/>
        </w:rPr>
        <w:drawing>
          <wp:inline distT="0" distB="0" distL="0" distR="0" wp14:anchorId="10AC00BE" wp14:editId="79ABEB63">
            <wp:extent cx="5647038" cy="5647038"/>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4377" cy="5664377"/>
                    </a:xfrm>
                    <a:prstGeom prst="rect">
                      <a:avLst/>
                    </a:prstGeom>
                    <a:noFill/>
                    <a:ln>
                      <a:noFill/>
                    </a:ln>
                  </pic:spPr>
                </pic:pic>
              </a:graphicData>
            </a:graphic>
          </wp:inline>
        </w:drawing>
      </w:r>
    </w:p>
    <w:p w14:paraId="2ADC5619" w14:textId="49F93249" w:rsidR="00F867C2" w:rsidRDefault="00F867C2" w:rsidP="00FB712D">
      <w:pPr>
        <w:spacing w:line="240" w:lineRule="auto"/>
        <w:jc w:val="center"/>
        <w:rPr>
          <w:b/>
          <w:sz w:val="20"/>
          <w:szCs w:val="20"/>
        </w:rPr>
      </w:pPr>
      <w:r w:rsidRPr="00F867C2">
        <w:rPr>
          <w:b/>
          <w:sz w:val="20"/>
          <w:szCs w:val="20"/>
        </w:rPr>
        <w:t xml:space="preserve">Fonte: </w:t>
      </w:r>
      <w:r w:rsidRPr="00F867C2">
        <w:rPr>
          <w:b/>
          <w:sz w:val="20"/>
          <w:szCs w:val="20"/>
        </w:rPr>
        <w:fldChar w:fldCharType="begin" w:fldLock="1"/>
      </w:r>
      <w:r w:rsidR="00594F63">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00594F63" w:rsidRPr="00594F63">
        <w:rPr>
          <w:noProof/>
          <w:sz w:val="20"/>
          <w:szCs w:val="20"/>
        </w:rPr>
        <w:t>(XNAT.ORG, 2019)</w:t>
      </w:r>
      <w:r w:rsidRPr="00F867C2">
        <w:rPr>
          <w:b/>
          <w:sz w:val="20"/>
          <w:szCs w:val="20"/>
        </w:rPr>
        <w:fldChar w:fldCharType="end"/>
      </w:r>
    </w:p>
    <w:p w14:paraId="27F28CA6" w14:textId="77777777" w:rsidR="00FB712D" w:rsidRDefault="00FB712D" w:rsidP="00FB712D">
      <w:pPr>
        <w:spacing w:line="240" w:lineRule="auto"/>
        <w:jc w:val="center"/>
        <w:rPr>
          <w:sz w:val="20"/>
          <w:szCs w:val="20"/>
        </w:rPr>
      </w:pPr>
    </w:p>
    <w:p w14:paraId="61DFC157" w14:textId="474FE47F" w:rsidR="005B5AD8" w:rsidRDefault="008949C9" w:rsidP="00240C55">
      <w:r>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581F9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581F9C">
        <w:fldChar w:fldCharType="separate"/>
      </w:r>
      <w:r w:rsidR="00594F63" w:rsidRPr="00594F63">
        <w:rPr>
          <w:noProof/>
        </w:rPr>
        <w:t>(APACHE.ORG, 2019a)</w:t>
      </w:r>
      <w:r w:rsidR="00581F9C">
        <w:fldChar w:fldCharType="end"/>
      </w:r>
      <w:r w:rsidR="00315C8F">
        <w:t>.</w:t>
      </w:r>
    </w:p>
    <w:p w14:paraId="2DF17178" w14:textId="77777777" w:rsidR="002662CE" w:rsidRDefault="002662CE" w:rsidP="00FB712D">
      <w:pPr>
        <w:ind w:firstLine="709"/>
      </w:pPr>
    </w:p>
    <w:p w14:paraId="600912A7" w14:textId="7F6A8A5C" w:rsidR="00E54112" w:rsidRDefault="00482FD5" w:rsidP="003173F5">
      <w:pPr>
        <w:pStyle w:val="Ttulo3"/>
      </w:pPr>
      <w:bookmarkStart w:id="15" w:name="_Toc33871108"/>
      <w:r w:rsidRPr="003173F5">
        <w:t>2</w:t>
      </w:r>
      <w:r w:rsidR="00E54112" w:rsidRPr="003173F5">
        <w:t>.3.</w:t>
      </w:r>
      <w:r w:rsidR="00E5548F" w:rsidRPr="003173F5">
        <w:t>2</w:t>
      </w:r>
      <w:r w:rsidR="00E54112" w:rsidRPr="003173F5">
        <w:t xml:space="preserve"> Apache Freemarker</w:t>
      </w:r>
      <w:bookmarkEnd w:id="15"/>
    </w:p>
    <w:p w14:paraId="47FF424D" w14:textId="77777777" w:rsidR="00FB712D" w:rsidRPr="00FB712D" w:rsidRDefault="00FB712D" w:rsidP="00FB712D"/>
    <w:p w14:paraId="101C90D6" w14:textId="66E2A7DA"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w:t>
      </w:r>
      <w:r w:rsidR="00840138" w:rsidRPr="00A71656">
        <w:lastRenderedPageBreak/>
        <w:t>Bayer</w:t>
      </w:r>
      <w:r w:rsidR="00965D4B" w:rsidRPr="00A71656">
        <w:t xml:space="preserve"> </w:t>
      </w:r>
      <w:r w:rsidR="00965D4B"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rsidRPr="00A71656">
        <w:fldChar w:fldCharType="separate"/>
      </w:r>
      <w:r w:rsidR="00594F63" w:rsidRPr="00594F63">
        <w:rPr>
          <w:noProof/>
        </w:rPr>
        <w:t>(WIKIPEDIA.ORG, 2018)</w:t>
      </w:r>
      <w:r w:rsidR="00965D4B"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9462E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594F63" w:rsidRPr="00594F63">
        <w:rPr>
          <w:noProof/>
        </w:rPr>
        <w:t>(APACHE.ORG, 2020)</w:t>
      </w:r>
      <w:r w:rsidR="009462E6">
        <w:fldChar w:fldCharType="end"/>
      </w:r>
      <w:r w:rsidR="009462E6">
        <w:t>.</w:t>
      </w:r>
      <w:r w:rsidR="00013D36">
        <w:t xml:space="preserve"> </w:t>
      </w:r>
    </w:p>
    <w:p w14:paraId="571D67A9" w14:textId="32ED0DCD" w:rsidR="00B7095A" w:rsidRDefault="00013D36" w:rsidP="002662CE">
      <w:pPr>
        <w:ind w:firstLine="709"/>
      </w:pPr>
      <w:r>
        <w:t>Os gabaritos para uso no motor de composição do Freemarker são escritos usando uma linguagem especializada chamada FTL (Freemarker Template Language), que possui um dicionário de marcações a serem entremeadas ao conteúdo estático.</w:t>
      </w:r>
    </w:p>
    <w:p w14:paraId="1E1E93D1" w14:textId="35F5D68F"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594F63" w:rsidRPr="00594F63">
        <w:rPr>
          <w:noProof/>
        </w:rPr>
        <w:t>(APACHE.ORG, 2020)</w:t>
      </w:r>
      <w:r w:rsidR="0067671F">
        <w:fldChar w:fldCharType="end"/>
      </w:r>
      <w:r>
        <w:t>.</w:t>
      </w:r>
    </w:p>
    <w:p w14:paraId="16196F1A" w14:textId="22319AAB"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68C7F86F" w14:textId="19DC1915" w:rsidR="00313CFD" w:rsidRDefault="00700E68" w:rsidP="002662CE">
      <w:pPr>
        <w:pStyle w:val="PargrafodaLista"/>
        <w:numPr>
          <w:ilvl w:val="0"/>
          <w:numId w:val="32"/>
        </w:numPr>
      </w:pPr>
      <w:r w:rsidRPr="002374DB">
        <w:rPr>
          <w:b/>
        </w:rPr>
        <w:t>Texto estático</w:t>
      </w:r>
      <w:r w:rsidR="00A71656" w:rsidRPr="002374DB">
        <w:rPr>
          <w:b/>
        </w:rPr>
        <w:t>:</w:t>
      </w:r>
      <w:r w:rsidR="00A71656">
        <w:t xml:space="preserve"> qualquer conteúdo que se deseje que se mantenha fixo no documento final após a composição.</w:t>
      </w:r>
    </w:p>
    <w:p w14:paraId="5A9298CF" w14:textId="3D25154B" w:rsidR="00700E68" w:rsidRPr="00F82485" w:rsidRDefault="00700E68" w:rsidP="002662CE">
      <w:pPr>
        <w:pStyle w:val="PargrafodaLista"/>
        <w:numPr>
          <w:ilvl w:val="0"/>
          <w:numId w:val="32"/>
        </w:numPr>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14:paraId="44FD18E9" w14:textId="10ED974B" w:rsidR="00F82485" w:rsidRDefault="00F82485" w:rsidP="002662CE">
      <w:pPr>
        <w:pStyle w:val="PargrafodaLista"/>
        <w:numPr>
          <w:ilvl w:val="0"/>
          <w:numId w:val="32"/>
        </w:numPr>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14:paraId="3CB18912" w14:textId="77777777" w:rsidR="00F82485" w:rsidRDefault="00F82485" w:rsidP="002662CE">
      <w:pPr>
        <w:pStyle w:val="PargrafodaLista"/>
        <w:numPr>
          <w:ilvl w:val="0"/>
          <w:numId w:val="32"/>
        </w:numPr>
      </w:pPr>
      <w:r w:rsidRPr="002662CE">
        <w:rPr>
          <w:b/>
        </w:rPr>
        <w:t>Comentários</w:t>
      </w:r>
      <w:r>
        <w:t>: Descrições com finalidade de documentação, delimitadas por &lt;#-- e --&gt;. Assim como as Tags FTL, serão ignorados pelo Motor Freemarker e não serão exibidos na composição do documento de saída.</w:t>
      </w:r>
    </w:p>
    <w:p w14:paraId="01E45CFF" w14:textId="5A01932A" w:rsidR="00AE44ED" w:rsidRDefault="00EE276B" w:rsidP="00AE44ED">
      <w:r>
        <w:tab/>
      </w:r>
      <w:r w:rsidR="00A96D87">
        <w:t xml:space="preserve">De forma resumida, as regras básicas </w:t>
      </w:r>
      <w:r w:rsidR="00AE44ED">
        <w:t xml:space="preserve">de expressões em gabaritos Freemarker </w:t>
      </w:r>
      <w:r w:rsidR="00AE44ED">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594F63" w:rsidRPr="00594F63">
        <w:rPr>
          <w:noProof/>
        </w:rPr>
        <w:t>(APACHE.ORG, 2020)</w:t>
      </w:r>
      <w:r w:rsidR="00AE44ED">
        <w:fldChar w:fldCharType="end"/>
      </w:r>
      <w:r w:rsidR="002662CE">
        <w:t xml:space="preserve"> possuem as seguintes regras</w:t>
      </w:r>
      <w:r w:rsidR="00AE44ED">
        <w:t>.</w:t>
      </w:r>
    </w:p>
    <w:p w14:paraId="30D053DE" w14:textId="77777777" w:rsidR="00AE44ED" w:rsidRDefault="00AE44ED" w:rsidP="00AE44ED"/>
    <w:p w14:paraId="432E2C17" w14:textId="4F6EB6B8" w:rsidR="00AE44ED" w:rsidRPr="002662CE" w:rsidRDefault="00AE44ED" w:rsidP="002662CE">
      <w:pPr>
        <w:pStyle w:val="PargrafodaLista"/>
        <w:numPr>
          <w:ilvl w:val="0"/>
          <w:numId w:val="33"/>
        </w:numPr>
        <w:rPr>
          <w:b/>
        </w:rPr>
      </w:pPr>
      <w:r w:rsidRPr="002662CE">
        <w:rPr>
          <w:b/>
        </w:rPr>
        <w:t>Valores especificados diretamente</w:t>
      </w:r>
    </w:p>
    <w:p w14:paraId="5D5E40ED" w14:textId="77777777"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14:paraId="03EDA462" w14:textId="77777777" w:rsidR="00AE44ED" w:rsidRDefault="00AE44ED" w:rsidP="00145F3B">
      <w:pPr>
        <w:pStyle w:val="PargrafodaLista"/>
        <w:numPr>
          <w:ilvl w:val="0"/>
          <w:numId w:val="22"/>
        </w:numPr>
        <w:ind w:left="1134"/>
      </w:pPr>
      <w:r>
        <w:t>Números: 123.45</w:t>
      </w:r>
    </w:p>
    <w:p w14:paraId="4EC806BD" w14:textId="77777777" w:rsidR="00AE44ED" w:rsidRDefault="00AE44ED" w:rsidP="00145F3B">
      <w:pPr>
        <w:pStyle w:val="PargrafodaLista"/>
        <w:numPr>
          <w:ilvl w:val="0"/>
          <w:numId w:val="22"/>
        </w:numPr>
        <w:ind w:left="1134"/>
      </w:pPr>
      <w:r>
        <w:lastRenderedPageBreak/>
        <w:t xml:space="preserve">Booleanos: </w:t>
      </w:r>
      <w:proofErr w:type="spellStart"/>
      <w:r>
        <w:t>true</w:t>
      </w:r>
      <w:proofErr w:type="spellEnd"/>
      <w:r>
        <w:t xml:space="preserve">, </w:t>
      </w:r>
      <w:proofErr w:type="gramStart"/>
      <w:r>
        <w:t>false</w:t>
      </w:r>
      <w:proofErr w:type="gramEnd"/>
    </w:p>
    <w:p w14:paraId="6AB750E8" w14:textId="77777777"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5A7C2BA" w14:textId="77777777" w:rsidR="00AE44ED" w:rsidRPr="00301F6A" w:rsidRDefault="00AE44ED" w:rsidP="00145F3B">
      <w:pPr>
        <w:pStyle w:val="PargrafodaLista"/>
        <w:numPr>
          <w:ilvl w:val="0"/>
          <w:numId w:val="22"/>
        </w:numPr>
        <w:ind w:left="1134"/>
        <w:rPr>
          <w:i/>
          <w:lang w:val="en-US"/>
        </w:rPr>
      </w:pPr>
      <w:r w:rsidRPr="00301F6A">
        <w:rPr>
          <w:lang w:val="en-US"/>
        </w:rPr>
        <w:t xml:space="preserve">Hashes: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5FE6295E" w14:textId="62287134" w:rsidR="00AE44ED" w:rsidRPr="002662CE" w:rsidRDefault="00AE44ED" w:rsidP="002662CE">
      <w:pPr>
        <w:pStyle w:val="PargrafodaLista"/>
        <w:numPr>
          <w:ilvl w:val="0"/>
          <w:numId w:val="33"/>
        </w:numPr>
        <w:rPr>
          <w:b/>
        </w:rPr>
      </w:pPr>
      <w:r w:rsidRPr="002662CE">
        <w:rPr>
          <w:b/>
        </w:rPr>
        <w:t xml:space="preserve">Acesso </w:t>
      </w:r>
      <w:r w:rsidR="002662CE" w:rsidRPr="002662CE">
        <w:rPr>
          <w:b/>
        </w:rPr>
        <w:t>às variáveis</w:t>
      </w:r>
    </w:p>
    <w:p w14:paraId="1BCDE626" w14:textId="77777777"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14:paraId="450301F7" w14:textId="77777777"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F6F497C" w14:textId="77777777"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14:paraId="0B62CAFB" w14:textId="77777777"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14:paraId="00F1EB64" w14:textId="77777777" w:rsidR="002662CE" w:rsidRDefault="002662CE" w:rsidP="00C53725">
      <w:pPr>
        <w:tabs>
          <w:tab w:val="left" w:pos="0"/>
        </w:tabs>
      </w:pPr>
    </w:p>
    <w:p w14:paraId="6811A3BF" w14:textId="448BB6D3" w:rsidR="00AE44ED" w:rsidRPr="002662CE" w:rsidRDefault="00AE44ED" w:rsidP="002662CE">
      <w:pPr>
        <w:pStyle w:val="PargrafodaLista"/>
        <w:numPr>
          <w:ilvl w:val="0"/>
          <w:numId w:val="33"/>
        </w:numPr>
        <w:tabs>
          <w:tab w:val="left" w:pos="0"/>
        </w:tabs>
        <w:rPr>
          <w:b/>
        </w:rPr>
      </w:pPr>
      <w:r w:rsidRPr="002662CE">
        <w:rPr>
          <w:b/>
        </w:rPr>
        <w:t>Operações com Strings</w:t>
      </w:r>
    </w:p>
    <w:p w14:paraId="07C3C8CE" w14:textId="77777777"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7CFB4852" w14:textId="77777777"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4F12688D" w14:textId="77777777" w:rsidR="00AE44ED" w:rsidRPr="004D5333"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14:paraId="455554F3" w14:textId="7C255DF8" w:rsidR="00AE44ED" w:rsidRPr="004D5333" w:rsidRDefault="004D5333" w:rsidP="004D5333">
      <w:pPr>
        <w:pStyle w:val="PargrafodaLista"/>
        <w:numPr>
          <w:ilvl w:val="0"/>
          <w:numId w:val="22"/>
        </w:numPr>
        <w:tabs>
          <w:tab w:val="left" w:pos="2552"/>
        </w:tabs>
        <w:ind w:left="1134"/>
      </w:pPr>
      <w: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14:paraId="75A8D5E6" w14:textId="6C7898D6" w:rsidR="00AE44ED" w:rsidRDefault="00431C36" w:rsidP="00145F3B">
      <w:pPr>
        <w:pStyle w:val="PargrafodaLista"/>
        <w:numPr>
          <w:ilvl w:val="0"/>
          <w:numId w:val="22"/>
        </w:numPr>
        <w:ind w:left="1134"/>
        <w:rPr>
          <w:i/>
        </w:rPr>
      </w:pPr>
      <w:r>
        <w:t xml:space="preserve">Parte de uma </w:t>
      </w:r>
      <w:r w:rsidR="002662CE" w:rsidRPr="002662CE">
        <w:rPr>
          <w:i/>
        </w:rPr>
        <w:t>string</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28736915" w14:textId="77777777" w:rsidR="002662CE" w:rsidRPr="00431C36" w:rsidRDefault="002662CE" w:rsidP="002662CE">
      <w:pPr>
        <w:pStyle w:val="PargrafodaLista"/>
        <w:ind w:left="1134"/>
        <w:rPr>
          <w:i/>
        </w:rPr>
      </w:pPr>
    </w:p>
    <w:p w14:paraId="6922E0C6" w14:textId="698C3DE1" w:rsidR="00AE44ED" w:rsidRPr="002662CE" w:rsidRDefault="00431C36" w:rsidP="002662CE">
      <w:pPr>
        <w:pStyle w:val="PargrafodaLista"/>
        <w:numPr>
          <w:ilvl w:val="0"/>
          <w:numId w:val="33"/>
        </w:numPr>
        <w:rPr>
          <w:b/>
        </w:rPr>
      </w:pPr>
      <w:r w:rsidRPr="002662CE">
        <w:rPr>
          <w:b/>
        </w:rPr>
        <w:t xml:space="preserve">Operações com </w:t>
      </w:r>
      <w:proofErr w:type="spellStart"/>
      <w:r w:rsidRPr="002662CE">
        <w:rPr>
          <w:b/>
        </w:rPr>
        <w:t>hashes</w:t>
      </w:r>
      <w:proofErr w:type="spellEnd"/>
    </w:p>
    <w:p w14:paraId="7A15EE75" w14:textId="77777777"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3FBF16E6" w14:textId="77777777" w:rsidR="002662CE" w:rsidRDefault="00145F3B" w:rsidP="0043562B">
      <w:r>
        <w:tab/>
      </w:r>
    </w:p>
    <w:p w14:paraId="02E66390" w14:textId="442ECF8F" w:rsidR="002662CE" w:rsidRPr="002662CE" w:rsidRDefault="002662CE" w:rsidP="002662CE">
      <w:pPr>
        <w:pStyle w:val="PargrafodaLista"/>
        <w:numPr>
          <w:ilvl w:val="0"/>
          <w:numId w:val="33"/>
        </w:numPr>
      </w:pPr>
      <w:r w:rsidRPr="002662CE">
        <w:rPr>
          <w:b/>
        </w:rPr>
        <w:t>C</w:t>
      </w:r>
      <w:r>
        <w:rPr>
          <w:b/>
        </w:rPr>
        <w:t>á</w:t>
      </w:r>
      <w:r w:rsidRPr="002662CE">
        <w:rPr>
          <w:b/>
        </w:rPr>
        <w:t>lculo</w:t>
      </w:r>
      <w:r>
        <w:rPr>
          <w:b/>
        </w:rPr>
        <w:t>,</w:t>
      </w:r>
      <w:proofErr w:type="gramStart"/>
      <w:r>
        <w:rPr>
          <w:b/>
        </w:rPr>
        <w:t xml:space="preserve">  </w:t>
      </w:r>
      <w:proofErr w:type="gramEnd"/>
      <w:r>
        <w:rPr>
          <w:b/>
        </w:rPr>
        <w:t>lógica</w:t>
      </w:r>
      <w:r w:rsidRPr="002662CE">
        <w:rPr>
          <w:b/>
        </w:rPr>
        <w:t xml:space="preserve"> </w:t>
      </w:r>
      <w:r>
        <w:rPr>
          <w:b/>
        </w:rPr>
        <w:t>e outras operações</w:t>
      </w:r>
    </w:p>
    <w:p w14:paraId="3669F93D" w14:textId="5B863DE3" w:rsidR="00AE44ED" w:rsidRDefault="0043562B" w:rsidP="002662CE">
      <w:pPr>
        <w:pStyle w:val="PargrafodaLista"/>
        <w:numPr>
          <w:ilvl w:val="0"/>
          <w:numId w:val="22"/>
        </w:numPr>
        <w:ind w:left="1134"/>
      </w:pPr>
      <w:r w:rsidRPr="002662CE">
        <w:t>Aritmético</w:t>
      </w:r>
      <w:r w:rsidR="00AE44ED">
        <w:t>: (x * 1.5 + 10) / 2 - y % 100</w:t>
      </w:r>
    </w:p>
    <w:p w14:paraId="1A8B6105" w14:textId="52DD6D3A" w:rsidR="00AE44ED" w:rsidRPr="002662CE" w:rsidRDefault="0043562B" w:rsidP="002662CE">
      <w:pPr>
        <w:pStyle w:val="PargrafodaLista"/>
        <w:numPr>
          <w:ilvl w:val="0"/>
          <w:numId w:val="22"/>
        </w:numPr>
        <w:ind w:left="1134"/>
        <w:rPr>
          <w:i/>
        </w:rPr>
      </w:pPr>
      <w:r>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3EBF0145" w14:textId="004E3945" w:rsidR="002662CE" w:rsidRDefault="0043562B" w:rsidP="004D5333">
      <w:pPr>
        <w:pStyle w:val="PargrafodaLista"/>
        <w:numPr>
          <w:ilvl w:val="0"/>
          <w:numId w:val="22"/>
        </w:numPr>
        <w:ind w:left="1134"/>
      </w:pPr>
      <w:r>
        <w:t xml:space="preserve">Operações </w:t>
      </w:r>
      <w:proofErr w:type="gramStart"/>
      <w:r>
        <w:t xml:space="preserve">Lógicas </w:t>
      </w:r>
      <w:r w:rsidR="00AE44ED">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14:paraId="0C35921E" w14:textId="53F7BCD8" w:rsidR="00AE44ED" w:rsidRPr="00301F6A" w:rsidRDefault="0043562B" w:rsidP="002662CE">
      <w:pPr>
        <w:pStyle w:val="PargrafodaLista"/>
        <w:numPr>
          <w:ilvl w:val="0"/>
          <w:numId w:val="22"/>
        </w:numPr>
        <w:ind w:left="1134"/>
        <w:rPr>
          <w:lang w:val="en-US"/>
        </w:rPr>
      </w:pPr>
      <w:proofErr w:type="spellStart"/>
      <w:r w:rsidRPr="00301F6A">
        <w:rPr>
          <w:lang w:val="en-US"/>
        </w:rPr>
        <w:t>Funções</w:t>
      </w:r>
      <w:proofErr w:type="spellEnd"/>
      <w:r w:rsidRPr="00301F6A">
        <w:rPr>
          <w:lang w:val="en-US"/>
        </w:rPr>
        <w:t xml:space="preserve"> </w:t>
      </w:r>
      <w:proofErr w:type="spellStart"/>
      <w:r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14:paraId="7E334A02" w14:textId="62148DD3" w:rsidR="00AE44ED" w:rsidRPr="0043562B" w:rsidRDefault="0043562B" w:rsidP="002662CE">
      <w:pPr>
        <w:pStyle w:val="PargrafodaLista"/>
        <w:numPr>
          <w:ilvl w:val="0"/>
          <w:numId w:val="22"/>
        </w:numPr>
        <w:ind w:left="1134"/>
        <w:rPr>
          <w:i/>
        </w:rPr>
      </w:pPr>
      <w:r>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10AB2903" w14:textId="4991BA55" w:rsidR="00AE44ED" w:rsidRDefault="0043562B" w:rsidP="002662CE">
      <w:pPr>
        <w:pStyle w:val="PargrafodaLista"/>
        <w:numPr>
          <w:ilvl w:val="0"/>
          <w:numId w:val="22"/>
        </w:numPr>
        <w:ind w:left="1134"/>
      </w:pPr>
      <w:r>
        <w:t>Operador de valores perdidos (</w:t>
      </w:r>
      <w:proofErr w:type="spellStart"/>
      <w:r w:rsidRPr="0043562B">
        <w:rPr>
          <w:i/>
        </w:rPr>
        <w:t>null</w:t>
      </w:r>
      <w:proofErr w:type="spellEnd"/>
      <w:r>
        <w:t xml:space="preserve"> ou </w:t>
      </w:r>
      <w:proofErr w:type="spellStart"/>
      <w:r w:rsidRPr="0043562B">
        <w:rPr>
          <w:i/>
        </w:rPr>
        <w:t>void</w:t>
      </w:r>
      <w:proofErr w:type="spellEnd"/>
      <w:r>
        <w:t>)</w:t>
      </w:r>
      <w:r w:rsidR="00AE44ED">
        <w:t>:</w:t>
      </w:r>
    </w:p>
    <w:p w14:paraId="11511C5A" w14:textId="77777777"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14:paraId="6FB96E60" w14:textId="77777777" w:rsidR="00AE44ED" w:rsidRDefault="0043562B" w:rsidP="00145F3B">
      <w:pPr>
        <w:pStyle w:val="PargrafodaLista"/>
        <w:numPr>
          <w:ilvl w:val="0"/>
          <w:numId w:val="22"/>
        </w:numPr>
        <w:ind w:left="1134"/>
      </w:pPr>
      <w:r>
        <w:lastRenderedPageBreak/>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37CC563B" w14:textId="76A6312F" w:rsidR="00AE44ED" w:rsidRDefault="0043562B" w:rsidP="002662CE">
      <w:pPr>
        <w:pStyle w:val="PargrafodaLista"/>
        <w:numPr>
          <w:ilvl w:val="0"/>
          <w:numId w:val="22"/>
        </w:numPr>
        <w:ind w:left="1134"/>
      </w:pPr>
      <w:r>
        <w:t>Operadores de atribuição</w:t>
      </w:r>
      <w:r w:rsidR="00AE44ED">
        <w:t xml:space="preserve">: </w:t>
      </w:r>
      <w:r w:rsidR="00AE44ED" w:rsidRPr="00627C9F">
        <w:rPr>
          <w:i/>
        </w:rPr>
        <w:t>=, +=, -=, *=, /=, %=, ++, -</w:t>
      </w:r>
      <w:proofErr w:type="gramStart"/>
      <w:r w:rsidR="00AE44ED" w:rsidRPr="00627C9F">
        <w:rPr>
          <w:i/>
        </w:rPr>
        <w:t>-</w:t>
      </w:r>
      <w:proofErr w:type="gramEnd"/>
    </w:p>
    <w:p w14:paraId="3514EAEE" w14:textId="60B9BDE6" w:rsidR="00AE44ED" w:rsidRDefault="0043562B" w:rsidP="002662CE">
      <w:pPr>
        <w:pStyle w:val="PargrafodaLista"/>
        <w:numPr>
          <w:ilvl w:val="0"/>
          <w:numId w:val="22"/>
        </w:numPr>
        <w:ind w:left="1134"/>
      </w:pPr>
      <w:r>
        <w:t>Lambdas locais</w:t>
      </w:r>
      <w:r w:rsidR="00AE44ED">
        <w:t xml:space="preserve">: </w:t>
      </w:r>
      <w:r w:rsidR="00AE44ED" w:rsidRPr="00627C9F">
        <w:rPr>
          <w:i/>
        </w:rPr>
        <w:t>x -&gt; x + 1, (x, y) -&gt; x + y</w:t>
      </w:r>
    </w:p>
    <w:p w14:paraId="7E856999" w14:textId="77777777" w:rsidR="003A4D56" w:rsidRDefault="00CE2402" w:rsidP="0043562B">
      <w:r>
        <w:tab/>
      </w:r>
    </w:p>
    <w:p w14:paraId="5F311B2D" w14:textId="6BAFF71B" w:rsidR="00F31588" w:rsidRDefault="003A4D56" w:rsidP="0000086B">
      <w:r>
        <w:tab/>
      </w:r>
      <w:r w:rsidR="00131502">
        <w:t xml:space="preserve">Quanto às características técnicas, o Apache Freemarker é mais rígido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 xml:space="preserve">e fornece mais recurso aos desenvolvedores da camada de apresentação do que o Apache Velocity, como operações avançadas com datas e horas. </w:t>
      </w:r>
      <w:r w:rsidR="00C53725"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rsidRPr="001245B5">
        <w:fldChar w:fldCharType="separate"/>
      </w:r>
      <w:r w:rsidR="00594F63" w:rsidRPr="00594F63">
        <w:rPr>
          <w:noProof/>
        </w:rPr>
        <w:t>(BERGEN, 2007)</w:t>
      </w:r>
      <w:r w:rsidR="00C53725" w:rsidRPr="001245B5">
        <w:fldChar w:fldCharType="end"/>
      </w:r>
      <w:r w:rsidR="00131502" w:rsidRPr="001245B5">
        <w:t>.</w:t>
      </w:r>
    </w:p>
    <w:p w14:paraId="72B0B859" w14:textId="6EE5CBA0"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fldChar w:fldCharType="separate"/>
      </w:r>
      <w:r w:rsidR="00594F63" w:rsidRPr="00594F63">
        <w:rPr>
          <w:noProof/>
        </w:rPr>
        <w:t>(APACHE.ORG, 2020)</w:t>
      </w:r>
      <w:r>
        <w:fldChar w:fldCharType="end"/>
      </w:r>
      <w:r>
        <w:t>.</w:t>
      </w:r>
    </w:p>
    <w:p w14:paraId="79EC6C47" w14:textId="77777777" w:rsidR="0000086B" w:rsidRDefault="0000086B" w:rsidP="0000086B">
      <w:pPr>
        <w:pStyle w:val="Ttulo3"/>
      </w:pPr>
      <w:bookmarkStart w:id="16" w:name="_Toc33871109"/>
      <w:r>
        <w:t>2.3.3 Critérios usados na avaliação dos motores de gabaritos pesquisados</w:t>
      </w:r>
      <w:bookmarkEnd w:id="16"/>
    </w:p>
    <w:p w14:paraId="50242247" w14:textId="623B36DE"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8157E4">
        <w:t>2</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14:paraId="1E2B9B13" w14:textId="77777777" w:rsidR="00AE3E15" w:rsidRDefault="00AE3E15">
      <w:pPr>
        <w:spacing w:after="160" w:line="240" w:lineRule="auto"/>
        <w:jc w:val="left"/>
        <w:rPr>
          <w:b/>
          <w:sz w:val="20"/>
          <w:szCs w:val="20"/>
        </w:rPr>
      </w:pPr>
      <w:r>
        <w:rPr>
          <w:b/>
          <w:sz w:val="20"/>
          <w:szCs w:val="20"/>
        </w:rPr>
        <w:br w:type="page"/>
      </w:r>
    </w:p>
    <w:p w14:paraId="1543CD25" w14:textId="5071B147" w:rsidR="0000086B" w:rsidRDefault="0000086B" w:rsidP="00FE53BF">
      <w:pPr>
        <w:spacing w:line="240" w:lineRule="auto"/>
        <w:jc w:val="center"/>
        <w:rPr>
          <w:b/>
          <w:sz w:val="20"/>
          <w:szCs w:val="20"/>
        </w:rPr>
      </w:pPr>
      <w:r w:rsidRPr="0000086B">
        <w:rPr>
          <w:b/>
          <w:sz w:val="20"/>
          <w:szCs w:val="20"/>
        </w:rPr>
        <w:lastRenderedPageBreak/>
        <w:t xml:space="preserve">Tabela </w:t>
      </w:r>
      <w:r w:rsidR="00FE53BF">
        <w:rPr>
          <w:b/>
          <w:sz w:val="20"/>
          <w:szCs w:val="20"/>
        </w:rPr>
        <w:t>2</w:t>
      </w:r>
      <w:r w:rsidR="00FE53BF" w:rsidRPr="0000086B">
        <w:rPr>
          <w:b/>
          <w:sz w:val="20"/>
          <w:szCs w:val="20"/>
        </w:rPr>
        <w:t xml:space="preserve"> </w:t>
      </w:r>
      <w:r w:rsidRPr="0000086B">
        <w:rPr>
          <w:b/>
          <w:sz w:val="20"/>
          <w:szCs w:val="20"/>
        </w:rPr>
        <w:t>- Comparativo Apache Velocity X Apache Freemarker</w:t>
      </w:r>
    </w:p>
    <w:p w14:paraId="24F0F500" w14:textId="77777777"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14:paraId="1DC3C04C" w14:textId="77777777" w:rsidTr="008157E4">
        <w:tc>
          <w:tcPr>
            <w:tcW w:w="5495" w:type="dxa"/>
            <w:shd w:val="clear" w:color="auto" w:fill="E7E6E6" w:themeFill="background2"/>
          </w:tcPr>
          <w:p w14:paraId="6521C5A1" w14:textId="77777777"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14:paraId="5BA78C60" w14:textId="77777777"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14:paraId="45C12560" w14:textId="77777777"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14:paraId="4E2D457B" w14:textId="77777777" w:rsidTr="002E16A8">
        <w:tc>
          <w:tcPr>
            <w:tcW w:w="5495" w:type="dxa"/>
          </w:tcPr>
          <w:p w14:paraId="79B4F714"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2E77A171" w14:textId="77777777" w:rsidR="00A3712E" w:rsidRPr="005D0641" w:rsidRDefault="007A1550" w:rsidP="00A3712E">
            <w:pPr>
              <w:jc w:val="center"/>
              <w:rPr>
                <w:b/>
                <w:sz w:val="20"/>
                <w:szCs w:val="20"/>
              </w:rPr>
            </w:pPr>
            <w:r w:rsidRPr="005D0641">
              <w:rPr>
                <w:b/>
                <w:sz w:val="20"/>
                <w:szCs w:val="20"/>
              </w:rPr>
              <w:t>6.222.000</w:t>
            </w:r>
          </w:p>
        </w:tc>
        <w:tc>
          <w:tcPr>
            <w:tcW w:w="2015" w:type="dxa"/>
          </w:tcPr>
          <w:p w14:paraId="3E794A89" w14:textId="77777777" w:rsidR="00A3712E" w:rsidRDefault="007A1550" w:rsidP="00A3712E">
            <w:pPr>
              <w:jc w:val="center"/>
              <w:rPr>
                <w:sz w:val="20"/>
                <w:szCs w:val="20"/>
              </w:rPr>
            </w:pPr>
            <w:r w:rsidRPr="007A1550">
              <w:rPr>
                <w:sz w:val="20"/>
                <w:szCs w:val="20"/>
              </w:rPr>
              <w:t>647.000</w:t>
            </w:r>
          </w:p>
        </w:tc>
      </w:tr>
      <w:tr w:rsidR="00A3712E" w14:paraId="30B14D49" w14:textId="77777777" w:rsidTr="002E16A8">
        <w:tc>
          <w:tcPr>
            <w:tcW w:w="5495" w:type="dxa"/>
          </w:tcPr>
          <w:p w14:paraId="39CF661C"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648D259F" w14:textId="77777777" w:rsidR="00A3712E" w:rsidRDefault="007A1550" w:rsidP="00A3712E">
            <w:pPr>
              <w:jc w:val="center"/>
              <w:rPr>
                <w:sz w:val="20"/>
                <w:szCs w:val="20"/>
              </w:rPr>
            </w:pPr>
            <w:r>
              <w:rPr>
                <w:sz w:val="20"/>
                <w:szCs w:val="20"/>
              </w:rPr>
              <w:t>1427</w:t>
            </w:r>
          </w:p>
        </w:tc>
        <w:tc>
          <w:tcPr>
            <w:tcW w:w="2015" w:type="dxa"/>
          </w:tcPr>
          <w:p w14:paraId="15E942B8" w14:textId="77777777" w:rsidR="00A3712E" w:rsidRPr="005D0641" w:rsidRDefault="007A1550" w:rsidP="00A3712E">
            <w:pPr>
              <w:jc w:val="center"/>
              <w:rPr>
                <w:b/>
                <w:sz w:val="20"/>
                <w:szCs w:val="20"/>
              </w:rPr>
            </w:pPr>
            <w:r w:rsidRPr="005D0641">
              <w:rPr>
                <w:b/>
                <w:sz w:val="20"/>
                <w:szCs w:val="20"/>
              </w:rPr>
              <w:t>1766</w:t>
            </w:r>
          </w:p>
        </w:tc>
      </w:tr>
      <w:tr w:rsidR="00A3712E" w14:paraId="0FDC5A7C" w14:textId="77777777" w:rsidTr="002E16A8">
        <w:tc>
          <w:tcPr>
            <w:tcW w:w="5495" w:type="dxa"/>
          </w:tcPr>
          <w:p w14:paraId="1CEEA517" w14:textId="0736AE5A"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00594F63" w:rsidRPr="00594F63">
              <w:rPr>
                <w:noProof/>
                <w:sz w:val="20"/>
                <w:szCs w:val="20"/>
              </w:rPr>
              <w:t>(BERGEN, 2007)</w:t>
            </w:r>
            <w:r>
              <w:rPr>
                <w:sz w:val="20"/>
                <w:szCs w:val="20"/>
              </w:rPr>
              <w:fldChar w:fldCharType="end"/>
            </w:r>
          </w:p>
        </w:tc>
        <w:tc>
          <w:tcPr>
            <w:tcW w:w="1701" w:type="dxa"/>
          </w:tcPr>
          <w:p w14:paraId="0A402658" w14:textId="77777777" w:rsidR="00A3712E" w:rsidRDefault="002E16A8" w:rsidP="00A3712E">
            <w:pPr>
              <w:jc w:val="center"/>
              <w:rPr>
                <w:sz w:val="20"/>
                <w:szCs w:val="20"/>
              </w:rPr>
            </w:pPr>
            <w:r>
              <w:rPr>
                <w:sz w:val="20"/>
                <w:szCs w:val="20"/>
              </w:rPr>
              <w:t>141</w:t>
            </w:r>
          </w:p>
        </w:tc>
        <w:tc>
          <w:tcPr>
            <w:tcW w:w="2015" w:type="dxa"/>
          </w:tcPr>
          <w:p w14:paraId="5A0BC047" w14:textId="77777777" w:rsidR="00A3712E" w:rsidRPr="005D0641" w:rsidRDefault="002E16A8" w:rsidP="00A3712E">
            <w:pPr>
              <w:jc w:val="center"/>
              <w:rPr>
                <w:b/>
                <w:sz w:val="20"/>
                <w:szCs w:val="20"/>
              </w:rPr>
            </w:pPr>
            <w:r w:rsidRPr="005D0641">
              <w:rPr>
                <w:b/>
                <w:sz w:val="20"/>
                <w:szCs w:val="20"/>
              </w:rPr>
              <w:t>110</w:t>
            </w:r>
          </w:p>
        </w:tc>
      </w:tr>
      <w:tr w:rsidR="00A3712E" w14:paraId="5D12B304" w14:textId="77777777" w:rsidTr="002E16A8">
        <w:tc>
          <w:tcPr>
            <w:tcW w:w="5495" w:type="dxa"/>
          </w:tcPr>
          <w:p w14:paraId="1387EFBC" w14:textId="3535FE10"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00594F63" w:rsidRPr="00594F63">
              <w:rPr>
                <w:noProof/>
                <w:sz w:val="20"/>
                <w:szCs w:val="20"/>
              </w:rPr>
              <w:t>(BERGEN, 2007)</w:t>
            </w:r>
            <w:r>
              <w:rPr>
                <w:sz w:val="20"/>
                <w:szCs w:val="20"/>
              </w:rPr>
              <w:fldChar w:fldCharType="end"/>
            </w:r>
          </w:p>
        </w:tc>
        <w:tc>
          <w:tcPr>
            <w:tcW w:w="1701" w:type="dxa"/>
          </w:tcPr>
          <w:p w14:paraId="6104CAF9" w14:textId="77777777" w:rsidR="00A3712E" w:rsidRDefault="005D0641" w:rsidP="00A3712E">
            <w:pPr>
              <w:jc w:val="center"/>
              <w:rPr>
                <w:sz w:val="20"/>
                <w:szCs w:val="20"/>
              </w:rPr>
            </w:pPr>
            <w:r>
              <w:rPr>
                <w:sz w:val="20"/>
                <w:szCs w:val="20"/>
              </w:rPr>
              <w:t>32317</w:t>
            </w:r>
          </w:p>
        </w:tc>
        <w:tc>
          <w:tcPr>
            <w:tcW w:w="2015" w:type="dxa"/>
          </w:tcPr>
          <w:p w14:paraId="0FEB9DD5" w14:textId="77777777" w:rsidR="00A3712E" w:rsidRPr="005D0641" w:rsidRDefault="005D0641" w:rsidP="00A3712E">
            <w:pPr>
              <w:jc w:val="center"/>
              <w:rPr>
                <w:b/>
                <w:sz w:val="20"/>
                <w:szCs w:val="20"/>
              </w:rPr>
            </w:pPr>
            <w:r w:rsidRPr="005D0641">
              <w:rPr>
                <w:b/>
                <w:sz w:val="20"/>
                <w:szCs w:val="20"/>
              </w:rPr>
              <w:t>11647</w:t>
            </w:r>
          </w:p>
        </w:tc>
      </w:tr>
      <w:tr w:rsidR="00AE0ADF" w14:paraId="46E233A5" w14:textId="77777777" w:rsidTr="002E16A8">
        <w:tc>
          <w:tcPr>
            <w:tcW w:w="5495" w:type="dxa"/>
          </w:tcPr>
          <w:p w14:paraId="316A9AF6" w14:textId="5E10E537"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594F63" w:rsidRPr="00594F63">
              <w:rPr>
                <w:noProof/>
                <w:sz w:val="20"/>
                <w:szCs w:val="20"/>
              </w:rPr>
              <w:t>(APACHE.ORG, 2019b, 2019c)</w:t>
            </w:r>
            <w:r w:rsidR="00A570F9">
              <w:rPr>
                <w:sz w:val="20"/>
                <w:szCs w:val="20"/>
              </w:rPr>
              <w:fldChar w:fldCharType="end"/>
            </w:r>
          </w:p>
        </w:tc>
        <w:tc>
          <w:tcPr>
            <w:tcW w:w="1701" w:type="dxa"/>
          </w:tcPr>
          <w:p w14:paraId="61C7A888" w14:textId="77777777" w:rsidR="00AE0ADF" w:rsidRDefault="00AE0ADF" w:rsidP="00A3712E">
            <w:pPr>
              <w:jc w:val="center"/>
              <w:rPr>
                <w:sz w:val="20"/>
                <w:szCs w:val="20"/>
              </w:rPr>
            </w:pPr>
            <w:r>
              <w:rPr>
                <w:sz w:val="20"/>
                <w:szCs w:val="20"/>
              </w:rPr>
              <w:t>31/03/2019</w:t>
            </w:r>
          </w:p>
          <w:p w14:paraId="43994917"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6A95CF78" w14:textId="77777777" w:rsidR="00AE0ADF" w:rsidRPr="005D0641" w:rsidRDefault="00042B73" w:rsidP="00A3712E">
            <w:pPr>
              <w:jc w:val="center"/>
              <w:rPr>
                <w:b/>
                <w:sz w:val="20"/>
                <w:szCs w:val="20"/>
              </w:rPr>
            </w:pPr>
            <w:r w:rsidRPr="005D0641">
              <w:rPr>
                <w:b/>
                <w:sz w:val="20"/>
                <w:szCs w:val="20"/>
              </w:rPr>
              <w:t>17/08/2019</w:t>
            </w:r>
          </w:p>
          <w:p w14:paraId="10451FD0"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76D49F42" w14:textId="77777777" w:rsidTr="002E16A8">
        <w:tc>
          <w:tcPr>
            <w:tcW w:w="5495" w:type="dxa"/>
          </w:tcPr>
          <w:p w14:paraId="6EE42CE9" w14:textId="5F42429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594F63" w:rsidRPr="00594F63">
              <w:rPr>
                <w:noProof/>
                <w:sz w:val="20"/>
                <w:szCs w:val="20"/>
              </w:rPr>
              <w:t>(APACHE.ORG, 2019b, 2019c)</w:t>
            </w:r>
            <w:r w:rsidR="00A570F9">
              <w:rPr>
                <w:sz w:val="20"/>
                <w:szCs w:val="20"/>
              </w:rPr>
              <w:fldChar w:fldCharType="end"/>
            </w:r>
          </w:p>
        </w:tc>
        <w:tc>
          <w:tcPr>
            <w:tcW w:w="1701" w:type="dxa"/>
          </w:tcPr>
          <w:p w14:paraId="429BDD08" w14:textId="77777777" w:rsidR="00D9121E" w:rsidRDefault="00D9121E" w:rsidP="00A3712E">
            <w:pPr>
              <w:jc w:val="center"/>
              <w:rPr>
                <w:sz w:val="20"/>
                <w:szCs w:val="20"/>
              </w:rPr>
            </w:pPr>
            <w:r>
              <w:rPr>
                <w:sz w:val="20"/>
                <w:szCs w:val="20"/>
              </w:rPr>
              <w:t>06/08/2017</w:t>
            </w:r>
          </w:p>
          <w:p w14:paraId="707B5571"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689D293" w14:textId="77777777" w:rsidR="00D9121E" w:rsidRPr="005D0641" w:rsidRDefault="00D9121E" w:rsidP="00A3712E">
            <w:pPr>
              <w:jc w:val="center"/>
              <w:rPr>
                <w:b/>
                <w:sz w:val="20"/>
                <w:szCs w:val="20"/>
              </w:rPr>
            </w:pPr>
            <w:r w:rsidRPr="005D0641">
              <w:rPr>
                <w:b/>
                <w:sz w:val="20"/>
                <w:szCs w:val="20"/>
              </w:rPr>
              <w:t>04/04/2018</w:t>
            </w:r>
          </w:p>
          <w:p w14:paraId="30603B6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55EE9EF0" w14:textId="77777777" w:rsidR="0000086B" w:rsidRDefault="00CD7BF6" w:rsidP="00445AFD">
      <w:pPr>
        <w:jc w:val="center"/>
        <w:rPr>
          <w:sz w:val="20"/>
          <w:szCs w:val="20"/>
        </w:rPr>
      </w:pPr>
      <w:r w:rsidRPr="002E16A8">
        <w:rPr>
          <w:b/>
          <w:sz w:val="20"/>
          <w:szCs w:val="20"/>
        </w:rPr>
        <w:t>Fonte: Elaborada pelo autor</w:t>
      </w:r>
      <w:r w:rsidR="00042B73">
        <w:rPr>
          <w:b/>
          <w:sz w:val="20"/>
          <w:szCs w:val="20"/>
        </w:rPr>
        <w:t>.</w:t>
      </w:r>
    </w:p>
    <w:p w14:paraId="3E542FAF" w14:textId="77777777" w:rsidR="0000086B" w:rsidRDefault="0000086B" w:rsidP="0000086B"/>
    <w:p w14:paraId="3EB625E4" w14:textId="2C2C6469" w:rsidR="002417AC" w:rsidRDefault="002417AC" w:rsidP="0000086B">
      <w:r>
        <w:tab/>
        <w:t xml:space="preserve">A </w:t>
      </w:r>
      <w:r w:rsidR="005B05D3">
        <w:t>escolh</w:t>
      </w:r>
      <w:r w:rsidR="00BC6CE8">
        <w:t>a</w:t>
      </w:r>
      <w:r w:rsidR="005B05D3">
        <w:t xml:space="preserve"> recaiu na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proofErr w:type="gramStart"/>
      <w:r w:rsidR="005B05D3">
        <w:t xml:space="preserve">ativa </w:t>
      </w:r>
      <w:r w:rsidR="00DA6F8E">
        <w:t>nos últimos dois anos</w:t>
      </w:r>
      <w:proofErr w:type="gramEnd"/>
      <w:r w:rsidR="00DA6F8E">
        <w:t xml:space="preserve">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FF7652">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F7652">
        <w:fldChar w:fldCharType="separate"/>
      </w:r>
      <w:r w:rsidR="00594F63" w:rsidRPr="00594F63">
        <w:rPr>
          <w:noProof/>
        </w:rPr>
        <w:t>(MAVENREPOSITORY, 2019a, 2019b)</w:t>
      </w:r>
      <w:r w:rsidR="00FF7652">
        <w:fldChar w:fldCharType="end"/>
      </w:r>
      <w:r w:rsidR="00906E6B">
        <w:t xml:space="preserve"> </w:t>
      </w:r>
      <w:r w:rsidR="00DA6F8E">
        <w:t xml:space="preserve">foram também cruciais para a decisão de empregar o Apache Freemarker no projeto objeto do presente trabalho. </w:t>
      </w:r>
    </w:p>
    <w:p w14:paraId="593C9BDB" w14:textId="77777777" w:rsidR="000F65F0" w:rsidRDefault="000F65F0" w:rsidP="0000086B"/>
    <w:p w14:paraId="445E12DE" w14:textId="77777777" w:rsidR="00DA6F8E" w:rsidRDefault="0060434F" w:rsidP="00DA6F8E">
      <w:pPr>
        <w:pStyle w:val="Ttulo2"/>
        <w:rPr>
          <w:b w:val="0"/>
        </w:rPr>
      </w:pPr>
      <w:bookmarkStart w:id="17" w:name="_Toc33871110"/>
      <w:proofErr w:type="gramStart"/>
      <w:r>
        <w:t>2.2 Apache</w:t>
      </w:r>
      <w:proofErr w:type="gramEnd"/>
      <w:r w:rsidR="00DA6F8E">
        <w:t xml:space="preserve"> Maven</w:t>
      </w:r>
      <w:bookmarkEnd w:id="17"/>
    </w:p>
    <w:p w14:paraId="68069A66" w14:textId="12086014"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594F63" w:rsidRPr="00594F63">
        <w:rPr>
          <w:noProof/>
        </w:rPr>
        <w:t>(WIKIPEDIA.ORG, 2019b)</w:t>
      </w:r>
      <w:r w:rsidR="00AD5973">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0C5D1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594F63" w:rsidRPr="00594F63">
        <w:rPr>
          <w:noProof/>
        </w:rPr>
        <w:t>(APACHE.ORG, 2019d)</w:t>
      </w:r>
      <w:r w:rsidR="000C5D1C">
        <w:fldChar w:fldCharType="end"/>
      </w:r>
      <w:r w:rsidR="000C5D1C">
        <w:t>.</w:t>
      </w:r>
    </w:p>
    <w:p w14:paraId="605E2D65" w14:textId="40F4B2B4" w:rsidR="000C5D1C" w:rsidRDefault="000C5D1C" w:rsidP="00DA6F8E">
      <w:r>
        <w:tab/>
        <w:t xml:space="preserve">O Maven tem como objetivos principais </w:t>
      </w:r>
      <w:r>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00594F63" w:rsidRPr="00594F63">
        <w:rPr>
          <w:noProof/>
        </w:rPr>
        <w:t>(APACHE.ORG, 2019d)</w:t>
      </w:r>
      <w:r>
        <w:fldChar w:fldCharType="end"/>
      </w:r>
      <w:r>
        <w:t>:</w:t>
      </w:r>
    </w:p>
    <w:p w14:paraId="18005C94" w14:textId="2E9D7D6C" w:rsidR="000C5D1C" w:rsidRDefault="000F65F0" w:rsidP="000F65F0">
      <w:pPr>
        <w:pStyle w:val="PargrafodaLista"/>
        <w:numPr>
          <w:ilvl w:val="0"/>
          <w:numId w:val="34"/>
        </w:numPr>
      </w:pPr>
      <w:r>
        <w:t>F</w:t>
      </w:r>
      <w:r w:rsidR="000C5D1C">
        <w:t>acilitar o processo de con</w:t>
      </w:r>
      <w:r w:rsidR="005B702A">
        <w:t>s</w:t>
      </w:r>
      <w:r w:rsidR="000C5D1C">
        <w:t>trução e compilação</w:t>
      </w:r>
      <w:r>
        <w:t>.</w:t>
      </w:r>
    </w:p>
    <w:p w14:paraId="60EC47EB" w14:textId="6AE162A3" w:rsidR="000C5D1C" w:rsidRDefault="000C5D1C" w:rsidP="000F65F0">
      <w:pPr>
        <w:pStyle w:val="PargrafodaLista"/>
        <w:numPr>
          <w:ilvl w:val="0"/>
          <w:numId w:val="34"/>
        </w:numPr>
      </w:pPr>
      <w:r>
        <w:t>Prover um sistema uniforme de construção</w:t>
      </w:r>
      <w:r w:rsidR="000F65F0">
        <w:t>.</w:t>
      </w:r>
    </w:p>
    <w:p w14:paraId="638FFE60" w14:textId="6391EF37" w:rsidR="000C5D1C" w:rsidRDefault="000C5D1C" w:rsidP="000F65F0">
      <w:pPr>
        <w:pStyle w:val="PargrafodaLista"/>
        <w:numPr>
          <w:ilvl w:val="0"/>
          <w:numId w:val="34"/>
        </w:numPr>
      </w:pPr>
      <w:r>
        <w:lastRenderedPageBreak/>
        <w:t>Prover informação do projeto com qualidade</w:t>
      </w:r>
      <w:r w:rsidR="000F65F0">
        <w:t>.</w:t>
      </w:r>
    </w:p>
    <w:p w14:paraId="261E9A51" w14:textId="7092EF50" w:rsidR="000C5D1C" w:rsidRDefault="000C5D1C" w:rsidP="000F65F0">
      <w:pPr>
        <w:pStyle w:val="PargrafodaLista"/>
        <w:numPr>
          <w:ilvl w:val="0"/>
          <w:numId w:val="34"/>
        </w:numPr>
      </w:pPr>
      <w:r>
        <w:t>Prover diretivas para melhores práticas de desenvolvimento</w:t>
      </w:r>
      <w:r w:rsidR="000F65F0">
        <w:t>.</w:t>
      </w:r>
    </w:p>
    <w:p w14:paraId="7F12EF69" w14:textId="77777777" w:rsidR="000C5D1C" w:rsidRDefault="000C5D1C" w:rsidP="000F65F0">
      <w:pPr>
        <w:pStyle w:val="PargrafodaLista"/>
        <w:numPr>
          <w:ilvl w:val="0"/>
          <w:numId w:val="34"/>
        </w:numPr>
      </w:pPr>
      <w:r>
        <w:t>Garantir a migração transparente de novas funcionalidades.</w:t>
      </w:r>
    </w:p>
    <w:p w14:paraId="1477951F" w14:textId="77777777" w:rsidR="00DA6F8E" w:rsidRDefault="00DA6F8E" w:rsidP="00DA6F8E"/>
    <w:p w14:paraId="4AA0710C" w14:textId="651DE049" w:rsidR="000C5D1C" w:rsidRDefault="000C5D1C" w:rsidP="000F65F0">
      <w:pPr>
        <w:ind w:firstLine="709"/>
      </w:pPr>
      <w:r>
        <w:t xml:space="preserve">O Modelo de Projeto de Objeto é armazenado em um arquivo XML denominado </w:t>
      </w:r>
      <w:proofErr w:type="gramStart"/>
      <w:r w:rsidRPr="000F65F0">
        <w:rPr>
          <w:b/>
        </w:rPr>
        <w:t>pom.</w:t>
      </w:r>
      <w:proofErr w:type="gramEnd"/>
      <w:r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14:paraId="081DA856" w14:textId="77777777" w:rsidR="002763A7" w:rsidRDefault="002763A7" w:rsidP="00DA6F8E"/>
    <w:p w14:paraId="74CFAFF3" w14:textId="46322EA2"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14:paraId="5E9DECC5" w14:textId="77777777" w:rsidR="002763A7" w:rsidRDefault="005B702A" w:rsidP="002763A7">
      <w:pPr>
        <w:jc w:val="center"/>
        <w:rPr>
          <w:b/>
          <w:sz w:val="20"/>
          <w:szCs w:val="20"/>
        </w:rPr>
      </w:pPr>
      <w:r>
        <w:rPr>
          <w:b/>
          <w:noProof/>
          <w:sz w:val="20"/>
          <w:szCs w:val="20"/>
          <w:lang w:eastAsia="pt-BR"/>
        </w:rPr>
        <w:drawing>
          <wp:inline distT="0" distB="0" distL="0" distR="0" wp14:anchorId="2852C00E" wp14:editId="099E94A8">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14:paraId="6B912631" w14:textId="7444138A" w:rsidR="002763A7" w:rsidRPr="002763A7" w:rsidRDefault="002763A7" w:rsidP="00492FE8">
      <w:pPr>
        <w:jc w:val="center"/>
        <w:rPr>
          <w:b/>
          <w:sz w:val="20"/>
          <w:szCs w:val="20"/>
        </w:rPr>
      </w:pPr>
      <w:r>
        <w:rPr>
          <w:b/>
          <w:sz w:val="20"/>
          <w:szCs w:val="20"/>
        </w:rPr>
        <w:t xml:space="preserve">Fonte: </w:t>
      </w:r>
      <w:r>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00594F63" w:rsidRPr="00594F63">
        <w:rPr>
          <w:noProof/>
          <w:sz w:val="20"/>
          <w:szCs w:val="20"/>
        </w:rPr>
        <w:t>(WIKIPEDIA.ORG, 2019b)</w:t>
      </w:r>
      <w:r>
        <w:rPr>
          <w:b/>
          <w:sz w:val="20"/>
          <w:szCs w:val="20"/>
        </w:rPr>
        <w:fldChar w:fldCharType="end"/>
      </w:r>
    </w:p>
    <w:p w14:paraId="3A7323D5" w14:textId="77777777" w:rsidR="002876B1" w:rsidRDefault="002F6905" w:rsidP="00DA6F8E">
      <w:r>
        <w:tab/>
      </w:r>
    </w:p>
    <w:p w14:paraId="6E3269EF" w14:textId="0E33CCBA" w:rsidR="002763A7" w:rsidRDefault="002876B1" w:rsidP="00DA6F8E">
      <w:r>
        <w:tab/>
      </w:r>
      <w:r w:rsidR="002F6905">
        <w:t xml:space="preserve">Um projeto Maven tem uma estrutura padronizada de diretórios com as entradas como seguem demonstradas na Tabela </w:t>
      </w:r>
      <w:r w:rsidR="00131BB6">
        <w:t>3</w:t>
      </w:r>
      <w:r w:rsidR="002F6905">
        <w:t>.</w:t>
      </w:r>
    </w:p>
    <w:p w14:paraId="1F16E193" w14:textId="77777777" w:rsidR="002F6905" w:rsidRDefault="002F6905" w:rsidP="00DA6F8E"/>
    <w:p w14:paraId="4BD87FAC" w14:textId="77777777" w:rsidR="002F6905" w:rsidRDefault="002F6905">
      <w:pPr>
        <w:spacing w:after="160" w:line="240" w:lineRule="auto"/>
        <w:jc w:val="left"/>
        <w:rPr>
          <w:b/>
          <w:sz w:val="20"/>
          <w:szCs w:val="20"/>
        </w:rPr>
      </w:pPr>
      <w:r>
        <w:rPr>
          <w:b/>
          <w:sz w:val="20"/>
          <w:szCs w:val="20"/>
        </w:rPr>
        <w:br w:type="page"/>
      </w:r>
    </w:p>
    <w:p w14:paraId="4BA6B6F6" w14:textId="7441C72C" w:rsidR="005B702A" w:rsidRDefault="002F6905" w:rsidP="006F73D9">
      <w:pPr>
        <w:jc w:val="center"/>
        <w:rPr>
          <w:b/>
          <w:sz w:val="20"/>
          <w:szCs w:val="20"/>
        </w:rPr>
      </w:pPr>
      <w:r>
        <w:rPr>
          <w:b/>
          <w:sz w:val="20"/>
          <w:szCs w:val="20"/>
        </w:rPr>
        <w:lastRenderedPageBreak/>
        <w:t xml:space="preserve">Tabela </w:t>
      </w:r>
      <w:r w:rsidR="00131BB6">
        <w:rPr>
          <w:b/>
          <w:sz w:val="20"/>
          <w:szCs w:val="20"/>
        </w:rPr>
        <w:t>3</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14:paraId="5A4132C3" w14:textId="77777777" w:rsidTr="002F6905">
        <w:tc>
          <w:tcPr>
            <w:tcW w:w="2376" w:type="dxa"/>
            <w:shd w:val="clear" w:color="auto" w:fill="E7E6E6" w:themeFill="background2"/>
          </w:tcPr>
          <w:p w14:paraId="55C5CE29"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2082F016" w14:textId="77777777" w:rsidR="002F6905" w:rsidRDefault="002F6905" w:rsidP="002F6905">
            <w:pPr>
              <w:jc w:val="center"/>
              <w:rPr>
                <w:b/>
                <w:sz w:val="20"/>
                <w:szCs w:val="20"/>
              </w:rPr>
            </w:pPr>
            <w:r>
              <w:rPr>
                <w:b/>
                <w:sz w:val="20"/>
                <w:szCs w:val="20"/>
              </w:rPr>
              <w:t>PROPÓSITO</w:t>
            </w:r>
          </w:p>
        </w:tc>
      </w:tr>
      <w:tr w:rsidR="002F6905" w14:paraId="578EB1DD" w14:textId="77777777" w:rsidTr="002F6905">
        <w:tc>
          <w:tcPr>
            <w:tcW w:w="2376" w:type="dxa"/>
          </w:tcPr>
          <w:p w14:paraId="12455A94" w14:textId="77777777" w:rsidR="002F6905" w:rsidRPr="002F6905" w:rsidRDefault="002F6905" w:rsidP="002F6905">
            <w:pPr>
              <w:jc w:val="left"/>
              <w:rPr>
                <w:sz w:val="20"/>
                <w:szCs w:val="20"/>
              </w:rPr>
            </w:pPr>
            <w:r>
              <w:rPr>
                <w:sz w:val="20"/>
                <w:szCs w:val="20"/>
              </w:rPr>
              <w:t>/ (raiz do projeto)</w:t>
            </w:r>
          </w:p>
        </w:tc>
        <w:tc>
          <w:tcPr>
            <w:tcW w:w="6835" w:type="dxa"/>
          </w:tcPr>
          <w:p w14:paraId="09B09D49"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63AB31C2" w14:textId="77777777" w:rsidTr="002F6905">
        <w:tc>
          <w:tcPr>
            <w:tcW w:w="2376" w:type="dxa"/>
          </w:tcPr>
          <w:p w14:paraId="184A5BE8"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77B486F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68575113" w14:textId="77777777" w:rsidTr="002F6905">
        <w:tc>
          <w:tcPr>
            <w:tcW w:w="2376" w:type="dxa"/>
          </w:tcPr>
          <w:p w14:paraId="39A0D2F1"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9C93DDE"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7DEA6311" w14:textId="77777777" w:rsidTr="002F6905">
        <w:tc>
          <w:tcPr>
            <w:tcW w:w="2376" w:type="dxa"/>
          </w:tcPr>
          <w:p w14:paraId="78CE4786"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1C9AE907" w14:textId="77777777" w:rsidR="002F6905" w:rsidRPr="002F6905" w:rsidRDefault="00A11350" w:rsidP="002F6905">
            <w:pPr>
              <w:jc w:val="left"/>
              <w:rPr>
                <w:sz w:val="20"/>
                <w:szCs w:val="20"/>
              </w:rPr>
            </w:pPr>
            <w:r>
              <w:rPr>
                <w:sz w:val="20"/>
                <w:szCs w:val="20"/>
              </w:rPr>
              <w:t>Contem os códigos fonte Java para testes</w:t>
            </w:r>
          </w:p>
        </w:tc>
      </w:tr>
      <w:tr w:rsidR="00A11350" w14:paraId="140BF76E" w14:textId="77777777" w:rsidTr="002F6905">
        <w:tc>
          <w:tcPr>
            <w:tcW w:w="2376" w:type="dxa"/>
          </w:tcPr>
          <w:p w14:paraId="23E785DA"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0406CDA5" w14:textId="77777777" w:rsidR="00A11350" w:rsidRDefault="00A11350" w:rsidP="002F6905">
            <w:pPr>
              <w:jc w:val="left"/>
              <w:rPr>
                <w:sz w:val="20"/>
                <w:szCs w:val="20"/>
              </w:rPr>
            </w:pPr>
            <w:r>
              <w:rPr>
                <w:sz w:val="20"/>
                <w:szCs w:val="20"/>
              </w:rPr>
              <w:t>Contém os recursos necessários para os testes.</w:t>
            </w:r>
          </w:p>
        </w:tc>
      </w:tr>
    </w:tbl>
    <w:p w14:paraId="2A1FEB30" w14:textId="7F6AE0C6" w:rsidR="002F6905" w:rsidRDefault="002F6905" w:rsidP="006F73D9">
      <w:pPr>
        <w:jc w:val="center"/>
        <w:rPr>
          <w:b/>
          <w:sz w:val="20"/>
          <w:szCs w:val="20"/>
        </w:rPr>
      </w:pPr>
      <w:r>
        <w:rPr>
          <w:b/>
          <w:sz w:val="20"/>
          <w:szCs w:val="20"/>
        </w:rPr>
        <w:t xml:space="preserve">Fonte: </w:t>
      </w:r>
      <w:r>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00594F63" w:rsidRPr="00594F63">
        <w:rPr>
          <w:noProof/>
          <w:sz w:val="20"/>
          <w:szCs w:val="20"/>
        </w:rPr>
        <w:t>(WIKIPEDIA.ORG, 2019b)</w:t>
      </w:r>
      <w:r>
        <w:rPr>
          <w:b/>
          <w:sz w:val="20"/>
          <w:szCs w:val="20"/>
        </w:rPr>
        <w:fldChar w:fldCharType="end"/>
      </w:r>
    </w:p>
    <w:p w14:paraId="258E5B11" w14:textId="77777777" w:rsidR="00A11350" w:rsidRDefault="00A11350" w:rsidP="00A11350"/>
    <w:p w14:paraId="614871B7" w14:textId="26280A17"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14:paraId="333F71D1" w14:textId="77777777" w:rsidR="00A11350" w:rsidRDefault="00A11350" w:rsidP="00A11350"/>
    <w:p w14:paraId="23FE2DD4" w14:textId="77777777"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14:paraId="6930DBC1" w14:textId="77777777" w:rsidR="00CF2581" w:rsidRDefault="00CF2581" w:rsidP="00CF2581">
      <w:pPr>
        <w:jc w:val="center"/>
        <w:rPr>
          <w:b/>
          <w:sz w:val="20"/>
          <w:szCs w:val="20"/>
        </w:rPr>
      </w:pPr>
      <w:r>
        <w:rPr>
          <w:b/>
          <w:noProof/>
          <w:sz w:val="20"/>
          <w:szCs w:val="20"/>
          <w:lang w:eastAsia="pt-BR"/>
        </w:rPr>
        <w:drawing>
          <wp:inline distT="0" distB="0" distL="0" distR="0" wp14:anchorId="23B9B405" wp14:editId="263BE621">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126B6EBB" w14:textId="77777777" w:rsidR="00CF2581" w:rsidRPr="00A11350" w:rsidRDefault="00CF2581" w:rsidP="00016AEB">
      <w:pPr>
        <w:jc w:val="center"/>
        <w:rPr>
          <w:b/>
          <w:sz w:val="20"/>
          <w:szCs w:val="20"/>
        </w:rPr>
      </w:pPr>
      <w:r>
        <w:rPr>
          <w:b/>
          <w:sz w:val="20"/>
          <w:szCs w:val="20"/>
        </w:rPr>
        <w:t>Fonte: Elaborada pelo autor</w:t>
      </w:r>
    </w:p>
    <w:p w14:paraId="3E83B9D3" w14:textId="77777777" w:rsidR="002F6905" w:rsidRDefault="002F6905" w:rsidP="00DA6F8E"/>
    <w:p w14:paraId="5E7CAED7" w14:textId="77777777"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704C4A1D" w14:textId="77777777" w:rsidR="0087408B" w:rsidRDefault="0087408B" w:rsidP="00DA6F8E"/>
    <w:p w14:paraId="39C43CD6" w14:textId="77777777" w:rsidR="00DA6F8E" w:rsidRDefault="00DA6F8E" w:rsidP="00DA6F8E">
      <w:pPr>
        <w:pStyle w:val="Ttulo2"/>
      </w:pPr>
      <w:bookmarkStart w:id="18" w:name="_Toc33871111"/>
      <w:r>
        <w:t xml:space="preserve">2.4 </w:t>
      </w:r>
      <w:proofErr w:type="gramStart"/>
      <w:r>
        <w:t>DC.</w:t>
      </w:r>
      <w:proofErr w:type="gramEnd"/>
      <w:r>
        <w:t>js</w:t>
      </w:r>
      <w:bookmarkEnd w:id="18"/>
    </w:p>
    <w:p w14:paraId="385EB2C9" w14:textId="02933989"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594F63" w:rsidRPr="00594F63">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23FDA914" w14:textId="77777777" w:rsidR="002876B1" w:rsidRDefault="002876B1" w:rsidP="002876B1">
      <w:pPr>
        <w:pStyle w:val="Ttulo3"/>
      </w:pPr>
      <w:bookmarkStart w:id="19" w:name="_Toc33871112"/>
      <w:r>
        <w:t xml:space="preserve">2.4.1 </w:t>
      </w:r>
      <w:proofErr w:type="gramStart"/>
      <w:r>
        <w:t>Crossfilter.</w:t>
      </w:r>
      <w:proofErr w:type="gramEnd"/>
      <w:r>
        <w:t>js</w:t>
      </w:r>
      <w:bookmarkEnd w:id="19"/>
    </w:p>
    <w:p w14:paraId="554C38DC" w14:textId="0D6EFC1C"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901045">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594F63" w:rsidRPr="00594F63">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901045">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594F63" w:rsidRPr="00594F63">
        <w:rPr>
          <w:noProof/>
        </w:rPr>
        <w:t>(CROSSFILTER ORGANIZATION, 2018)</w:t>
      </w:r>
      <w:r w:rsidR="00901045">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14:paraId="682E2C88" w14:textId="77777777" w:rsidR="002876B1" w:rsidRDefault="002876B1" w:rsidP="002876B1">
      <w:pPr>
        <w:pStyle w:val="Ttulo3"/>
      </w:pPr>
      <w:bookmarkStart w:id="20" w:name="_Toc33871113"/>
      <w:r>
        <w:t xml:space="preserve">2.4.2 </w:t>
      </w:r>
      <w:proofErr w:type="gramStart"/>
      <w:r>
        <w:t>D3.</w:t>
      </w:r>
      <w:proofErr w:type="gramEnd"/>
      <w:r>
        <w:t>js</w:t>
      </w:r>
      <w:bookmarkEnd w:id="20"/>
    </w:p>
    <w:p w14:paraId="4E6F4ABA" w14:textId="37A504B5"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73305E">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73305E">
        <w:fldChar w:fldCharType="separate"/>
      </w:r>
      <w:r w:rsidR="00594F63" w:rsidRPr="0021217B">
        <w:rPr>
          <w:noProof/>
        </w:rPr>
        <w:t>(BOSTOCK et al., 2018)</w:t>
      </w:r>
      <w:r w:rsidR="0073305E">
        <w:fldChar w:fldCharType="end"/>
      </w:r>
      <w:r w:rsidR="007468AB">
        <w:t>.</w:t>
      </w:r>
    </w:p>
    <w:p w14:paraId="1E929BF0" w14:textId="77777777" w:rsidR="002876B1" w:rsidRDefault="002876B1" w:rsidP="002876B1"/>
    <w:p w14:paraId="7974FBE8" w14:textId="77777777" w:rsidR="002876B1" w:rsidRDefault="002876B1" w:rsidP="002876B1">
      <w:pPr>
        <w:pStyle w:val="Ttulo2"/>
      </w:pPr>
      <w:bookmarkStart w:id="21" w:name="_Toc33871114"/>
      <w:r>
        <w:t>2.5 Outras bibliotecas utilizadas neste trabalho</w:t>
      </w:r>
      <w:bookmarkEnd w:id="21"/>
    </w:p>
    <w:p w14:paraId="17F0FC8D" w14:textId="77777777" w:rsidR="007468AB" w:rsidRDefault="007468AB" w:rsidP="007468AB">
      <w:r>
        <w:tab/>
        <w:t xml:space="preserve">Esta seção do trabalho descreve as demais bibliotecas utilizadas para a composição do projeto </w:t>
      </w:r>
      <w:proofErr w:type="gramStart"/>
      <w:r>
        <w:t>DashGen</w:t>
      </w:r>
      <w:proofErr w:type="gramEnd"/>
      <w:r>
        <w:t>.</w:t>
      </w:r>
    </w:p>
    <w:p w14:paraId="13157E13" w14:textId="77777777" w:rsidR="007468AB" w:rsidRDefault="007468AB" w:rsidP="007468AB"/>
    <w:p w14:paraId="3A925201" w14:textId="77777777" w:rsidR="002876B1" w:rsidRDefault="002876B1" w:rsidP="002876B1">
      <w:pPr>
        <w:pStyle w:val="Ttulo3"/>
        <w:rPr>
          <w:rFonts w:eastAsiaTheme="minorHAnsi"/>
        </w:rPr>
      </w:pPr>
      <w:bookmarkStart w:id="22" w:name="_Toc33871115"/>
      <w:r>
        <w:rPr>
          <w:rFonts w:eastAsiaTheme="minorHAnsi"/>
        </w:rPr>
        <w:lastRenderedPageBreak/>
        <w:t>2.5.1 Apache Commons CSV</w:t>
      </w:r>
      <w:bookmarkEnd w:id="22"/>
    </w:p>
    <w:p w14:paraId="0165E17D" w14:textId="130B444E"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594F63" w:rsidRPr="00594F63">
        <w:rPr>
          <w:noProof/>
        </w:rPr>
        <w:t>(APACHE.ORG, 2019e)</w:t>
      </w:r>
      <w:r w:rsidR="00143CBD">
        <w:fldChar w:fldCharType="end"/>
      </w:r>
      <w:r w:rsidR="00143CBD">
        <w:t xml:space="preserve">. </w:t>
      </w:r>
    </w:p>
    <w:p w14:paraId="1A60C58F" w14:textId="6B1105DF" w:rsidR="007468AB" w:rsidRDefault="00F12B0A" w:rsidP="00CF13D5">
      <w:pPr>
        <w:ind w:firstLine="709"/>
      </w:pPr>
      <w:r>
        <w:t xml:space="preserve">A Commons CSV transforma os arquivos CSV em uma coleção iterável, permitindo o acesso e tratamento das informações, assim como a escrita de dados em arquivos formatados. </w:t>
      </w:r>
      <w:r w:rsidR="00CF13D5">
        <w:t>Neste</w:t>
      </w:r>
      <w:r>
        <w:t xml:space="preserve"> trabalho a biblioteca foi útil para fazer a coleta das etiquetas dos atributos contidas na primeira linha do arquivo</w:t>
      </w:r>
      <w:r w:rsidR="00CF13D5">
        <w:t>,</w:t>
      </w:r>
      <w:r>
        <w:t xml:space="preserve"> e também na iteração dos registros contidos para identificação de dados de tipo numérico.</w:t>
      </w:r>
    </w:p>
    <w:p w14:paraId="12F656DE" w14:textId="77777777" w:rsidR="00CF13D5" w:rsidRPr="007468AB" w:rsidRDefault="00CF13D5" w:rsidP="00CF13D5">
      <w:pPr>
        <w:ind w:firstLine="709"/>
      </w:pPr>
    </w:p>
    <w:p w14:paraId="0D87C696" w14:textId="77777777" w:rsidR="002876B1" w:rsidRDefault="002876B1" w:rsidP="002876B1">
      <w:pPr>
        <w:pStyle w:val="Ttulo3"/>
      </w:pPr>
      <w:bookmarkStart w:id="23" w:name="_Toc33871116"/>
      <w:r>
        <w:t>2.5.2 Apache Commons IO</w:t>
      </w:r>
      <w:bookmarkEnd w:id="23"/>
    </w:p>
    <w:p w14:paraId="4CB43609" w14:textId="3D07361D"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73305E">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3305E">
        <w:fldChar w:fldCharType="separate"/>
      </w:r>
      <w:r w:rsidR="00594F63" w:rsidRPr="00594F63">
        <w:rPr>
          <w:noProof/>
        </w:rPr>
        <w:t>(APACHE.ORG, 2019f)</w:t>
      </w:r>
      <w:proofErr w:type="gramStart"/>
      <w:r w:rsidR="0073305E">
        <w:fldChar w:fldCharType="end"/>
      </w:r>
      <w:proofErr w:type="gramEnd"/>
    </w:p>
    <w:p w14:paraId="2CDA0E7B" w14:textId="70142629" w:rsidR="00F12B0A" w:rsidRDefault="001F01BC" w:rsidP="00CF13D5">
      <w:pPr>
        <w:ind w:firstLine="709"/>
      </w:pPr>
      <w:r>
        <w:t xml:space="preserve">No presente trabalho, foi utilizada para facilitar a </w:t>
      </w:r>
      <w:proofErr w:type="gramStart"/>
      <w:r>
        <w:t>implementação</w:t>
      </w:r>
      <w:proofErr w:type="gramEnd"/>
      <w:r>
        <w:t xml:space="preserve"> da rotina de cópia dos arquivos comuns para o diretório de saída do dashboard do usuário.</w:t>
      </w:r>
    </w:p>
    <w:p w14:paraId="3AACC214" w14:textId="77777777" w:rsidR="00CF13D5" w:rsidRPr="00F12B0A" w:rsidRDefault="00CF13D5" w:rsidP="00F12B0A"/>
    <w:p w14:paraId="446A620B" w14:textId="77777777" w:rsidR="002876B1" w:rsidRDefault="002876B1" w:rsidP="002876B1">
      <w:pPr>
        <w:pStyle w:val="Ttulo3"/>
      </w:pPr>
      <w:bookmarkStart w:id="24" w:name="_Toc33871117"/>
      <w:r>
        <w:t xml:space="preserve">2.5.3 </w:t>
      </w:r>
      <w:proofErr w:type="spellStart"/>
      <w:r>
        <w:t>Zeroturnaround</w:t>
      </w:r>
      <w:proofErr w:type="spellEnd"/>
      <w:r>
        <w:t xml:space="preserve"> ZT-ZIP</w:t>
      </w:r>
      <w:bookmarkEnd w:id="24"/>
    </w:p>
    <w:p w14:paraId="40402646" w14:textId="62CDFEB9"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594F63" w:rsidRPr="00594F6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D20F53">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594F63" w:rsidRPr="00594F63">
        <w:rPr>
          <w:noProof/>
        </w:rPr>
        <w:t>(RAUDJÄRV, 2019)</w:t>
      </w:r>
      <w:r w:rsidR="00D20F53">
        <w:fldChar w:fldCharType="end"/>
      </w:r>
      <w:r w:rsidR="00D20F53">
        <w:t>.</w:t>
      </w:r>
      <w:r>
        <w:t xml:space="preserve"> </w:t>
      </w:r>
    </w:p>
    <w:p w14:paraId="780922F1" w14:textId="77777777" w:rsidR="00D20F53" w:rsidRDefault="00D20F53" w:rsidP="001F01BC"/>
    <w:p w14:paraId="118E7DC0" w14:textId="77777777" w:rsidR="002876B1" w:rsidRDefault="002876B1" w:rsidP="002876B1">
      <w:pPr>
        <w:pStyle w:val="Ttulo2"/>
      </w:pPr>
      <w:bookmarkStart w:id="25" w:name="_Toc33871118"/>
      <w:r>
        <w:t xml:space="preserve">2.6 </w:t>
      </w:r>
      <w:proofErr w:type="gramStart"/>
      <w:r>
        <w:t>JavaFX</w:t>
      </w:r>
      <w:proofErr w:type="gramEnd"/>
      <w:r>
        <w:t xml:space="preserve"> 8</w:t>
      </w:r>
      <w:bookmarkEnd w:id="25"/>
    </w:p>
    <w:p w14:paraId="227AEE84" w14:textId="59BCF61C"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w:t>
      </w:r>
      <w:r w:rsidR="00D85C3F">
        <w:lastRenderedPageBreak/>
        <w:t xml:space="preserve">plataformas e dispositivos </w:t>
      </w:r>
      <w:r w:rsidR="00D85C3F">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594F63" w:rsidRPr="00594F63">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594F63" w:rsidRPr="00594F63">
        <w:rPr>
          <w:noProof/>
        </w:rPr>
        <w:t>(ORACLE, 2019)</w:t>
      </w:r>
      <w:r w:rsidR="00330CFA">
        <w:fldChar w:fldCharType="end"/>
      </w:r>
      <w:r w:rsidR="00465636">
        <w:t>.</w:t>
      </w:r>
    </w:p>
    <w:p w14:paraId="611D0788" w14:textId="77777777"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31B6D47C" w14:textId="517C5DF1"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DC3C5A">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594F63" w:rsidRPr="00594F63">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14:paraId="4E0257FC" w14:textId="3D089436"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14:paraId="4AF64E90" w14:textId="6A4329BF" w:rsidR="00DC3C5A" w:rsidRDefault="00DC3C5A" w:rsidP="00DA6F8E">
      <w:r>
        <w:tab/>
        <w:t xml:space="preserve">Por ser desenvolvido como uma API Java, </w:t>
      </w:r>
      <w:r w:rsidR="006C432D">
        <w:t xml:space="preserve">uma </w:t>
      </w:r>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00594F63" w:rsidRPr="00594F63">
        <w:rPr>
          <w:noProof/>
        </w:rPr>
        <w:t>(ORACLE, 2019)</w:t>
      </w:r>
      <w:r>
        <w:fldChar w:fldCharType="end"/>
      </w:r>
      <w:r>
        <w:t xml:space="preserve">. </w:t>
      </w:r>
    </w:p>
    <w:p w14:paraId="6630D95B" w14:textId="1B15F61F"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594F63" w:rsidRPr="00594F63">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9F5D69">
        <w:fldChar w:fldCharType="separate"/>
      </w:r>
      <w:r w:rsidR="00594F63" w:rsidRPr="00594F63">
        <w:rPr>
          <w:noProof/>
        </w:rPr>
        <w:t xml:space="preserve">(APACHE.ORG, </w:t>
      </w:r>
      <w:r w:rsidR="00594F63" w:rsidRPr="00594F63">
        <w:rPr>
          <w:noProof/>
        </w:rPr>
        <w:lastRenderedPageBreak/>
        <w:t>2019g;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14:paraId="7B0F593D" w14:textId="1550261F" w:rsidR="009F5D69" w:rsidRDefault="009F5D69" w:rsidP="00DA6F8E">
      <w:r>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14:paraId="7E1432AE" w14:textId="77777777" w:rsidR="006C432D" w:rsidRDefault="006C432D" w:rsidP="00DA6F8E"/>
    <w:p w14:paraId="16DF698E" w14:textId="77777777"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14:paraId="37A70415" w14:textId="4AADE1F9" w:rsidR="00853F96" w:rsidRDefault="00853F96" w:rsidP="00DA6F8E">
      <w:pPr>
        <w:rPr>
          <w:b/>
          <w:sz w:val="20"/>
          <w:szCs w:val="20"/>
        </w:rPr>
      </w:pPr>
      <w:r w:rsidRPr="00E6058A">
        <w:rPr>
          <w:b/>
          <w:noProof/>
          <w:sz w:val="20"/>
          <w:szCs w:val="20"/>
          <w:lang w:eastAsia="pt-BR"/>
        </w:rPr>
        <w:drawing>
          <wp:inline distT="0" distB="0" distL="0" distR="0" wp14:anchorId="0BC2F5B0" wp14:editId="3922AE8E">
            <wp:extent cx="5760085" cy="306959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5">
                      <a:extLst>
                        <a:ext uri="{28A0092B-C50C-407E-A947-70E740481C1C}">
                          <a14:useLocalDpi xmlns:a14="http://schemas.microsoft.com/office/drawing/2010/main" val="0"/>
                        </a:ext>
                      </a:extLst>
                    </a:blip>
                    <a:stretch>
                      <a:fillRect/>
                    </a:stretch>
                  </pic:blipFill>
                  <pic:spPr>
                    <a:xfrm>
                      <a:off x="0" y="0"/>
                      <a:ext cx="5760085" cy="3069590"/>
                    </a:xfrm>
                    <a:prstGeom prst="rect">
                      <a:avLst/>
                    </a:prstGeom>
                  </pic:spPr>
                </pic:pic>
              </a:graphicData>
            </a:graphic>
          </wp:inline>
        </w:drawing>
      </w:r>
    </w:p>
    <w:p w14:paraId="413E38F7" w14:textId="77777777" w:rsidR="00164AF7" w:rsidRDefault="009F5D69" w:rsidP="00011782">
      <w:pPr>
        <w:jc w:val="center"/>
        <w:rPr>
          <w:b/>
          <w:sz w:val="20"/>
          <w:szCs w:val="20"/>
        </w:rPr>
      </w:pPr>
      <w:r>
        <w:rPr>
          <w:b/>
          <w:sz w:val="20"/>
          <w:szCs w:val="20"/>
        </w:rPr>
        <w:t>Fonte: Elaborada pelo Autor</w:t>
      </w:r>
    </w:p>
    <w:p w14:paraId="0B1C27A3" w14:textId="77777777" w:rsidR="00164AF7" w:rsidRPr="00164AF7" w:rsidRDefault="00164AF7" w:rsidP="003C41E0">
      <w:pPr>
        <w:rPr>
          <w:b/>
          <w:sz w:val="20"/>
          <w:szCs w:val="20"/>
        </w:rPr>
      </w:pPr>
    </w:p>
    <w:p w14:paraId="52294BC4" w14:textId="6F92C6D2"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594F63" w:rsidRPr="00594F63">
        <w:rPr>
          <w:noProof/>
        </w:rPr>
        <w:t>(WIKIPEDIA.ORG, 2019c)</w:t>
      </w:r>
      <w:r w:rsidR="00FC2595">
        <w:fldChar w:fldCharType="end"/>
      </w:r>
      <w:r w:rsidR="00FC2595">
        <w:t>. É também muito utilizado para desenvolvimento de jogos em Java.</w:t>
      </w:r>
    </w:p>
    <w:p w14:paraId="2A5E302D" w14:textId="77777777" w:rsidR="00B23EB7" w:rsidRDefault="00B23EB7">
      <w:pPr>
        <w:spacing w:after="160" w:line="240" w:lineRule="auto"/>
        <w:jc w:val="left"/>
      </w:pPr>
    </w:p>
    <w:p w14:paraId="317811BD" w14:textId="77777777" w:rsidR="0052361D" w:rsidRDefault="006109F9" w:rsidP="007B536F">
      <w:pPr>
        <w:pStyle w:val="Ttulo1"/>
      </w:pPr>
      <w:bookmarkStart w:id="26" w:name="_Toc33871119"/>
      <w:proofErr w:type="gramStart"/>
      <w:r>
        <w:t>3</w:t>
      </w:r>
      <w:proofErr w:type="gramEnd"/>
      <w:r>
        <w:t xml:space="preserve"> SOLUÇÕES CORRELATAS</w:t>
      </w:r>
      <w:bookmarkEnd w:id="26"/>
    </w:p>
    <w:p w14:paraId="664D4E42" w14:textId="485ADFE4"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14:paraId="3EC02892" w14:textId="77777777" w:rsidR="007149CE" w:rsidRDefault="007149CE" w:rsidP="00EC280C"/>
    <w:p w14:paraId="6CE146C6" w14:textId="77777777" w:rsidR="007149CE" w:rsidRDefault="007149CE" w:rsidP="007149CE">
      <w:pPr>
        <w:pStyle w:val="Ttulo2"/>
      </w:pPr>
      <w:bookmarkStart w:id="27" w:name="_Toc33871120"/>
      <w:r>
        <w:lastRenderedPageBreak/>
        <w:t>3.</w:t>
      </w:r>
      <w:r w:rsidR="00384ECB">
        <w:t>1</w:t>
      </w:r>
      <w:r>
        <w:t xml:space="preserve"> Qlik Sense</w:t>
      </w:r>
      <w:bookmarkEnd w:id="27"/>
    </w:p>
    <w:p w14:paraId="1964FCB0" w14:textId="2E887467"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00594F63" w:rsidRPr="00594F63">
        <w:rPr>
          <w:noProof/>
        </w:rPr>
        <w:t>(ACADEMIAIN, 2019)</w:t>
      </w:r>
      <w:r>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E067C7">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594F63" w:rsidRPr="00594F63">
        <w:rPr>
          <w:noProof/>
        </w:rPr>
        <w:t>(QLIK, 2019)</w:t>
      </w:r>
      <w:r w:rsidR="00E067C7">
        <w:fldChar w:fldCharType="end"/>
      </w:r>
      <w:r w:rsidR="00E067C7">
        <w:t>.</w:t>
      </w:r>
    </w:p>
    <w:p w14:paraId="523EAEFF" w14:textId="3E851AA3" w:rsidR="00E067C7" w:rsidRDefault="00E067C7" w:rsidP="007149CE">
      <w:r>
        <w:tab/>
      </w:r>
      <w:r w:rsidR="007D0F7C">
        <w:t xml:space="preserve">Traz como benefícios relevantes </w:t>
      </w:r>
      <w:r w:rsidR="007D0F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594F63" w:rsidRPr="00594F63">
        <w:rPr>
          <w:noProof/>
        </w:rPr>
        <w:t>(ACADEMIAIN, 2019)</w:t>
      </w:r>
      <w:r w:rsidR="007D0F7C">
        <w:fldChar w:fldCharType="end"/>
      </w:r>
      <w:r w:rsidR="007D0F7C">
        <w:t>:</w:t>
      </w:r>
    </w:p>
    <w:p w14:paraId="49CC5C48" w14:textId="77777777" w:rsidR="007D0F7C" w:rsidRDefault="007D0F7C" w:rsidP="00A713B4">
      <w:pPr>
        <w:pStyle w:val="PargrafodaLista"/>
        <w:numPr>
          <w:ilvl w:val="0"/>
          <w:numId w:val="35"/>
        </w:numPr>
      </w:pPr>
      <w:r>
        <w:t>Visualização de dados intuitiva: conjunto de gráficos e tabelas que permitem melhor entendimento das relações entre os dados;</w:t>
      </w:r>
    </w:p>
    <w:p w14:paraId="3FFD025C" w14:textId="77777777"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14:paraId="685052D8" w14:textId="77777777" w:rsidR="007D0F7C" w:rsidRDefault="007D0F7C" w:rsidP="00A713B4">
      <w:pPr>
        <w:pStyle w:val="PargrafodaLista"/>
        <w:numPr>
          <w:ilvl w:val="0"/>
          <w:numId w:val="35"/>
        </w:numPr>
      </w:pPr>
      <w:r>
        <w:t>Geração de relatórios simplificada: Permite a criação de relatórios personalizados com filtros diferenciados;</w:t>
      </w:r>
    </w:p>
    <w:p w14:paraId="6C8716FC" w14:textId="77777777"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14:paraId="53808AAA" w14:textId="0B7AAF89" w:rsidR="0060768D" w:rsidRDefault="007D0F7C" w:rsidP="0060768D">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7CACDB21" w14:textId="1D5FBC4D" w:rsidR="0060768D" w:rsidRDefault="0060768D" w:rsidP="0060768D">
      <w:r>
        <w:tab/>
        <w:t>Na Figura 7 há uma representação das telas do Qlik Sense.</w:t>
      </w:r>
    </w:p>
    <w:p w14:paraId="0F6681A4" w14:textId="01EF8071" w:rsidR="0060768D" w:rsidRDefault="0060768D">
      <w:pPr>
        <w:spacing w:after="160" w:line="240" w:lineRule="auto"/>
        <w:jc w:val="left"/>
        <w:rPr>
          <w:b/>
          <w:sz w:val="20"/>
        </w:rPr>
      </w:pPr>
    </w:p>
    <w:p w14:paraId="180736DA" w14:textId="7CC79330" w:rsidR="009C381E" w:rsidRDefault="009C381E" w:rsidP="00CF20A0">
      <w:pPr>
        <w:jc w:val="center"/>
        <w:rPr>
          <w:b/>
          <w:sz w:val="20"/>
        </w:rPr>
      </w:pPr>
      <w:r>
        <w:rPr>
          <w:b/>
          <w:sz w:val="20"/>
        </w:rPr>
        <w:t>Figura 7 – Telas do Qlik Sense</w:t>
      </w:r>
    </w:p>
    <w:p w14:paraId="67CFFFD1" w14:textId="77777777" w:rsidR="009C381E" w:rsidRDefault="009C381E" w:rsidP="009C381E">
      <w:pPr>
        <w:jc w:val="center"/>
        <w:rPr>
          <w:b/>
          <w:sz w:val="20"/>
        </w:rPr>
      </w:pPr>
      <w:r>
        <w:rPr>
          <w:b/>
          <w:noProof/>
          <w:sz w:val="20"/>
          <w:lang w:eastAsia="pt-BR"/>
        </w:rPr>
        <w:drawing>
          <wp:inline distT="0" distB="0" distL="0" distR="0" wp14:anchorId="59621036" wp14:editId="2A07E13B">
            <wp:extent cx="4223983" cy="2713808"/>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9902"/>
                    <a:stretch/>
                  </pic:blipFill>
                  <pic:spPr bwMode="auto">
                    <a:xfrm>
                      <a:off x="0" y="0"/>
                      <a:ext cx="4251272" cy="2731341"/>
                    </a:xfrm>
                    <a:prstGeom prst="rect">
                      <a:avLst/>
                    </a:prstGeom>
                    <a:noFill/>
                    <a:ln>
                      <a:noFill/>
                    </a:ln>
                    <a:extLst>
                      <a:ext uri="{53640926-AAD7-44D8-BBD7-CCE9431645EC}">
                        <a14:shadowObscured xmlns:a14="http://schemas.microsoft.com/office/drawing/2010/main"/>
                      </a:ext>
                    </a:extLst>
                  </pic:spPr>
                </pic:pic>
              </a:graphicData>
            </a:graphic>
          </wp:inline>
        </w:drawing>
      </w:r>
    </w:p>
    <w:p w14:paraId="3195DEBA" w14:textId="7BEF51E7" w:rsidR="009C381E" w:rsidRDefault="009C381E" w:rsidP="00A713B4">
      <w:pPr>
        <w:jc w:val="center"/>
        <w:rPr>
          <w:b/>
          <w:sz w:val="20"/>
        </w:rPr>
      </w:pPr>
      <w:r w:rsidRPr="009C381E">
        <w:rPr>
          <w:b/>
          <w:sz w:val="20"/>
        </w:rPr>
        <w:t xml:space="preserve">Fonte: </w:t>
      </w:r>
      <w:r w:rsidRPr="009C381E">
        <w:rPr>
          <w:b/>
          <w:sz w:val="20"/>
        </w:rPr>
        <w:fldChar w:fldCharType="begin" w:fldLock="1"/>
      </w:r>
      <w:r w:rsidR="00594F63">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00594F63" w:rsidRPr="00594F63">
        <w:rPr>
          <w:noProof/>
          <w:sz w:val="20"/>
        </w:rPr>
        <w:t>(QLIK, 2019)</w:t>
      </w:r>
      <w:r w:rsidRPr="009C381E">
        <w:rPr>
          <w:b/>
          <w:sz w:val="20"/>
        </w:rPr>
        <w:fldChar w:fldCharType="end"/>
      </w:r>
    </w:p>
    <w:p w14:paraId="5D8E4B54" w14:textId="77777777" w:rsidR="009C381E" w:rsidRDefault="009C381E" w:rsidP="009C381E">
      <w:pPr>
        <w:rPr>
          <w:b/>
          <w:sz w:val="20"/>
        </w:rPr>
      </w:pPr>
    </w:p>
    <w:p w14:paraId="36ECB37A" w14:textId="77777777" w:rsidR="00384ECB" w:rsidRDefault="00384ECB" w:rsidP="00384ECB">
      <w:pPr>
        <w:pStyle w:val="Ttulo2"/>
      </w:pPr>
      <w:bookmarkStart w:id="28" w:name="_Toc33871121"/>
      <w:proofErr w:type="gramStart"/>
      <w:r>
        <w:lastRenderedPageBreak/>
        <w:t>3.2 Tableau</w:t>
      </w:r>
      <w:proofErr w:type="gramEnd"/>
      <w:r>
        <w:t xml:space="preserve"> Desktop</w:t>
      </w:r>
      <w:bookmarkEnd w:id="28"/>
    </w:p>
    <w:p w14:paraId="31AE209E" w14:textId="329840E5"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594F63" w:rsidRPr="00594F63">
        <w:rPr>
          <w:noProof/>
        </w:rPr>
        <w:t>(TABLEAU, 2019)</w:t>
      </w:r>
      <w:r w:rsidR="00C17094">
        <w:fldChar w:fldCharType="end"/>
      </w:r>
      <w:r w:rsidR="00C17094">
        <w:t xml:space="preserve">. </w:t>
      </w:r>
    </w:p>
    <w:p w14:paraId="00262A50" w14:textId="5DF3254C" w:rsidR="004855CF" w:rsidRDefault="004855CF" w:rsidP="00384ECB">
      <w:r>
        <w:tab/>
        <w:t xml:space="preserve">Traz como recursos mais relevantes </w:t>
      </w:r>
      <w:r>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00594F63" w:rsidRPr="00594F63">
        <w:rPr>
          <w:noProof/>
        </w:rPr>
        <w:t>(SOMATIVA, 2019)</w:t>
      </w:r>
      <w:r>
        <w:fldChar w:fldCharType="end"/>
      </w:r>
      <w:r>
        <w:t>:</w:t>
      </w:r>
    </w:p>
    <w:p w14:paraId="5331FB87" w14:textId="77777777" w:rsidR="004855CF" w:rsidRDefault="004855CF" w:rsidP="00D853D5">
      <w:pPr>
        <w:pStyle w:val="PargrafodaLista"/>
        <w:numPr>
          <w:ilvl w:val="0"/>
          <w:numId w:val="36"/>
        </w:numPr>
      </w:pPr>
      <w:r>
        <w:t>Análise visual: Poderosas ferramentas de análise permitem filtragem dinâmica de dados, categorização de tendências e análise de coorte aprofunda com uma interface gráfica simples e intuitiva;</w:t>
      </w:r>
    </w:p>
    <w:p w14:paraId="3F8B5A4A" w14:textId="77777777" w:rsidR="009C381E" w:rsidRPr="008E5E5A" w:rsidRDefault="004855CF" w:rsidP="00D853D5">
      <w:pPr>
        <w:pStyle w:val="PargrafodaLista"/>
        <w:numPr>
          <w:ilvl w:val="0"/>
          <w:numId w:val="36"/>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14:paraId="60138E7D" w14:textId="77777777" w:rsidR="008E5E5A" w:rsidRPr="008E5E5A" w:rsidRDefault="008E5E5A" w:rsidP="00D853D5">
      <w:pPr>
        <w:pStyle w:val="PargrafodaLista"/>
        <w:numPr>
          <w:ilvl w:val="0"/>
          <w:numId w:val="36"/>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1E3CBFF6" w14:textId="2DE8A1D9" w:rsidR="00D853D5" w:rsidRPr="008E5E5A" w:rsidRDefault="008E5E5A" w:rsidP="00D853D5">
      <w:pPr>
        <w:pStyle w:val="PargrafodaLista"/>
        <w:numPr>
          <w:ilvl w:val="0"/>
          <w:numId w:val="36"/>
        </w:numPr>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14:paraId="7B2536A5" w14:textId="77777777" w:rsidR="008E5E5A" w:rsidRPr="00D853D5" w:rsidRDefault="008E5E5A" w:rsidP="00D853D5">
      <w:pPr>
        <w:pStyle w:val="PargrafodaLista"/>
        <w:numPr>
          <w:ilvl w:val="0"/>
          <w:numId w:val="36"/>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5DAE5A77" w14:textId="77777777" w:rsidR="008E5E5A" w:rsidRDefault="008E5E5A" w:rsidP="008E5E5A"/>
    <w:p w14:paraId="04D17142" w14:textId="2DEEF20E"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14:paraId="71F2A546" w14:textId="77777777" w:rsidR="008E5E5A" w:rsidRDefault="008E5E5A" w:rsidP="008E5E5A"/>
    <w:p w14:paraId="52CCCFBC" w14:textId="77777777" w:rsidR="003C64A5" w:rsidRDefault="003C64A5">
      <w:pPr>
        <w:spacing w:after="160" w:line="240" w:lineRule="auto"/>
        <w:jc w:val="left"/>
        <w:rPr>
          <w:b/>
          <w:sz w:val="20"/>
          <w:szCs w:val="20"/>
        </w:rPr>
      </w:pPr>
      <w:r>
        <w:rPr>
          <w:b/>
          <w:sz w:val="20"/>
          <w:szCs w:val="20"/>
        </w:rPr>
        <w:br w:type="page"/>
      </w:r>
    </w:p>
    <w:p w14:paraId="04BB6665" w14:textId="6ABC3F14" w:rsidR="008E5E5A" w:rsidRPr="008E5E5A" w:rsidRDefault="008E5E5A" w:rsidP="00CF20A0">
      <w:pPr>
        <w:jc w:val="center"/>
        <w:rPr>
          <w:b/>
          <w:sz w:val="20"/>
          <w:szCs w:val="20"/>
        </w:rPr>
      </w:pPr>
      <w:r w:rsidRPr="008E5E5A">
        <w:rPr>
          <w:b/>
          <w:sz w:val="20"/>
          <w:szCs w:val="20"/>
        </w:rPr>
        <w:lastRenderedPageBreak/>
        <w:t>Figura 8 – reprodução de tela do Tableau Desktop</w:t>
      </w:r>
    </w:p>
    <w:p w14:paraId="2453DCD4" w14:textId="77777777" w:rsidR="008E5E5A" w:rsidRPr="008E5E5A" w:rsidRDefault="008E5E5A" w:rsidP="008E5E5A">
      <w:pPr>
        <w:jc w:val="center"/>
        <w:rPr>
          <w:b/>
          <w:sz w:val="20"/>
          <w:szCs w:val="20"/>
        </w:rPr>
      </w:pPr>
      <w:r>
        <w:rPr>
          <w:b/>
          <w:noProof/>
          <w:sz w:val="20"/>
          <w:szCs w:val="20"/>
          <w:lang w:eastAsia="pt-BR"/>
        </w:rPr>
        <w:drawing>
          <wp:inline distT="0" distB="0" distL="0" distR="0" wp14:anchorId="13F4D8A8" wp14:editId="4FEAFF59">
            <wp:extent cx="5021699" cy="2947916"/>
            <wp:effectExtent l="0" t="0" r="7620" b="508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a:extLst>
                        <a:ext uri="{28A0092B-C50C-407E-A947-70E740481C1C}">
                          <a14:useLocalDpi xmlns:a14="http://schemas.microsoft.com/office/drawing/2010/main" val="0"/>
                        </a:ext>
                      </a:extLst>
                    </a:blip>
                    <a:stretch>
                      <a:fillRect/>
                    </a:stretch>
                  </pic:blipFill>
                  <pic:spPr>
                    <a:xfrm>
                      <a:off x="0" y="0"/>
                      <a:ext cx="5024737" cy="2949700"/>
                    </a:xfrm>
                    <a:prstGeom prst="rect">
                      <a:avLst/>
                    </a:prstGeom>
                  </pic:spPr>
                </pic:pic>
              </a:graphicData>
            </a:graphic>
          </wp:inline>
        </w:drawing>
      </w:r>
    </w:p>
    <w:p w14:paraId="404B63F8" w14:textId="4A865BF7" w:rsidR="008E5E5A" w:rsidRDefault="008E5E5A" w:rsidP="00CF20A0">
      <w:pPr>
        <w:jc w:val="center"/>
        <w:rPr>
          <w:b/>
          <w:sz w:val="20"/>
          <w:szCs w:val="20"/>
        </w:rPr>
      </w:pPr>
      <w:r w:rsidRPr="008E5E5A">
        <w:rPr>
          <w:b/>
          <w:sz w:val="20"/>
          <w:szCs w:val="20"/>
        </w:rPr>
        <w:t xml:space="preserve">Fonte: </w:t>
      </w:r>
      <w:r w:rsidRPr="008E5E5A">
        <w:rPr>
          <w:b/>
          <w:sz w:val="20"/>
          <w:szCs w:val="20"/>
        </w:rPr>
        <w:fldChar w:fldCharType="begin" w:fldLock="1"/>
      </w:r>
      <w:r w:rsidR="00594F63">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00594F63" w:rsidRPr="00594F63">
        <w:rPr>
          <w:noProof/>
          <w:sz w:val="20"/>
          <w:szCs w:val="20"/>
        </w:rPr>
        <w:t>(TABLEAU, 2019)</w:t>
      </w:r>
      <w:r w:rsidRPr="008E5E5A">
        <w:rPr>
          <w:b/>
          <w:sz w:val="20"/>
          <w:szCs w:val="20"/>
        </w:rPr>
        <w:fldChar w:fldCharType="end"/>
      </w:r>
    </w:p>
    <w:p w14:paraId="21DA7603" w14:textId="77777777" w:rsidR="00D853D5" w:rsidRDefault="00D853D5" w:rsidP="008E5E5A">
      <w:pPr>
        <w:rPr>
          <w:b/>
          <w:sz w:val="20"/>
          <w:szCs w:val="20"/>
        </w:rPr>
      </w:pPr>
    </w:p>
    <w:p w14:paraId="2746E85A" w14:textId="77777777" w:rsidR="008E5E5A" w:rsidRDefault="00A5557A" w:rsidP="00A5557A">
      <w:pPr>
        <w:pStyle w:val="Ttulo2"/>
      </w:pPr>
      <w:bookmarkStart w:id="29" w:name="_Toc33871122"/>
      <w:proofErr w:type="gramStart"/>
      <w:r>
        <w:t>3.3 Microsoft Power</w:t>
      </w:r>
      <w:proofErr w:type="gramEnd"/>
      <w:r>
        <w:t xml:space="preserve"> BI</w:t>
      </w:r>
      <w:bookmarkEnd w:id="29"/>
    </w:p>
    <w:p w14:paraId="664C9491" w14:textId="4FEFDAAC"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00594F63" w:rsidRPr="00594F63">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14:paraId="22EC70A5" w14:textId="2E0FAA70" w:rsidR="00150837" w:rsidRDefault="00150837" w:rsidP="00A5557A">
      <w:r>
        <w:tab/>
        <w:t xml:space="preserve">Os usos mais comuns da ferramenta Microsoft Power BI </w:t>
      </w:r>
      <w:r w:rsidR="00D853D5">
        <w:t>são</w:t>
      </w:r>
      <w:r>
        <w:t>:</w:t>
      </w:r>
    </w:p>
    <w:p w14:paraId="63AA27FB" w14:textId="77777777"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14:paraId="11CCB150" w14:textId="77777777" w:rsidR="00150837" w:rsidRDefault="00150837" w:rsidP="00D853D5">
      <w:pPr>
        <w:pStyle w:val="PargrafodaLista"/>
        <w:numPr>
          <w:ilvl w:val="0"/>
          <w:numId w:val="37"/>
        </w:numPr>
        <w:tabs>
          <w:tab w:val="left" w:pos="0"/>
        </w:tabs>
      </w:pPr>
      <w:r>
        <w:t>Transformação e limpeza dos dados para criação de um modelo de dados;</w:t>
      </w:r>
    </w:p>
    <w:p w14:paraId="74BAF777" w14:textId="77777777" w:rsidR="00150837" w:rsidRDefault="00150837" w:rsidP="00D853D5">
      <w:pPr>
        <w:pStyle w:val="PargrafodaLista"/>
        <w:numPr>
          <w:ilvl w:val="0"/>
          <w:numId w:val="37"/>
        </w:numPr>
        <w:tabs>
          <w:tab w:val="left" w:pos="0"/>
        </w:tabs>
      </w:pPr>
      <w:r>
        <w:t>Criação de quadros de visualização para representação visual dos dados;</w:t>
      </w:r>
    </w:p>
    <w:p w14:paraId="43B49348" w14:textId="77777777" w:rsidR="00150837" w:rsidRDefault="00150837" w:rsidP="00D853D5">
      <w:pPr>
        <w:pStyle w:val="PargrafodaLista"/>
        <w:numPr>
          <w:ilvl w:val="0"/>
          <w:numId w:val="37"/>
        </w:numPr>
        <w:tabs>
          <w:tab w:val="left" w:pos="0"/>
        </w:tabs>
      </w:pPr>
      <w:r>
        <w:t>Criação de relatórios;</w:t>
      </w:r>
    </w:p>
    <w:p w14:paraId="0182FF29" w14:textId="77777777" w:rsidR="00150837" w:rsidRDefault="00150837" w:rsidP="00D853D5">
      <w:pPr>
        <w:pStyle w:val="PargrafodaLista"/>
        <w:numPr>
          <w:ilvl w:val="0"/>
          <w:numId w:val="37"/>
        </w:numPr>
        <w:tabs>
          <w:tab w:val="left" w:pos="0"/>
        </w:tabs>
      </w:pPr>
      <w:r>
        <w:t>Compartilhamento dos documentos gerados com os demais interessados.</w:t>
      </w:r>
    </w:p>
    <w:p w14:paraId="19837EBF" w14:textId="77777777" w:rsidR="00150837" w:rsidRDefault="00150837" w:rsidP="00150837"/>
    <w:p w14:paraId="64A2175D" w14:textId="5BFAF7CA"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00594F63" w:rsidRPr="00594F63">
        <w:rPr>
          <w:noProof/>
        </w:rPr>
        <w:t>(MICROSOFT, 2019)</w:t>
      </w:r>
      <w:r>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14:paraId="3967360C" w14:textId="77777777" w:rsidR="00F5686A" w:rsidRDefault="00F5686A" w:rsidP="00150837"/>
    <w:p w14:paraId="479131B1" w14:textId="77777777" w:rsidR="00F5686A" w:rsidRDefault="00F5686A" w:rsidP="00A7647F">
      <w:pPr>
        <w:jc w:val="center"/>
        <w:rPr>
          <w:b/>
          <w:sz w:val="20"/>
          <w:szCs w:val="20"/>
        </w:rPr>
      </w:pPr>
      <w:r w:rsidRPr="00F5686A">
        <w:rPr>
          <w:b/>
          <w:sz w:val="20"/>
          <w:szCs w:val="20"/>
        </w:rPr>
        <w:t>Figura 9 – Reprodução de tela do Microsoft Power BI Desktop</w:t>
      </w:r>
    </w:p>
    <w:p w14:paraId="282C2A25" w14:textId="77777777" w:rsidR="00F5686A" w:rsidRPr="00F5686A" w:rsidRDefault="00793A54" w:rsidP="00793A54">
      <w:pPr>
        <w:jc w:val="center"/>
        <w:rPr>
          <w:sz w:val="20"/>
          <w:szCs w:val="20"/>
        </w:rPr>
      </w:pPr>
      <w:r>
        <w:rPr>
          <w:noProof/>
          <w:lang w:eastAsia="pt-BR"/>
        </w:rPr>
        <w:drawing>
          <wp:inline distT="0" distB="0" distL="0" distR="0" wp14:anchorId="31815ABD" wp14:editId="4A82DD4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14:paraId="415994EC" w14:textId="53F683E2" w:rsidR="00F5686A" w:rsidRDefault="00F5686A" w:rsidP="00A7647F">
      <w:pPr>
        <w:jc w:val="center"/>
        <w:rPr>
          <w:b/>
          <w:sz w:val="20"/>
          <w:szCs w:val="20"/>
        </w:rPr>
      </w:pPr>
      <w:r w:rsidRPr="00F5686A">
        <w:rPr>
          <w:b/>
          <w:sz w:val="20"/>
          <w:szCs w:val="20"/>
        </w:rPr>
        <w:t xml:space="preserve">Fonte: </w:t>
      </w:r>
      <w:r w:rsidRPr="00F5686A">
        <w:rPr>
          <w:b/>
          <w:sz w:val="20"/>
          <w:szCs w:val="20"/>
        </w:rPr>
        <w:fldChar w:fldCharType="begin" w:fldLock="1"/>
      </w:r>
      <w:r w:rsidR="00594F63">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00594F63" w:rsidRPr="00594F63">
        <w:rPr>
          <w:noProof/>
          <w:sz w:val="20"/>
          <w:szCs w:val="20"/>
        </w:rPr>
        <w:t>(MICROSOFT, 2019)</w:t>
      </w:r>
      <w:r w:rsidRPr="00F5686A">
        <w:rPr>
          <w:b/>
          <w:sz w:val="20"/>
          <w:szCs w:val="20"/>
        </w:rPr>
        <w:fldChar w:fldCharType="end"/>
      </w:r>
    </w:p>
    <w:p w14:paraId="55D6F7FF" w14:textId="77777777" w:rsidR="00C727D9" w:rsidRDefault="00C727D9" w:rsidP="00C727D9">
      <w:pPr>
        <w:spacing w:after="160" w:line="240" w:lineRule="auto"/>
        <w:jc w:val="left"/>
        <w:rPr>
          <w:b/>
          <w:sz w:val="20"/>
          <w:szCs w:val="20"/>
        </w:rPr>
      </w:pPr>
      <w:bookmarkStart w:id="30" w:name="_Toc33871123"/>
    </w:p>
    <w:p w14:paraId="24B30684" w14:textId="66B8AD23" w:rsidR="00107FEB" w:rsidRDefault="0052361D" w:rsidP="007B536F">
      <w:pPr>
        <w:pStyle w:val="Ttulo1"/>
      </w:pPr>
      <w:proofErr w:type="gramStart"/>
      <w:r>
        <w:t>4</w:t>
      </w:r>
      <w:proofErr w:type="gramEnd"/>
      <w:r w:rsidR="006109F9">
        <w:t xml:space="preserve"> </w:t>
      </w:r>
      <w:r w:rsidR="00992EB8">
        <w:t xml:space="preserve"> </w:t>
      </w:r>
      <w:bookmarkEnd w:id="30"/>
      <w:r w:rsidR="00845F72">
        <w:t>DESENVOLVIMENTO DO PROTÓTIPO</w:t>
      </w:r>
    </w:p>
    <w:p w14:paraId="054E2ACA" w14:textId="77777777" w:rsidR="0054477B" w:rsidRPr="0054477B" w:rsidRDefault="0054477B" w:rsidP="0054477B"/>
    <w:p w14:paraId="030DB532" w14:textId="3CA9AA5B" w:rsidR="00422806" w:rsidRDefault="0005301A" w:rsidP="00D853D5">
      <w:r>
        <w:t xml:space="preserve">Neste capítulo é apresentado o desenvolvimento da ferramenta de geração de </w:t>
      </w:r>
      <w:r w:rsidR="00F07A8A" w:rsidRPr="00F07A8A">
        <w:rPr>
          <w:i/>
        </w:rPr>
        <w:t>dashboards</w:t>
      </w:r>
      <w:r>
        <w:t>,</w:t>
      </w:r>
      <w:r w:rsidR="00D853D5">
        <w:t xml:space="preserve"> aqui chamada </w:t>
      </w:r>
      <w:proofErr w:type="gramStart"/>
      <w:r w:rsidR="00D853D5">
        <w:t>DashGen</w:t>
      </w:r>
      <w:proofErr w:type="gramEnd"/>
      <w:r w:rsidR="00D853D5">
        <w:t>,</w:t>
      </w:r>
      <w:r>
        <w:t xml:space="preserve"> utilizando práticas de análise orientada a objetos</w:t>
      </w:r>
      <w:r w:rsidR="00D853D5">
        <w:t xml:space="preserve"> e das ferramentas citadas no capítulo anterior. Também </w:t>
      </w:r>
      <w:r w:rsidR="00906E6B">
        <w:t>é</w:t>
      </w:r>
      <w:r w:rsidR="00D853D5">
        <w:t xml:space="preserve"> </w:t>
      </w:r>
      <w:r>
        <w:t>demonstra</w:t>
      </w:r>
      <w:r w:rsidR="00D853D5">
        <w:t>do</w:t>
      </w:r>
      <w:r w:rsidR="00906E6B">
        <w:t xml:space="preserve"> um </w:t>
      </w:r>
      <w:r>
        <w:t xml:space="preserve">exemplo </w:t>
      </w:r>
      <w:r w:rsidR="00D853D5">
        <w:t xml:space="preserve">da </w:t>
      </w:r>
      <w:r>
        <w:t>aplicação</w:t>
      </w:r>
      <w:r w:rsidR="00906E6B">
        <w:t xml:space="preserve"> objetivando a validação do</w:t>
      </w:r>
      <w:r>
        <w:t xml:space="preserve">s resultados. </w:t>
      </w:r>
    </w:p>
    <w:p w14:paraId="3FECFE54" w14:textId="77777777" w:rsidR="0005301A" w:rsidRDefault="0005301A" w:rsidP="0005301A"/>
    <w:p w14:paraId="01E5BB15" w14:textId="0C0D0E7C" w:rsidR="0005301A" w:rsidRDefault="0052361D" w:rsidP="0005301A">
      <w:pPr>
        <w:pStyle w:val="Ttulo2"/>
        <w:ind w:left="6"/>
      </w:pPr>
      <w:bookmarkStart w:id="31" w:name="_Toc33871124"/>
      <w:proofErr w:type="gramStart"/>
      <w:r>
        <w:t>4</w:t>
      </w:r>
      <w:r w:rsidR="0005301A">
        <w:t>.1</w:t>
      </w:r>
      <w:r w:rsidR="00992EB8">
        <w:t xml:space="preserve"> </w:t>
      </w:r>
      <w:r w:rsidR="0005301A">
        <w:t>Descrição</w:t>
      </w:r>
      <w:proofErr w:type="gramEnd"/>
      <w:r w:rsidR="0005301A">
        <w:t xml:space="preserve"> Geral</w:t>
      </w:r>
      <w:bookmarkEnd w:id="31"/>
    </w:p>
    <w:p w14:paraId="22CC2C79" w14:textId="77777777" w:rsidR="0054477B" w:rsidRPr="0054477B" w:rsidRDefault="0054477B" w:rsidP="0054477B"/>
    <w:p w14:paraId="196B9A4F" w14:textId="18FE1A16"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14:paraId="653899FA" w14:textId="72932B30" w:rsidR="00AD6DB4" w:rsidRDefault="00D853D5" w:rsidP="0013018F">
      <w:pPr>
        <w:pStyle w:val="PargrafodaLista"/>
        <w:numPr>
          <w:ilvl w:val="1"/>
          <w:numId w:val="48"/>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14:paraId="609514D4" w14:textId="21663CD4" w:rsidR="00AD6DB4" w:rsidRDefault="00A90B67" w:rsidP="0013018F">
      <w:pPr>
        <w:pStyle w:val="PargrafodaLista"/>
        <w:numPr>
          <w:ilvl w:val="1"/>
          <w:numId w:val="48"/>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14:paraId="6546C195" w14:textId="0B47797A" w:rsidR="0005301A" w:rsidRDefault="00164AF7" w:rsidP="0013018F">
      <w:pPr>
        <w:pStyle w:val="PargrafodaLista"/>
        <w:numPr>
          <w:ilvl w:val="1"/>
          <w:numId w:val="48"/>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14:paraId="667D70BB" w14:textId="763E26FA" w:rsidR="00CB4EDD" w:rsidRDefault="00CB4EDD" w:rsidP="0013018F">
      <w:r>
        <w:tab/>
      </w:r>
      <w:r w:rsidR="00BA30A6">
        <w:t>O</w:t>
      </w:r>
      <w:r>
        <w:t xml:space="preserve"> funcionamento da aplicação se </w:t>
      </w:r>
      <w:r w:rsidR="00BA30A6">
        <w:t>dá</w:t>
      </w:r>
      <w:r>
        <w:t xml:space="preserve"> como segue:</w:t>
      </w:r>
    </w:p>
    <w:p w14:paraId="755AB396" w14:textId="77777777" w:rsidR="00CB4EDD" w:rsidRDefault="00CB4EDD" w:rsidP="00211BA6">
      <w:pPr>
        <w:pStyle w:val="PargrafodaLista"/>
        <w:numPr>
          <w:ilvl w:val="0"/>
          <w:numId w:val="10"/>
        </w:numPr>
        <w:ind w:left="1134"/>
      </w:pPr>
      <w:r>
        <w:lastRenderedPageBreak/>
        <w:t xml:space="preserve">O usuário indica ao </w:t>
      </w:r>
      <w:proofErr w:type="gramStart"/>
      <w:r>
        <w:t>DashGen</w:t>
      </w:r>
      <w:proofErr w:type="gramEnd"/>
      <w:r>
        <w:t xml:space="preserve"> qual o arquivo fonte de dados;</w:t>
      </w:r>
    </w:p>
    <w:p w14:paraId="33A872C9" w14:textId="77777777" w:rsidR="00EB5504" w:rsidRDefault="00EB5504" w:rsidP="00211BA6">
      <w:pPr>
        <w:pStyle w:val="PargrafodaLista"/>
        <w:numPr>
          <w:ilvl w:val="0"/>
          <w:numId w:val="10"/>
        </w:numPr>
        <w:ind w:left="1134"/>
      </w:pPr>
      <w:r>
        <w:t>O usuário determina o diretório onde deve ser armazenado o Dashboard;</w:t>
      </w:r>
    </w:p>
    <w:p w14:paraId="5FDB5066" w14:textId="14E44D91" w:rsidR="009C0A6B" w:rsidRDefault="009C0A6B" w:rsidP="00211BA6">
      <w:pPr>
        <w:pStyle w:val="PargrafodaLista"/>
        <w:numPr>
          <w:ilvl w:val="0"/>
          <w:numId w:val="10"/>
        </w:numPr>
        <w:ind w:left="1134"/>
      </w:pPr>
      <w:r>
        <w:t>O usuário determina o título do Dashboard</w:t>
      </w:r>
    </w:p>
    <w:p w14:paraId="51F47B64" w14:textId="77777777" w:rsidR="00E60712" w:rsidRDefault="00E60712" w:rsidP="00211BA6">
      <w:pPr>
        <w:pStyle w:val="PargrafodaLista"/>
        <w:numPr>
          <w:ilvl w:val="0"/>
          <w:numId w:val="10"/>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314D6497" w14:textId="58BBCC22" w:rsidR="00CB4EDD" w:rsidRDefault="009C0A6B" w:rsidP="00211BA6">
      <w:pPr>
        <w:pStyle w:val="PargrafodaLista"/>
        <w:numPr>
          <w:ilvl w:val="0"/>
          <w:numId w:val="10"/>
        </w:numPr>
        <w:ind w:left="1134"/>
      </w:pPr>
      <w:r>
        <w:t>O usuário adiciona o gráfico à lista</w:t>
      </w:r>
      <w:r w:rsidR="00BA30A6">
        <w:t>.</w:t>
      </w:r>
    </w:p>
    <w:p w14:paraId="0118BC6B" w14:textId="433B8E38" w:rsidR="00BA30A6" w:rsidRDefault="009C0A6B" w:rsidP="00211BA6">
      <w:pPr>
        <w:pStyle w:val="PargrafodaLista"/>
        <w:numPr>
          <w:ilvl w:val="0"/>
          <w:numId w:val="10"/>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14:paraId="60832BAE" w14:textId="4044C40C" w:rsidR="00C727D9" w:rsidRDefault="00FC6113" w:rsidP="00624F16">
      <w:pPr>
        <w:ind w:firstLine="709"/>
        <w:rPr>
          <w:b/>
          <w:sz w:val="20"/>
          <w:szCs w:val="20"/>
        </w:rPr>
      </w:pPr>
      <w:r>
        <w:t>Todo o processo é apresentado em passos na</w:t>
      </w:r>
      <w:r w:rsidR="009C7F87">
        <w:t xml:space="preserve"> reprodução do protótipo de tela contido na</w:t>
      </w:r>
      <w:r>
        <w:t xml:space="preserve"> Figura 10.</w:t>
      </w:r>
    </w:p>
    <w:p w14:paraId="18995350" w14:textId="71659146" w:rsidR="00F740CE" w:rsidRDefault="00F740CE" w:rsidP="0013018F">
      <w:pPr>
        <w:jc w:val="center"/>
        <w:rPr>
          <w:b/>
          <w:sz w:val="20"/>
          <w:szCs w:val="20"/>
        </w:rPr>
      </w:pPr>
      <w:r w:rsidRPr="00F740CE">
        <w:rPr>
          <w:b/>
          <w:sz w:val="20"/>
          <w:szCs w:val="20"/>
        </w:rPr>
        <w:t xml:space="preserve">Figura 10 – Passos do </w:t>
      </w:r>
      <w:proofErr w:type="spellStart"/>
      <w:r w:rsidRPr="00F740CE">
        <w:rPr>
          <w:b/>
          <w:sz w:val="20"/>
          <w:szCs w:val="20"/>
        </w:rPr>
        <w:t>Dashgen</w:t>
      </w:r>
      <w:proofErr w:type="spellEnd"/>
    </w:p>
    <w:p w14:paraId="4D1DEF1A" w14:textId="48091441" w:rsidR="00F740CE" w:rsidRPr="00F740CE" w:rsidRDefault="009C0A6B" w:rsidP="00F740CE">
      <w:pPr>
        <w:jc w:val="center"/>
        <w:rPr>
          <w:b/>
          <w:sz w:val="20"/>
          <w:szCs w:val="20"/>
        </w:rPr>
      </w:pPr>
      <w:r w:rsidRPr="00E6058A">
        <w:rPr>
          <w:b/>
          <w:noProof/>
          <w:sz w:val="20"/>
          <w:szCs w:val="20"/>
          <w:lang w:eastAsia="pt-BR"/>
        </w:rPr>
        <w:drawing>
          <wp:inline distT="0" distB="0" distL="0" distR="0" wp14:anchorId="5B7C282F" wp14:editId="6A3A5C75">
            <wp:extent cx="5234085" cy="3343702"/>
            <wp:effectExtent l="0" t="0" r="5080"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35723" cy="3344748"/>
                    </a:xfrm>
                    <a:prstGeom prst="rect">
                      <a:avLst/>
                    </a:prstGeom>
                  </pic:spPr>
                </pic:pic>
              </a:graphicData>
            </a:graphic>
          </wp:inline>
        </w:drawing>
      </w:r>
    </w:p>
    <w:p w14:paraId="106AA223" w14:textId="24C4734C" w:rsidR="00791DE4" w:rsidRDefault="00F740CE" w:rsidP="0013018F">
      <w:pPr>
        <w:jc w:val="center"/>
        <w:rPr>
          <w:b/>
          <w:sz w:val="20"/>
          <w:szCs w:val="20"/>
        </w:rPr>
      </w:pPr>
      <w:r w:rsidRPr="00F740CE">
        <w:rPr>
          <w:b/>
          <w:sz w:val="20"/>
          <w:szCs w:val="20"/>
        </w:rPr>
        <w:t>Fonte: Elaborada pelo Autor</w:t>
      </w:r>
    </w:p>
    <w:p w14:paraId="65DAC0E0" w14:textId="77777777" w:rsidR="00F740CE" w:rsidRPr="00F740CE" w:rsidRDefault="00F740CE" w:rsidP="008D67A1">
      <w:pPr>
        <w:rPr>
          <w:b/>
          <w:sz w:val="20"/>
          <w:szCs w:val="20"/>
        </w:rPr>
      </w:pPr>
    </w:p>
    <w:p w14:paraId="6F2E7416" w14:textId="77777777" w:rsidR="000423AD" w:rsidRDefault="000423AD">
      <w:pPr>
        <w:spacing w:after="160" w:line="240" w:lineRule="auto"/>
        <w:jc w:val="left"/>
        <w:rPr>
          <w:rFonts w:eastAsiaTheme="majorEastAsia" w:cstheme="majorBidi"/>
          <w:b/>
          <w:szCs w:val="26"/>
        </w:rPr>
      </w:pPr>
      <w:bookmarkStart w:id="32" w:name="_Toc33871125"/>
      <w:r>
        <w:br w:type="page"/>
      </w:r>
    </w:p>
    <w:p w14:paraId="14263901" w14:textId="4EFD86F0" w:rsidR="00B66370" w:rsidRDefault="0052361D" w:rsidP="003A5E58">
      <w:pPr>
        <w:pStyle w:val="Ttulo2"/>
      </w:pPr>
      <w:proofErr w:type="gramStart"/>
      <w:r>
        <w:lastRenderedPageBreak/>
        <w:t>4</w:t>
      </w:r>
      <w:r w:rsidR="003A5E58">
        <w:t>.2 Descrição</w:t>
      </w:r>
      <w:proofErr w:type="gramEnd"/>
      <w:r w:rsidR="003A5E58">
        <w:t xml:space="preserve"> das Etapas de Desenvolvimento</w:t>
      </w:r>
      <w:bookmarkEnd w:id="32"/>
    </w:p>
    <w:p w14:paraId="237AACF3" w14:textId="77777777" w:rsidR="00E76ACE" w:rsidRPr="00E76ACE" w:rsidRDefault="00E76ACE" w:rsidP="00E76ACE"/>
    <w:p w14:paraId="196596DC" w14:textId="571FF74A"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14:paraId="695931F0" w14:textId="77777777" w:rsidR="00F93C30" w:rsidRDefault="00F93C30" w:rsidP="00A07DB5">
      <w:pPr>
        <w:pStyle w:val="PargrafodaLista"/>
        <w:numPr>
          <w:ilvl w:val="0"/>
          <w:numId w:val="11"/>
        </w:numPr>
        <w:ind w:left="993"/>
      </w:pPr>
      <w:r>
        <w:t>Levantamento dos requisitos;</w:t>
      </w:r>
    </w:p>
    <w:p w14:paraId="1DDDB0FC" w14:textId="77777777"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14:paraId="5CDB837E" w14:textId="77777777" w:rsidR="00F93C30" w:rsidRDefault="00F93C30" w:rsidP="003538C3">
      <w:pPr>
        <w:pStyle w:val="PargrafodaLista"/>
        <w:numPr>
          <w:ilvl w:val="0"/>
          <w:numId w:val="11"/>
        </w:numPr>
        <w:ind w:left="993"/>
      </w:pPr>
      <w:proofErr w:type="gramStart"/>
      <w:r>
        <w:t>Implementação</w:t>
      </w:r>
      <w:proofErr w:type="gramEnd"/>
      <w:r>
        <w:t xml:space="preserve"> do motor de Templates;</w:t>
      </w:r>
    </w:p>
    <w:p w14:paraId="6C5071B5" w14:textId="77777777" w:rsidR="00F93C30" w:rsidRDefault="00F93C30" w:rsidP="003538C3">
      <w:pPr>
        <w:pStyle w:val="PargrafodaLista"/>
        <w:numPr>
          <w:ilvl w:val="0"/>
          <w:numId w:val="11"/>
        </w:numPr>
        <w:ind w:left="993"/>
      </w:pPr>
      <w:proofErr w:type="gramStart"/>
      <w:r>
        <w:t>Implementação</w:t>
      </w:r>
      <w:proofErr w:type="gramEnd"/>
      <w:r>
        <w:t xml:space="preserve"> do gerador de Dashboard.</w:t>
      </w:r>
    </w:p>
    <w:p w14:paraId="65270D09" w14:textId="77777777" w:rsidR="00CF37C2" w:rsidRDefault="00CF37C2" w:rsidP="00CF37C2">
      <w:pPr>
        <w:pStyle w:val="PargrafodaLista"/>
        <w:ind w:left="993"/>
      </w:pPr>
    </w:p>
    <w:p w14:paraId="262BFBD8" w14:textId="005EC1C1" w:rsidR="00F93C30" w:rsidRDefault="0052361D" w:rsidP="00E94B09">
      <w:pPr>
        <w:pStyle w:val="Ttulo2"/>
      </w:pPr>
      <w:bookmarkStart w:id="33" w:name="_Toc33871126"/>
      <w:r>
        <w:t>4</w:t>
      </w:r>
      <w:r w:rsidR="00E94B09">
        <w:t>.3</w:t>
      </w:r>
      <w:proofErr w:type="gramStart"/>
      <w:r w:rsidR="00E94B09">
        <w:t xml:space="preserve">  </w:t>
      </w:r>
      <w:proofErr w:type="gramEnd"/>
      <w:r w:rsidR="00E94B09">
        <w:t>Levantamento dos Requisitos</w:t>
      </w:r>
      <w:bookmarkEnd w:id="33"/>
    </w:p>
    <w:p w14:paraId="70A682AE" w14:textId="77777777" w:rsidR="00165AB1" w:rsidRPr="00165AB1" w:rsidRDefault="00165AB1" w:rsidP="00165AB1"/>
    <w:p w14:paraId="006964B1" w14:textId="6E361927"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14:paraId="664877E5" w14:textId="533C47D3" w:rsidR="007F40EF" w:rsidRDefault="00FB6BCB" w:rsidP="00AD0249">
      <w:r>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14:paraId="052C82BC" w14:textId="77777777" w:rsidR="007F40EF" w:rsidRDefault="007F40EF">
      <w:pPr>
        <w:spacing w:after="160" w:line="240" w:lineRule="auto"/>
        <w:jc w:val="left"/>
      </w:pPr>
    </w:p>
    <w:p w14:paraId="17A00F6F" w14:textId="4A9C52ED"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14:paraId="3711511E" w14:textId="77777777" w:rsidR="001E3187" w:rsidRPr="007F40EF" w:rsidRDefault="001E3187" w:rsidP="00AD0249">
      <w:pPr>
        <w:rPr>
          <w:b/>
          <w:sz w:val="20"/>
        </w:rPr>
      </w:pPr>
    </w:p>
    <w:tbl>
      <w:tblPr>
        <w:tblStyle w:val="Tabelacomgrade"/>
        <w:tblW w:w="0" w:type="auto"/>
        <w:tblLook w:val="04A0" w:firstRow="1" w:lastRow="0" w:firstColumn="1" w:lastColumn="0" w:noHBand="0" w:noVBand="1"/>
      </w:tblPr>
      <w:tblGrid>
        <w:gridCol w:w="1128"/>
        <w:gridCol w:w="6635"/>
        <w:gridCol w:w="1448"/>
      </w:tblGrid>
      <w:tr w:rsidR="008211DF" w14:paraId="3C54E26C" w14:textId="77777777" w:rsidTr="008211DF">
        <w:tc>
          <w:tcPr>
            <w:tcW w:w="9211" w:type="dxa"/>
            <w:gridSpan w:val="3"/>
            <w:shd w:val="clear" w:color="auto" w:fill="D9D9D9" w:themeFill="background1" w:themeFillShade="D9"/>
          </w:tcPr>
          <w:p w14:paraId="727CE472" w14:textId="77777777" w:rsidR="008211DF" w:rsidRPr="009F15CB" w:rsidRDefault="008211DF" w:rsidP="008211DF">
            <w:pPr>
              <w:jc w:val="center"/>
              <w:rPr>
                <w:b/>
                <w:sz w:val="20"/>
                <w:szCs w:val="20"/>
              </w:rPr>
            </w:pPr>
            <w:r w:rsidRPr="009F15CB">
              <w:rPr>
                <w:b/>
                <w:sz w:val="20"/>
                <w:szCs w:val="20"/>
              </w:rPr>
              <w:t>Requisitos Funcionais</w:t>
            </w:r>
          </w:p>
        </w:tc>
      </w:tr>
      <w:tr w:rsidR="008211DF" w14:paraId="6561278B" w14:textId="77777777" w:rsidTr="0025716D">
        <w:tc>
          <w:tcPr>
            <w:tcW w:w="1128" w:type="dxa"/>
            <w:shd w:val="clear" w:color="auto" w:fill="D9D9D9" w:themeFill="background1" w:themeFillShade="D9"/>
          </w:tcPr>
          <w:p w14:paraId="1F7F3090" w14:textId="77777777"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14:paraId="6D76CA4B" w14:textId="77777777"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14:paraId="013B921E" w14:textId="77777777" w:rsidR="008211DF" w:rsidRPr="009A5899" w:rsidRDefault="008211DF" w:rsidP="008211DF">
            <w:pPr>
              <w:jc w:val="center"/>
              <w:rPr>
                <w:b/>
                <w:sz w:val="18"/>
                <w:szCs w:val="18"/>
              </w:rPr>
            </w:pPr>
            <w:r w:rsidRPr="009A5899">
              <w:rPr>
                <w:b/>
                <w:sz w:val="18"/>
                <w:szCs w:val="18"/>
              </w:rPr>
              <w:t>Caso de Uso</w:t>
            </w:r>
          </w:p>
        </w:tc>
      </w:tr>
      <w:tr w:rsidR="008211DF" w14:paraId="756CA1C3" w14:textId="77777777" w:rsidTr="0025716D">
        <w:tc>
          <w:tcPr>
            <w:tcW w:w="1128" w:type="dxa"/>
          </w:tcPr>
          <w:p w14:paraId="5B36E480" w14:textId="77777777" w:rsidR="008211DF" w:rsidRPr="009A5899" w:rsidRDefault="008140C3" w:rsidP="009F15CB">
            <w:pPr>
              <w:jc w:val="center"/>
              <w:rPr>
                <w:sz w:val="18"/>
                <w:szCs w:val="18"/>
              </w:rPr>
            </w:pPr>
            <w:r w:rsidRPr="009A5899">
              <w:rPr>
                <w:sz w:val="18"/>
                <w:szCs w:val="18"/>
              </w:rPr>
              <w:t>RF01</w:t>
            </w:r>
          </w:p>
        </w:tc>
        <w:tc>
          <w:tcPr>
            <w:tcW w:w="6635" w:type="dxa"/>
          </w:tcPr>
          <w:p w14:paraId="63E8E21B" w14:textId="77777777"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14:paraId="78371D51"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67E712EE" w14:textId="77777777" w:rsidTr="0025716D">
        <w:tc>
          <w:tcPr>
            <w:tcW w:w="1128" w:type="dxa"/>
          </w:tcPr>
          <w:p w14:paraId="6386A10F" w14:textId="77777777" w:rsidR="008211DF" w:rsidRPr="009A5899" w:rsidRDefault="008140C3" w:rsidP="009F15CB">
            <w:pPr>
              <w:jc w:val="center"/>
              <w:rPr>
                <w:sz w:val="18"/>
                <w:szCs w:val="18"/>
              </w:rPr>
            </w:pPr>
            <w:r w:rsidRPr="009A5899">
              <w:rPr>
                <w:sz w:val="18"/>
                <w:szCs w:val="18"/>
              </w:rPr>
              <w:t>RF02</w:t>
            </w:r>
          </w:p>
        </w:tc>
        <w:tc>
          <w:tcPr>
            <w:tcW w:w="6635" w:type="dxa"/>
          </w:tcPr>
          <w:p w14:paraId="3EDDB9F4" w14:textId="77777777"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14:paraId="5B33A8FF"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409A1EFE" w14:textId="77777777" w:rsidTr="000926E5">
        <w:trPr>
          <w:trHeight w:val="660"/>
        </w:trPr>
        <w:tc>
          <w:tcPr>
            <w:tcW w:w="1128" w:type="dxa"/>
          </w:tcPr>
          <w:p w14:paraId="26CE1B90" w14:textId="77777777" w:rsidR="008211DF" w:rsidRPr="009A5899" w:rsidRDefault="008140C3" w:rsidP="009F15CB">
            <w:pPr>
              <w:jc w:val="center"/>
              <w:rPr>
                <w:sz w:val="18"/>
                <w:szCs w:val="18"/>
              </w:rPr>
            </w:pPr>
            <w:r w:rsidRPr="009A5899">
              <w:rPr>
                <w:sz w:val="18"/>
                <w:szCs w:val="18"/>
              </w:rPr>
              <w:t>RF03</w:t>
            </w:r>
          </w:p>
        </w:tc>
        <w:tc>
          <w:tcPr>
            <w:tcW w:w="6635" w:type="dxa"/>
          </w:tcPr>
          <w:p w14:paraId="4C043AC1" w14:textId="77777777"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14:paraId="594ED6FA" w14:textId="77777777" w:rsidR="008211DF" w:rsidRPr="009A5899" w:rsidRDefault="005560AD" w:rsidP="009F15CB">
            <w:pPr>
              <w:jc w:val="center"/>
              <w:rPr>
                <w:sz w:val="18"/>
                <w:szCs w:val="18"/>
              </w:rPr>
            </w:pPr>
            <w:r w:rsidRPr="009A5899">
              <w:rPr>
                <w:sz w:val="18"/>
                <w:szCs w:val="18"/>
              </w:rPr>
              <w:t>UC01</w:t>
            </w:r>
          </w:p>
        </w:tc>
      </w:tr>
      <w:tr w:rsidR="0025716D" w14:paraId="009A8C10" w14:textId="77777777" w:rsidTr="0025716D">
        <w:tc>
          <w:tcPr>
            <w:tcW w:w="1128" w:type="dxa"/>
          </w:tcPr>
          <w:p w14:paraId="73A3DEDF" w14:textId="77777777" w:rsidR="0025716D" w:rsidRPr="009A5899" w:rsidRDefault="0025716D" w:rsidP="009F15CB">
            <w:pPr>
              <w:jc w:val="center"/>
              <w:rPr>
                <w:sz w:val="18"/>
                <w:szCs w:val="18"/>
              </w:rPr>
            </w:pPr>
            <w:r w:rsidRPr="009A5899">
              <w:rPr>
                <w:sz w:val="18"/>
                <w:szCs w:val="18"/>
              </w:rPr>
              <w:t>RF04</w:t>
            </w:r>
          </w:p>
        </w:tc>
        <w:tc>
          <w:tcPr>
            <w:tcW w:w="6635" w:type="dxa"/>
          </w:tcPr>
          <w:p w14:paraId="70AA00BA" w14:textId="77777777"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14:paraId="44EAD92E" w14:textId="77777777" w:rsidR="0025716D" w:rsidRPr="009A5899" w:rsidRDefault="0025716D" w:rsidP="009F15CB">
            <w:pPr>
              <w:jc w:val="center"/>
              <w:rPr>
                <w:sz w:val="18"/>
                <w:szCs w:val="18"/>
              </w:rPr>
            </w:pPr>
            <w:r w:rsidRPr="009A5899">
              <w:rPr>
                <w:sz w:val="18"/>
                <w:szCs w:val="18"/>
              </w:rPr>
              <w:t>UC01</w:t>
            </w:r>
          </w:p>
        </w:tc>
      </w:tr>
      <w:tr w:rsidR="005560AD" w14:paraId="2AE82B20" w14:textId="77777777" w:rsidTr="0025716D">
        <w:tc>
          <w:tcPr>
            <w:tcW w:w="1128" w:type="dxa"/>
          </w:tcPr>
          <w:p w14:paraId="43FBE6D4"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14:paraId="31D32284" w14:textId="77777777"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14:paraId="0BDFFC8C" w14:textId="77777777" w:rsidR="005560AD" w:rsidRPr="009A5899" w:rsidRDefault="005560AD" w:rsidP="009F15CB">
            <w:pPr>
              <w:jc w:val="center"/>
              <w:rPr>
                <w:sz w:val="18"/>
                <w:szCs w:val="18"/>
              </w:rPr>
            </w:pPr>
            <w:r w:rsidRPr="009A5899">
              <w:rPr>
                <w:sz w:val="18"/>
                <w:szCs w:val="18"/>
              </w:rPr>
              <w:t>UC01</w:t>
            </w:r>
          </w:p>
        </w:tc>
      </w:tr>
      <w:tr w:rsidR="005560AD" w14:paraId="5B99C100" w14:textId="77777777" w:rsidTr="0025716D">
        <w:tc>
          <w:tcPr>
            <w:tcW w:w="1128" w:type="dxa"/>
          </w:tcPr>
          <w:p w14:paraId="27CB412B"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14:paraId="3B8FE098" w14:textId="77777777"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14:paraId="19A7F61F" w14:textId="77777777" w:rsidR="005560AD" w:rsidRPr="009A5899" w:rsidRDefault="005560AD" w:rsidP="009F15CB">
            <w:pPr>
              <w:jc w:val="center"/>
              <w:rPr>
                <w:sz w:val="18"/>
                <w:szCs w:val="18"/>
              </w:rPr>
            </w:pPr>
            <w:r w:rsidRPr="009A5899">
              <w:rPr>
                <w:sz w:val="18"/>
                <w:szCs w:val="18"/>
              </w:rPr>
              <w:t>UC01</w:t>
            </w:r>
          </w:p>
        </w:tc>
      </w:tr>
      <w:tr w:rsidR="000926E5" w14:paraId="3B8BCB8D" w14:textId="77777777" w:rsidTr="0025716D">
        <w:tc>
          <w:tcPr>
            <w:tcW w:w="1128" w:type="dxa"/>
          </w:tcPr>
          <w:p w14:paraId="348E109E" w14:textId="6A262FCD" w:rsidR="000926E5" w:rsidRPr="009A5899" w:rsidRDefault="00287F3D" w:rsidP="0025716D">
            <w:pPr>
              <w:jc w:val="center"/>
              <w:rPr>
                <w:sz w:val="18"/>
                <w:szCs w:val="18"/>
              </w:rPr>
            </w:pPr>
            <w:r w:rsidRPr="009A5899">
              <w:rPr>
                <w:sz w:val="18"/>
                <w:szCs w:val="18"/>
              </w:rPr>
              <w:t>RF07</w:t>
            </w:r>
          </w:p>
        </w:tc>
        <w:tc>
          <w:tcPr>
            <w:tcW w:w="6635" w:type="dxa"/>
          </w:tcPr>
          <w:p w14:paraId="49203B4A" w14:textId="77777777"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14:paraId="748F6111" w14:textId="77777777" w:rsidR="000926E5" w:rsidRPr="009A5899" w:rsidRDefault="000926E5" w:rsidP="009F15CB">
            <w:pPr>
              <w:jc w:val="center"/>
              <w:rPr>
                <w:sz w:val="18"/>
                <w:szCs w:val="18"/>
              </w:rPr>
            </w:pPr>
            <w:r w:rsidRPr="009A5899">
              <w:rPr>
                <w:sz w:val="18"/>
                <w:szCs w:val="18"/>
              </w:rPr>
              <w:t>UC01</w:t>
            </w:r>
          </w:p>
        </w:tc>
      </w:tr>
    </w:tbl>
    <w:p w14:paraId="7D0CBC28" w14:textId="77777777" w:rsidR="008211DF" w:rsidRDefault="007F40EF" w:rsidP="00D170D8">
      <w:pPr>
        <w:jc w:val="center"/>
        <w:rPr>
          <w:b/>
          <w:sz w:val="20"/>
        </w:rPr>
      </w:pPr>
      <w:r>
        <w:rPr>
          <w:b/>
          <w:sz w:val="20"/>
        </w:rPr>
        <w:t>Fonte: Elaborada pelo Autor</w:t>
      </w:r>
    </w:p>
    <w:p w14:paraId="2711543F" w14:textId="77777777" w:rsidR="005161AB" w:rsidRDefault="005161AB">
      <w:pPr>
        <w:spacing w:after="160" w:line="240" w:lineRule="auto"/>
        <w:jc w:val="left"/>
        <w:rPr>
          <w:b/>
          <w:sz w:val="20"/>
        </w:rPr>
      </w:pPr>
      <w:r>
        <w:rPr>
          <w:b/>
          <w:sz w:val="20"/>
        </w:rPr>
        <w:br w:type="page"/>
      </w:r>
    </w:p>
    <w:p w14:paraId="1BD40887" w14:textId="5604C647" w:rsidR="004B0AEA" w:rsidRDefault="009337B0" w:rsidP="00D170D8">
      <w:pPr>
        <w:jc w:val="center"/>
        <w:rPr>
          <w:b/>
          <w:sz w:val="20"/>
        </w:rPr>
      </w:pPr>
      <w:r>
        <w:rPr>
          <w:b/>
          <w:sz w:val="20"/>
        </w:rPr>
        <w:lastRenderedPageBreak/>
        <w:t xml:space="preserve">Tabela </w:t>
      </w:r>
      <w:r w:rsidR="009A5899">
        <w:rPr>
          <w:b/>
          <w:sz w:val="20"/>
        </w:rPr>
        <w:t xml:space="preserve">5 </w:t>
      </w:r>
      <w:r>
        <w:rPr>
          <w:b/>
          <w:sz w:val="20"/>
        </w:rPr>
        <w:t>– Requisitos não funcionais da aplicação</w:t>
      </w:r>
    </w:p>
    <w:p w14:paraId="76FFFFEF" w14:textId="77777777" w:rsidR="001E3187" w:rsidRPr="009337B0" w:rsidRDefault="001E3187" w:rsidP="009337B0">
      <w:pPr>
        <w:jc w:val="left"/>
        <w:rPr>
          <w:b/>
          <w:sz w:val="20"/>
        </w:rPr>
      </w:pPr>
    </w:p>
    <w:tbl>
      <w:tblPr>
        <w:tblStyle w:val="Tabelacomgrade"/>
        <w:tblW w:w="0" w:type="auto"/>
        <w:tblLayout w:type="fixed"/>
        <w:tblLook w:val="04A0" w:firstRow="1" w:lastRow="0" w:firstColumn="1" w:lastColumn="0" w:noHBand="0" w:noVBand="1"/>
      </w:tblPr>
      <w:tblGrid>
        <w:gridCol w:w="1242"/>
        <w:gridCol w:w="8045"/>
      </w:tblGrid>
      <w:tr w:rsidR="00637456" w14:paraId="36BBE7BF" w14:textId="77777777" w:rsidTr="005A2700">
        <w:tc>
          <w:tcPr>
            <w:tcW w:w="9287" w:type="dxa"/>
            <w:gridSpan w:val="2"/>
            <w:shd w:val="clear" w:color="auto" w:fill="D9D9D9" w:themeFill="background1" w:themeFillShade="D9"/>
          </w:tcPr>
          <w:p w14:paraId="3057E368"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E8AA7BF" w14:textId="77777777" w:rsidTr="005A2700">
        <w:tc>
          <w:tcPr>
            <w:tcW w:w="1242" w:type="dxa"/>
          </w:tcPr>
          <w:p w14:paraId="61B6517E" w14:textId="77777777" w:rsidR="00637456" w:rsidRPr="00815B55" w:rsidRDefault="00637456" w:rsidP="00637456">
            <w:pPr>
              <w:jc w:val="center"/>
              <w:rPr>
                <w:b/>
                <w:sz w:val="18"/>
                <w:szCs w:val="18"/>
              </w:rPr>
            </w:pPr>
            <w:r w:rsidRPr="00815B55">
              <w:rPr>
                <w:b/>
                <w:sz w:val="18"/>
                <w:szCs w:val="18"/>
              </w:rPr>
              <w:t>Requisito</w:t>
            </w:r>
          </w:p>
        </w:tc>
        <w:tc>
          <w:tcPr>
            <w:tcW w:w="8045" w:type="dxa"/>
          </w:tcPr>
          <w:p w14:paraId="2A613713" w14:textId="77777777" w:rsidR="00637456" w:rsidRPr="00815B55" w:rsidRDefault="00637456" w:rsidP="00637456">
            <w:pPr>
              <w:jc w:val="center"/>
              <w:rPr>
                <w:b/>
                <w:sz w:val="18"/>
                <w:szCs w:val="18"/>
              </w:rPr>
            </w:pPr>
            <w:r w:rsidRPr="00815B55">
              <w:rPr>
                <w:b/>
                <w:sz w:val="18"/>
                <w:szCs w:val="18"/>
              </w:rPr>
              <w:t>Descrição</w:t>
            </w:r>
          </w:p>
        </w:tc>
      </w:tr>
      <w:tr w:rsidR="00637456" w14:paraId="6A65BFD4" w14:textId="77777777" w:rsidTr="005A2700">
        <w:tc>
          <w:tcPr>
            <w:tcW w:w="1242" w:type="dxa"/>
          </w:tcPr>
          <w:p w14:paraId="58522E0A" w14:textId="77777777" w:rsidR="00637456" w:rsidRPr="00815B55" w:rsidRDefault="00637456" w:rsidP="00637456">
            <w:pPr>
              <w:jc w:val="center"/>
              <w:rPr>
                <w:sz w:val="18"/>
                <w:szCs w:val="18"/>
              </w:rPr>
            </w:pPr>
            <w:r w:rsidRPr="00815B55">
              <w:rPr>
                <w:sz w:val="18"/>
                <w:szCs w:val="18"/>
              </w:rPr>
              <w:t>RNF01</w:t>
            </w:r>
          </w:p>
        </w:tc>
        <w:tc>
          <w:tcPr>
            <w:tcW w:w="8045" w:type="dxa"/>
          </w:tcPr>
          <w:p w14:paraId="63BD25F3" w14:textId="103786D6"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14:paraId="6704022E" w14:textId="77777777" w:rsidTr="005A2700">
        <w:tc>
          <w:tcPr>
            <w:tcW w:w="1242" w:type="dxa"/>
          </w:tcPr>
          <w:p w14:paraId="5C7D1F13" w14:textId="77777777" w:rsidR="00637456" w:rsidRPr="00815B55" w:rsidRDefault="00637456" w:rsidP="00637456">
            <w:pPr>
              <w:jc w:val="center"/>
              <w:rPr>
                <w:sz w:val="18"/>
                <w:szCs w:val="18"/>
              </w:rPr>
            </w:pPr>
            <w:r w:rsidRPr="00815B55">
              <w:rPr>
                <w:sz w:val="18"/>
                <w:szCs w:val="18"/>
              </w:rPr>
              <w:t>RNF02</w:t>
            </w:r>
          </w:p>
        </w:tc>
        <w:tc>
          <w:tcPr>
            <w:tcW w:w="8045" w:type="dxa"/>
          </w:tcPr>
          <w:p w14:paraId="471E0DCB" w14:textId="77777777"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14:paraId="74176E42" w14:textId="77777777" w:rsidTr="005A2700">
        <w:tc>
          <w:tcPr>
            <w:tcW w:w="1242" w:type="dxa"/>
          </w:tcPr>
          <w:p w14:paraId="1FD48BF5" w14:textId="77777777" w:rsidR="00637456" w:rsidRPr="00815B55" w:rsidRDefault="00637456" w:rsidP="00637456">
            <w:pPr>
              <w:jc w:val="center"/>
              <w:rPr>
                <w:sz w:val="18"/>
                <w:szCs w:val="18"/>
              </w:rPr>
            </w:pPr>
            <w:r w:rsidRPr="00815B55">
              <w:rPr>
                <w:sz w:val="18"/>
                <w:szCs w:val="18"/>
              </w:rPr>
              <w:t>RNF03</w:t>
            </w:r>
          </w:p>
        </w:tc>
        <w:tc>
          <w:tcPr>
            <w:tcW w:w="8045" w:type="dxa"/>
          </w:tcPr>
          <w:p w14:paraId="380A0966" w14:textId="77777777"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14:paraId="59E5AC2D" w14:textId="77777777" w:rsidTr="005A2700">
        <w:tc>
          <w:tcPr>
            <w:tcW w:w="1242" w:type="dxa"/>
          </w:tcPr>
          <w:p w14:paraId="41EDE2DF" w14:textId="77777777" w:rsidR="00731DA9" w:rsidRPr="00815B55" w:rsidRDefault="00731DA9" w:rsidP="00637456">
            <w:pPr>
              <w:jc w:val="center"/>
              <w:rPr>
                <w:sz w:val="18"/>
                <w:szCs w:val="18"/>
              </w:rPr>
            </w:pPr>
            <w:r w:rsidRPr="00815B55">
              <w:rPr>
                <w:sz w:val="18"/>
                <w:szCs w:val="18"/>
              </w:rPr>
              <w:t>RNF04</w:t>
            </w:r>
          </w:p>
        </w:tc>
        <w:tc>
          <w:tcPr>
            <w:tcW w:w="8045" w:type="dxa"/>
          </w:tcPr>
          <w:p w14:paraId="5E255974" w14:textId="77777777"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14:paraId="6103E21B" w14:textId="77777777" w:rsidTr="005A2700">
        <w:tc>
          <w:tcPr>
            <w:tcW w:w="1242" w:type="dxa"/>
          </w:tcPr>
          <w:p w14:paraId="5B0B2FE9" w14:textId="3D3C6894" w:rsidR="00637456" w:rsidRPr="00815B55" w:rsidRDefault="00287F3D" w:rsidP="00287F3D">
            <w:pPr>
              <w:jc w:val="center"/>
              <w:rPr>
                <w:sz w:val="18"/>
                <w:szCs w:val="18"/>
              </w:rPr>
            </w:pPr>
            <w:r w:rsidRPr="00815B55">
              <w:rPr>
                <w:sz w:val="18"/>
                <w:szCs w:val="18"/>
              </w:rPr>
              <w:t>RNF05</w:t>
            </w:r>
          </w:p>
        </w:tc>
        <w:tc>
          <w:tcPr>
            <w:tcW w:w="8045" w:type="dxa"/>
          </w:tcPr>
          <w:p w14:paraId="5739D742" w14:textId="77777777"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14:paraId="55DD98E6" w14:textId="77777777" w:rsidTr="005A2700">
        <w:tc>
          <w:tcPr>
            <w:tcW w:w="1242" w:type="dxa"/>
          </w:tcPr>
          <w:p w14:paraId="6D060B8F" w14:textId="5184CF61" w:rsidR="00637456" w:rsidRPr="00815B55" w:rsidRDefault="00287F3D" w:rsidP="00287F3D">
            <w:pPr>
              <w:jc w:val="center"/>
              <w:rPr>
                <w:sz w:val="18"/>
                <w:szCs w:val="18"/>
              </w:rPr>
            </w:pPr>
            <w:r w:rsidRPr="00815B55">
              <w:rPr>
                <w:sz w:val="18"/>
                <w:szCs w:val="18"/>
              </w:rPr>
              <w:t>RNF06</w:t>
            </w:r>
          </w:p>
        </w:tc>
        <w:tc>
          <w:tcPr>
            <w:tcW w:w="8045" w:type="dxa"/>
          </w:tcPr>
          <w:p w14:paraId="1BF6606B" w14:textId="77777777"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14:paraId="313F99F4" w14:textId="77777777" w:rsidR="00637456" w:rsidRPr="009337B0" w:rsidRDefault="009337B0" w:rsidP="00D170D8">
      <w:pPr>
        <w:jc w:val="center"/>
        <w:rPr>
          <w:b/>
          <w:sz w:val="20"/>
        </w:rPr>
      </w:pPr>
      <w:r>
        <w:rPr>
          <w:b/>
          <w:sz w:val="20"/>
        </w:rPr>
        <w:t>Fonte: Elaborada pelo Autor</w:t>
      </w:r>
    </w:p>
    <w:p w14:paraId="7001FCC8" w14:textId="77777777" w:rsidR="00AF2565" w:rsidRDefault="00AF2565" w:rsidP="00E94B09"/>
    <w:p w14:paraId="174B6804" w14:textId="6F149F5E" w:rsidR="00684E1A" w:rsidRDefault="0052361D" w:rsidP="007B536F">
      <w:pPr>
        <w:pStyle w:val="Ttulo1"/>
      </w:pPr>
      <w:bookmarkStart w:id="34" w:name="_Toc33871127"/>
      <w:proofErr w:type="gramStart"/>
      <w:r>
        <w:t>4</w:t>
      </w:r>
      <w:r w:rsidR="00AF2565">
        <w:t xml:space="preserve">.4 </w:t>
      </w:r>
      <w:r w:rsidR="00AA78C2">
        <w:t>Modelo</w:t>
      </w:r>
      <w:proofErr w:type="gramEnd"/>
      <w:r w:rsidR="00AA78C2">
        <w:t xml:space="preserve"> de </w:t>
      </w:r>
      <w:r w:rsidR="00AF2565">
        <w:t>Casos de Uso</w:t>
      </w:r>
      <w:bookmarkEnd w:id="34"/>
    </w:p>
    <w:p w14:paraId="148F26AD" w14:textId="77777777" w:rsidR="00EA4573" w:rsidRPr="00EA4573" w:rsidRDefault="00EA4573" w:rsidP="00EA4573"/>
    <w:p w14:paraId="42E20F89" w14:textId="69936F38"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594F63" w:rsidRPr="00594F63">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8F579F">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594F63" w:rsidRPr="00594F63">
        <w:rPr>
          <w:noProof/>
        </w:rPr>
        <w:t>(BEZERRA, 2015)</w:t>
      </w:r>
      <w:r w:rsidR="008F579F">
        <w:fldChar w:fldCharType="end"/>
      </w:r>
      <w:r w:rsidR="008F579F">
        <w:t>.</w:t>
      </w:r>
    </w:p>
    <w:p w14:paraId="7441C6FE" w14:textId="62A551EA" w:rsidR="005A2700" w:rsidRDefault="00AF2565" w:rsidP="00F04874">
      <w:pPr>
        <w:ind w:firstLine="709"/>
      </w:pPr>
      <w:r>
        <w:t xml:space="preserve">Na </w:t>
      </w:r>
      <w:r w:rsidR="00E75361">
        <w:t>visão d</w:t>
      </w:r>
      <w:r>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t>.</w:t>
      </w:r>
    </w:p>
    <w:p w14:paraId="028EE99E" w14:textId="7B4471EB" w:rsidR="00684E1A" w:rsidRDefault="00684E1A" w:rsidP="00F04874">
      <w:pPr>
        <w:ind w:firstLine="709"/>
        <w:rPr>
          <w:b/>
          <w:sz w:val="20"/>
        </w:rPr>
      </w:pPr>
    </w:p>
    <w:p w14:paraId="3FA505BA" w14:textId="77777777"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14:paraId="0283D787" w14:textId="77777777" w:rsidR="001E3187" w:rsidRPr="00E75361" w:rsidRDefault="001E3187" w:rsidP="00C05DDE">
      <w:pPr>
        <w:jc w:val="center"/>
        <w:rPr>
          <w:b/>
          <w:sz w:val="20"/>
        </w:rPr>
      </w:pPr>
    </w:p>
    <w:p w14:paraId="38D9744F" w14:textId="77777777" w:rsidR="00AF2565" w:rsidRDefault="00AF2565" w:rsidP="00AF2565">
      <w:pPr>
        <w:jc w:val="center"/>
      </w:pPr>
      <w:r>
        <w:rPr>
          <w:noProof/>
          <w:lang w:eastAsia="pt-BR"/>
        </w:rPr>
        <w:drawing>
          <wp:inline distT="0" distB="0" distL="0" distR="0" wp14:anchorId="374A90DB" wp14:editId="647EAF30">
            <wp:extent cx="3777343" cy="1826824"/>
            <wp:effectExtent l="0" t="0" r="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88893" cy="1832410"/>
                    </a:xfrm>
                    <a:prstGeom prst="rect">
                      <a:avLst/>
                    </a:prstGeom>
                  </pic:spPr>
                </pic:pic>
              </a:graphicData>
            </a:graphic>
          </wp:inline>
        </w:drawing>
      </w:r>
    </w:p>
    <w:p w14:paraId="094FCCF9" w14:textId="77777777" w:rsidR="00AF2565" w:rsidRPr="00E75361" w:rsidRDefault="00E75361" w:rsidP="00C05DDE">
      <w:pPr>
        <w:jc w:val="center"/>
        <w:rPr>
          <w:b/>
          <w:sz w:val="20"/>
        </w:rPr>
      </w:pPr>
      <w:r>
        <w:rPr>
          <w:b/>
          <w:sz w:val="20"/>
        </w:rPr>
        <w:t>Fonte: Elaborada pelo Autor</w:t>
      </w:r>
    </w:p>
    <w:p w14:paraId="589A8844" w14:textId="0BD34481" w:rsidR="00AF2565" w:rsidRDefault="00AF2565" w:rsidP="00F04874">
      <w:pPr>
        <w:ind w:firstLine="709"/>
      </w:pPr>
      <w:r>
        <w:lastRenderedPageBreak/>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14:paraId="3B6A8DD1" w14:textId="77777777" w:rsidR="00246861" w:rsidRDefault="00246861" w:rsidP="00AF2565"/>
    <w:p w14:paraId="01CF6119" w14:textId="42F7AD5A"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14:paraId="354DBE21" w14:textId="77777777"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976"/>
      </w:tblGrid>
      <w:tr w:rsidR="00246861" w14:paraId="45D11A20" w14:textId="77777777" w:rsidTr="00854DE2">
        <w:tc>
          <w:tcPr>
            <w:tcW w:w="9211" w:type="dxa"/>
            <w:gridSpan w:val="2"/>
            <w:shd w:val="clear" w:color="auto" w:fill="D9D9D9" w:themeFill="background1" w:themeFillShade="D9"/>
          </w:tcPr>
          <w:p w14:paraId="0BCCAB37" w14:textId="77777777"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14:paraId="6EA87B4A" w14:textId="77777777" w:rsidTr="00246861">
        <w:tc>
          <w:tcPr>
            <w:tcW w:w="2235" w:type="dxa"/>
            <w:shd w:val="clear" w:color="auto" w:fill="D9D9D9" w:themeFill="background1" w:themeFillShade="D9"/>
          </w:tcPr>
          <w:p w14:paraId="01E4107E" w14:textId="77777777"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14:paraId="255951EB" w14:textId="77777777"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14:paraId="033EEE64" w14:textId="77777777" w:rsidTr="00246861">
        <w:tc>
          <w:tcPr>
            <w:tcW w:w="2235" w:type="dxa"/>
            <w:shd w:val="clear" w:color="auto" w:fill="D9D9D9" w:themeFill="background1" w:themeFillShade="D9"/>
          </w:tcPr>
          <w:p w14:paraId="508EAB56" w14:textId="77777777"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14:paraId="0C4FD9FD" w14:textId="77777777"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14:paraId="6E6A66EB"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14:paraId="02FB456D" w14:textId="77777777"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14:paraId="7CA32A6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14:paraId="1A9EC063"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14:paraId="5747500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14:paraId="65D63A5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14:paraId="668909F9" w14:textId="32C24125"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14:paraId="325084A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14:paraId="55FDC36C" w14:textId="77777777"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14:paraId="4C146E11" w14:textId="77777777" w:rsidTr="00246861">
        <w:tc>
          <w:tcPr>
            <w:tcW w:w="2235" w:type="dxa"/>
            <w:shd w:val="clear" w:color="auto" w:fill="D9D9D9" w:themeFill="background1" w:themeFillShade="D9"/>
          </w:tcPr>
          <w:p w14:paraId="0D52B6A3" w14:textId="6149EE0C" w:rsidR="00246861" w:rsidRPr="00EA4573" w:rsidRDefault="002D2BDF" w:rsidP="00246861">
            <w:pPr>
              <w:jc w:val="left"/>
              <w:rPr>
                <w:color w:val="000000" w:themeColor="text1"/>
                <w:sz w:val="18"/>
                <w:szCs w:val="18"/>
              </w:rPr>
            </w:pPr>
            <w:proofErr w:type="gramStart"/>
            <w:r w:rsidRPr="00EA4573">
              <w:rPr>
                <w:color w:val="000000" w:themeColor="text1"/>
                <w:sz w:val="18"/>
                <w:szCs w:val="18"/>
              </w:rPr>
              <w:t>Pós condições</w:t>
            </w:r>
            <w:proofErr w:type="gramEnd"/>
            <w:r w:rsidRPr="00EA4573">
              <w:rPr>
                <w:color w:val="000000" w:themeColor="text1"/>
                <w:sz w:val="18"/>
                <w:szCs w:val="18"/>
              </w:rPr>
              <w:t>:</w:t>
            </w:r>
          </w:p>
        </w:tc>
        <w:tc>
          <w:tcPr>
            <w:tcW w:w="6976" w:type="dxa"/>
          </w:tcPr>
          <w:p w14:paraId="393547E8" w14:textId="6C3E38BE"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14:paraId="6507DFE9" w14:textId="2A13D0ED" w:rsidR="008C3289" w:rsidRPr="00E75361" w:rsidRDefault="00E15269" w:rsidP="00F74408">
      <w:pPr>
        <w:jc w:val="center"/>
        <w:rPr>
          <w:b/>
          <w:sz w:val="20"/>
        </w:rPr>
      </w:pPr>
      <w:r>
        <w:rPr>
          <w:b/>
          <w:sz w:val="20"/>
        </w:rPr>
        <w:t>Fonte: Elaborada pelo Autor</w:t>
      </w:r>
    </w:p>
    <w:p w14:paraId="1ABF4600" w14:textId="77777777" w:rsidR="00246861" w:rsidRDefault="00246861" w:rsidP="008C3289">
      <w:pPr>
        <w:jc w:val="center"/>
      </w:pPr>
    </w:p>
    <w:p w14:paraId="36ED2E97" w14:textId="77777777" w:rsidR="00424A87" w:rsidRDefault="0052361D" w:rsidP="00310E7A">
      <w:pPr>
        <w:pStyle w:val="Ttulo2"/>
      </w:pPr>
      <w:bookmarkStart w:id="35" w:name="_Toc33871128"/>
      <w:proofErr w:type="gramStart"/>
      <w:r>
        <w:t>4</w:t>
      </w:r>
      <w:r w:rsidR="00345D68">
        <w:t xml:space="preserve">.5 </w:t>
      </w:r>
      <w:r w:rsidR="001D7A2E">
        <w:t>Modelagem</w:t>
      </w:r>
      <w:proofErr w:type="gramEnd"/>
      <w:r w:rsidR="001D7A2E">
        <w:t xml:space="preserve"> de classes</w:t>
      </w:r>
      <w:bookmarkEnd w:id="35"/>
    </w:p>
    <w:p w14:paraId="39F2D7AE" w14:textId="77777777" w:rsidR="000666E3" w:rsidRPr="000666E3" w:rsidRDefault="000666E3" w:rsidP="000666E3"/>
    <w:p w14:paraId="4421205C" w14:textId="6A2F8D93"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594F63" w:rsidRPr="00594F63">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14:paraId="45E34A87" w14:textId="1AD57CF5"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w:t>
      </w:r>
    </w:p>
    <w:p w14:paraId="4B179B94" w14:textId="040ADDBA" w:rsidR="003A314E" w:rsidRDefault="00FC04D5" w:rsidP="00E15269">
      <w:r>
        <w:lastRenderedPageBreak/>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14:paraId="4497F2E0" w14:textId="1A94D60E" w:rsidR="00FC04D5" w:rsidRDefault="00FC04D5" w:rsidP="00E15269"/>
    <w:p w14:paraId="144D4794" w14:textId="504D9345" w:rsidR="00FC04D5" w:rsidRDefault="00FC04D5" w:rsidP="003A314E">
      <w:pPr>
        <w:spacing w:after="160" w:line="240" w:lineRule="auto"/>
        <w:jc w:val="center"/>
        <w:rPr>
          <w:b/>
          <w:sz w:val="20"/>
          <w:szCs w:val="20"/>
        </w:rPr>
      </w:pPr>
      <w:r>
        <w:rPr>
          <w:b/>
          <w:sz w:val="20"/>
          <w:szCs w:val="20"/>
        </w:rPr>
        <w:t xml:space="preserve">Figura 12 – Diagrama de classes de análise do </w:t>
      </w:r>
      <w:proofErr w:type="gramStart"/>
      <w:r>
        <w:rPr>
          <w:b/>
          <w:sz w:val="20"/>
          <w:szCs w:val="20"/>
        </w:rPr>
        <w:t>DashGen</w:t>
      </w:r>
      <w:proofErr w:type="gramEnd"/>
    </w:p>
    <w:p w14:paraId="3904C534" w14:textId="77777777" w:rsidR="003A314E" w:rsidRDefault="003A314E" w:rsidP="003A314E">
      <w:pPr>
        <w:spacing w:after="160" w:line="240" w:lineRule="auto"/>
        <w:jc w:val="center"/>
        <w:rPr>
          <w:b/>
          <w:sz w:val="20"/>
          <w:szCs w:val="20"/>
        </w:rPr>
      </w:pPr>
    </w:p>
    <w:p w14:paraId="73BFC830" w14:textId="77777777" w:rsidR="0025109C" w:rsidRDefault="0025109C" w:rsidP="0025109C">
      <w:pPr>
        <w:jc w:val="center"/>
        <w:rPr>
          <w:b/>
          <w:sz w:val="20"/>
          <w:szCs w:val="20"/>
        </w:rPr>
      </w:pPr>
      <w:r>
        <w:rPr>
          <w:b/>
          <w:noProof/>
          <w:sz w:val="20"/>
          <w:szCs w:val="20"/>
          <w:lang w:eastAsia="pt-BR"/>
        </w:rPr>
        <w:drawing>
          <wp:inline distT="0" distB="0" distL="0" distR="0" wp14:anchorId="2885C301" wp14:editId="31762CCF">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3075" cy="4205237"/>
                    </a:xfrm>
                    <a:prstGeom prst="rect">
                      <a:avLst/>
                    </a:prstGeom>
                  </pic:spPr>
                </pic:pic>
              </a:graphicData>
            </a:graphic>
          </wp:inline>
        </w:drawing>
      </w:r>
    </w:p>
    <w:p w14:paraId="1F6FC7F6" w14:textId="565E104D" w:rsidR="0025109C" w:rsidRDefault="0025109C" w:rsidP="00D55A63">
      <w:pPr>
        <w:jc w:val="center"/>
      </w:pPr>
      <w:r>
        <w:rPr>
          <w:b/>
          <w:sz w:val="20"/>
          <w:szCs w:val="20"/>
        </w:rPr>
        <w:t xml:space="preserve">Fonte: Elaborada pelo </w:t>
      </w:r>
      <w:r w:rsidR="00FC04D5">
        <w:rPr>
          <w:b/>
          <w:sz w:val="20"/>
          <w:szCs w:val="20"/>
        </w:rPr>
        <w:t>Autor</w:t>
      </w:r>
    </w:p>
    <w:p w14:paraId="770003DA" w14:textId="77777777" w:rsidR="00F04874" w:rsidRDefault="001D7A2E" w:rsidP="001D7A2E">
      <w:r>
        <w:tab/>
      </w:r>
    </w:p>
    <w:p w14:paraId="1E56D8D9" w14:textId="6F4D90FD"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00594F63" w:rsidRPr="00594F63">
        <w:rPr>
          <w:noProof/>
        </w:rPr>
        <w:t>(TEAM DC.JS, 2018)</w:t>
      </w:r>
      <w:r>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w:t>
      </w:r>
      <w:r>
        <w:lastRenderedPageBreak/>
        <w:t xml:space="preserve">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94F63" w:rsidRPr="00594F63">
        <w:rPr>
          <w:noProof/>
        </w:rPr>
        <w:t>(ASTAH, 2019)</w:t>
      </w:r>
      <w:r w:rsidR="00564887">
        <w:fldChar w:fldCharType="end"/>
      </w:r>
      <w:r w:rsidR="00564887">
        <w:t>.</w:t>
      </w:r>
    </w:p>
    <w:p w14:paraId="04C9C451" w14:textId="77777777" w:rsidR="00564887" w:rsidRDefault="00564887" w:rsidP="001D7A2E"/>
    <w:p w14:paraId="18BBBEB6" w14:textId="77777777" w:rsidR="00564887" w:rsidRDefault="00564887" w:rsidP="00D81199">
      <w:pPr>
        <w:spacing w:after="160" w:line="240" w:lineRule="auto"/>
        <w:jc w:val="center"/>
        <w:rPr>
          <w:b/>
          <w:sz w:val="20"/>
          <w:szCs w:val="20"/>
        </w:rPr>
      </w:pPr>
      <w:r>
        <w:rPr>
          <w:b/>
          <w:sz w:val="20"/>
          <w:szCs w:val="20"/>
        </w:rPr>
        <w:t xml:space="preserve">Figura 13 – Diagrama de Classes de Implementação </w:t>
      </w:r>
      <w:proofErr w:type="gramStart"/>
      <w:r>
        <w:rPr>
          <w:b/>
          <w:sz w:val="20"/>
          <w:szCs w:val="20"/>
        </w:rPr>
        <w:t>DashGen</w:t>
      </w:r>
      <w:proofErr w:type="gramEnd"/>
    </w:p>
    <w:p w14:paraId="05848F66" w14:textId="77777777" w:rsidR="00D81199" w:rsidRDefault="00D81199" w:rsidP="00D81199">
      <w:pPr>
        <w:spacing w:after="160" w:line="240" w:lineRule="auto"/>
        <w:jc w:val="center"/>
        <w:rPr>
          <w:b/>
          <w:sz w:val="20"/>
          <w:szCs w:val="20"/>
        </w:rPr>
      </w:pPr>
    </w:p>
    <w:p w14:paraId="75900B47" w14:textId="77777777" w:rsidR="00564887" w:rsidRDefault="00564887" w:rsidP="00564887">
      <w:r>
        <w:rPr>
          <w:noProof/>
          <w:lang w:eastAsia="pt-BR"/>
        </w:rPr>
        <w:drawing>
          <wp:inline distT="0" distB="0" distL="0" distR="0" wp14:anchorId="685B1F22" wp14:editId="4A003881">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99754" cy="5901414"/>
                    </a:xfrm>
                    <a:prstGeom prst="rect">
                      <a:avLst/>
                    </a:prstGeom>
                  </pic:spPr>
                </pic:pic>
              </a:graphicData>
            </a:graphic>
          </wp:inline>
        </w:drawing>
      </w:r>
    </w:p>
    <w:p w14:paraId="320DA7B8" w14:textId="77777777" w:rsidR="00564887" w:rsidRPr="00564887" w:rsidRDefault="00564887" w:rsidP="001A1ED6">
      <w:pPr>
        <w:jc w:val="center"/>
        <w:rPr>
          <w:b/>
          <w:sz w:val="20"/>
          <w:szCs w:val="20"/>
        </w:rPr>
      </w:pPr>
      <w:r>
        <w:rPr>
          <w:b/>
          <w:sz w:val="20"/>
          <w:szCs w:val="20"/>
        </w:rPr>
        <w:t>Fonte: Elaborada pelo Autor</w:t>
      </w:r>
    </w:p>
    <w:p w14:paraId="6F4E1D55" w14:textId="3DBD433D" w:rsidR="000666E3" w:rsidRDefault="001D7A2E" w:rsidP="00B619F7">
      <w:pPr>
        <w:rPr>
          <w:rFonts w:eastAsiaTheme="majorEastAsia" w:cstheme="majorBidi"/>
          <w:b/>
          <w:szCs w:val="26"/>
        </w:rPr>
      </w:pPr>
      <w:r>
        <w:t xml:space="preserve"> </w:t>
      </w:r>
      <w:bookmarkStart w:id="36" w:name="_Toc33871129"/>
    </w:p>
    <w:p w14:paraId="6E7A98F0" w14:textId="3448FE3C" w:rsidR="00C80F86" w:rsidRDefault="00C80F86" w:rsidP="00C80F86">
      <w:pPr>
        <w:pStyle w:val="Ttulo2"/>
      </w:pPr>
      <w:proofErr w:type="gramStart"/>
      <w:r>
        <w:t>4.6 Modelagem</w:t>
      </w:r>
      <w:proofErr w:type="gramEnd"/>
      <w:r>
        <w:t xml:space="preserve"> </w:t>
      </w:r>
      <w:r w:rsidR="006C4933">
        <w:t>dinâmica</w:t>
      </w:r>
      <w:bookmarkEnd w:id="36"/>
    </w:p>
    <w:p w14:paraId="497DEA0F" w14:textId="77777777" w:rsidR="00D81199" w:rsidRPr="00D81199" w:rsidRDefault="00D81199" w:rsidP="00D81199"/>
    <w:p w14:paraId="704A3322" w14:textId="76E61C4C" w:rsidR="00C80F86" w:rsidRDefault="00C80F86" w:rsidP="00C80F86">
      <w:r>
        <w:tab/>
        <w:t xml:space="preserve">O modelo de interações representa a troca de mensagem entre os objetos para a execução do caso de uso. As etapas anteriores da análise dão uma visão estática </w:t>
      </w:r>
      <w:r>
        <w:lastRenderedPageBreak/>
        <w:t xml:space="preserve">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w:t>
      </w:r>
    </w:p>
    <w:p w14:paraId="69989A9B" w14:textId="08439BBF" w:rsidR="006C4933" w:rsidRPr="00C80F86" w:rsidRDefault="006C4933" w:rsidP="00C80F86">
      <w:r>
        <w:tab/>
        <w:t xml:space="preserve">A ferramenta a ser utilizada nesta etapa é o diagrama de sequência, que tem por finalidade representar a interação entre objetos na sequência temporal em que acontecem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 xml:space="preserve">. </w:t>
      </w:r>
    </w:p>
    <w:p w14:paraId="1E7024DF" w14:textId="571FE967"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14:paraId="4F433C74" w14:textId="77777777" w:rsidR="00C727FB" w:rsidRDefault="00C727FB" w:rsidP="00762D2C">
      <w:pPr>
        <w:spacing w:after="160" w:line="240" w:lineRule="auto"/>
        <w:jc w:val="left"/>
      </w:pPr>
    </w:p>
    <w:p w14:paraId="333E8040" w14:textId="77777777" w:rsidR="00762D2C" w:rsidRDefault="00762D2C">
      <w:pPr>
        <w:spacing w:after="160" w:line="240" w:lineRule="auto"/>
        <w:jc w:val="left"/>
        <w:rPr>
          <w:b/>
          <w:sz w:val="20"/>
        </w:rPr>
      </w:pPr>
      <w:r>
        <w:rPr>
          <w:b/>
          <w:sz w:val="20"/>
        </w:rPr>
        <w:br w:type="page"/>
      </w:r>
    </w:p>
    <w:p w14:paraId="617305E1" w14:textId="0DEF5FE5" w:rsidR="00C727FB" w:rsidRDefault="00C727FB" w:rsidP="00956837">
      <w:pPr>
        <w:spacing w:after="160" w:line="240" w:lineRule="auto"/>
        <w:jc w:val="center"/>
        <w:rPr>
          <w:b/>
          <w:sz w:val="20"/>
        </w:rPr>
      </w:pPr>
      <w:r>
        <w:rPr>
          <w:b/>
          <w:sz w:val="20"/>
        </w:rPr>
        <w:lastRenderedPageBreak/>
        <w:t xml:space="preserve">Figura 14 – Diagrama de Sequência Global do </w:t>
      </w:r>
      <w:proofErr w:type="gramStart"/>
      <w:r>
        <w:rPr>
          <w:b/>
          <w:sz w:val="20"/>
        </w:rPr>
        <w:t>DashGen</w:t>
      </w:r>
      <w:proofErr w:type="gramEnd"/>
    </w:p>
    <w:p w14:paraId="707FD297" w14:textId="77777777" w:rsidR="000666E3" w:rsidRDefault="000666E3" w:rsidP="00956837">
      <w:pPr>
        <w:spacing w:after="160" w:line="240" w:lineRule="auto"/>
        <w:jc w:val="center"/>
        <w:rPr>
          <w:b/>
          <w:sz w:val="20"/>
        </w:rPr>
      </w:pPr>
    </w:p>
    <w:p w14:paraId="14B57D7B" w14:textId="77777777" w:rsidR="00C727FB" w:rsidRDefault="00664533" w:rsidP="00664533">
      <w:pPr>
        <w:spacing w:after="160" w:line="240" w:lineRule="auto"/>
        <w:jc w:val="center"/>
        <w:rPr>
          <w:b/>
          <w:sz w:val="20"/>
        </w:rPr>
      </w:pPr>
      <w:r>
        <w:rPr>
          <w:b/>
          <w:noProof/>
          <w:sz w:val="20"/>
          <w:lang w:eastAsia="pt-BR"/>
        </w:rPr>
        <w:drawing>
          <wp:inline distT="0" distB="0" distL="0" distR="0" wp14:anchorId="75E43191" wp14:editId="0438663E">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2570" cy="5489822"/>
                    </a:xfrm>
                    <a:prstGeom prst="rect">
                      <a:avLst/>
                    </a:prstGeom>
                  </pic:spPr>
                </pic:pic>
              </a:graphicData>
            </a:graphic>
          </wp:inline>
        </w:drawing>
      </w:r>
    </w:p>
    <w:p w14:paraId="119B8B03" w14:textId="77777777" w:rsidR="00C727FB" w:rsidRDefault="00C727FB" w:rsidP="00EA7D7E">
      <w:pPr>
        <w:spacing w:after="160" w:line="240" w:lineRule="auto"/>
        <w:jc w:val="center"/>
        <w:rPr>
          <w:b/>
          <w:sz w:val="20"/>
        </w:rPr>
      </w:pPr>
      <w:r>
        <w:rPr>
          <w:b/>
          <w:sz w:val="20"/>
        </w:rPr>
        <w:t>Fonte: Elaborada pelo Autor</w:t>
      </w:r>
    </w:p>
    <w:p w14:paraId="08D4876B" w14:textId="77777777" w:rsidR="00E93E8E" w:rsidRDefault="00E93E8E" w:rsidP="00EA7D7E">
      <w:pPr>
        <w:spacing w:after="160" w:line="240" w:lineRule="auto"/>
        <w:jc w:val="center"/>
        <w:rPr>
          <w:b/>
          <w:sz w:val="20"/>
        </w:rPr>
      </w:pPr>
    </w:p>
    <w:p w14:paraId="42BC4149" w14:textId="45E17D53" w:rsidR="0079742B" w:rsidRDefault="0079742B" w:rsidP="00F04874">
      <w:pPr>
        <w:ind w:firstLine="709"/>
      </w:pPr>
      <w:r>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14:paraId="374CD593" w14:textId="77777777" w:rsidR="00F04874" w:rsidRDefault="00F04874" w:rsidP="00F04874">
      <w:pPr>
        <w:ind w:firstLine="709"/>
      </w:pPr>
    </w:p>
    <w:p w14:paraId="26705DF6" w14:textId="77777777" w:rsidR="00762D2C" w:rsidRDefault="00762D2C">
      <w:pPr>
        <w:spacing w:after="160" w:line="240" w:lineRule="auto"/>
        <w:jc w:val="left"/>
        <w:rPr>
          <w:b/>
          <w:sz w:val="20"/>
        </w:rPr>
      </w:pPr>
      <w:r>
        <w:rPr>
          <w:b/>
          <w:sz w:val="20"/>
        </w:rPr>
        <w:br w:type="page"/>
      </w:r>
    </w:p>
    <w:p w14:paraId="4B215AFF" w14:textId="7FCAE998" w:rsidR="0079742B" w:rsidRDefault="0079742B" w:rsidP="000666E3">
      <w:pPr>
        <w:spacing w:line="240" w:lineRule="auto"/>
        <w:jc w:val="center"/>
        <w:rPr>
          <w:b/>
          <w:sz w:val="20"/>
        </w:rPr>
      </w:pPr>
      <w:r>
        <w:rPr>
          <w:b/>
          <w:sz w:val="20"/>
        </w:rPr>
        <w:lastRenderedPageBreak/>
        <w:t xml:space="preserve">Figura 15 – Diagrama de sequencia da geração do Dashboard no </w:t>
      </w:r>
      <w:proofErr w:type="gramStart"/>
      <w:r>
        <w:rPr>
          <w:b/>
          <w:sz w:val="20"/>
        </w:rPr>
        <w:t>DashGen</w:t>
      </w:r>
      <w:proofErr w:type="gramEnd"/>
    </w:p>
    <w:p w14:paraId="36A95CAF" w14:textId="77777777" w:rsidR="009F65D4" w:rsidRDefault="009F65D4" w:rsidP="000666E3">
      <w:pPr>
        <w:spacing w:line="240" w:lineRule="auto"/>
        <w:jc w:val="center"/>
        <w:rPr>
          <w:b/>
          <w:sz w:val="20"/>
        </w:rPr>
      </w:pPr>
    </w:p>
    <w:p w14:paraId="43888673" w14:textId="77777777" w:rsidR="000666E3" w:rsidRDefault="000666E3" w:rsidP="000666E3">
      <w:pPr>
        <w:spacing w:line="240" w:lineRule="auto"/>
        <w:jc w:val="center"/>
        <w:rPr>
          <w:b/>
          <w:sz w:val="20"/>
        </w:rPr>
      </w:pPr>
    </w:p>
    <w:p w14:paraId="59ACBB6E" w14:textId="77777777" w:rsidR="00EC7111" w:rsidRDefault="00EC7111" w:rsidP="00EC7111">
      <w:pPr>
        <w:jc w:val="center"/>
        <w:rPr>
          <w:b/>
          <w:sz w:val="20"/>
        </w:rPr>
      </w:pPr>
      <w:r>
        <w:rPr>
          <w:b/>
          <w:noProof/>
          <w:sz w:val="20"/>
          <w:lang w:eastAsia="pt-BR"/>
        </w:rPr>
        <w:drawing>
          <wp:inline distT="0" distB="0" distL="0" distR="0" wp14:anchorId="342766DA" wp14:editId="66A17CEE">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29F6026" w14:textId="77777777" w:rsidR="006519D6" w:rsidRPr="0079742B" w:rsidRDefault="006519D6" w:rsidP="00B0433D">
      <w:pPr>
        <w:jc w:val="center"/>
        <w:rPr>
          <w:b/>
          <w:sz w:val="20"/>
        </w:rPr>
      </w:pPr>
      <w:r>
        <w:rPr>
          <w:b/>
          <w:sz w:val="20"/>
        </w:rPr>
        <w:t>Fonte: Elaborada pelo Autor</w:t>
      </w:r>
    </w:p>
    <w:p w14:paraId="47386EF1" w14:textId="77777777" w:rsidR="00800DE8" w:rsidRDefault="00800DE8">
      <w:pPr>
        <w:spacing w:after="160" w:line="240" w:lineRule="auto"/>
        <w:jc w:val="left"/>
      </w:pPr>
    </w:p>
    <w:p w14:paraId="5B04E4EC" w14:textId="77777777" w:rsidR="00355E5E" w:rsidRDefault="00355E5E" w:rsidP="00355E5E">
      <w:pPr>
        <w:pStyle w:val="Ttulo2"/>
      </w:pPr>
      <w:bookmarkStart w:id="37" w:name="_Toc33871130"/>
      <w:r>
        <w:t xml:space="preserve">4.7 Desenvolvimento da Aplicação </w:t>
      </w:r>
      <w:proofErr w:type="gramStart"/>
      <w:r>
        <w:t>DashGen</w:t>
      </w:r>
      <w:bookmarkEnd w:id="37"/>
      <w:proofErr w:type="gramEnd"/>
    </w:p>
    <w:p w14:paraId="679AD539" w14:textId="77777777" w:rsidR="000666E3" w:rsidRPr="000666E3" w:rsidRDefault="000666E3" w:rsidP="000666E3"/>
    <w:p w14:paraId="65CF159D" w14:textId="18B32BFB"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14:paraId="547D06BE" w14:textId="77777777" w:rsidR="00C725C0" w:rsidRDefault="00C725C0" w:rsidP="00355E5E"/>
    <w:p w14:paraId="7E729479" w14:textId="77777777" w:rsidR="00756AFE" w:rsidRDefault="00756AFE">
      <w:pPr>
        <w:spacing w:after="160" w:line="240" w:lineRule="auto"/>
        <w:jc w:val="left"/>
        <w:rPr>
          <w:rFonts w:eastAsiaTheme="majorEastAsia" w:cstheme="majorBidi"/>
          <w:bCs/>
        </w:rPr>
      </w:pPr>
      <w:bookmarkStart w:id="38" w:name="_Toc33871131"/>
      <w:r>
        <w:br w:type="page"/>
      </w:r>
    </w:p>
    <w:p w14:paraId="5B7897A4" w14:textId="1DAFDB08" w:rsidR="00C725C0" w:rsidRDefault="00C725C0" w:rsidP="00C725C0">
      <w:pPr>
        <w:pStyle w:val="Ttulo3"/>
      </w:pPr>
      <w:r>
        <w:lastRenderedPageBreak/>
        <w:t>4.7.1 A interface gráfica do usuário GUI</w:t>
      </w:r>
      <w:bookmarkEnd w:id="38"/>
    </w:p>
    <w:p w14:paraId="530FBC19" w14:textId="77777777" w:rsidR="00756AFE" w:rsidRPr="00756AFE" w:rsidRDefault="00756AFE" w:rsidP="00756AFE"/>
    <w:p w14:paraId="3C5E48A4" w14:textId="2BFFE222"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00594F63" w:rsidRPr="00594F63">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00594F63" w:rsidRPr="00594F63">
        <w:rPr>
          <w:noProof/>
        </w:rPr>
        <w:t>(JETBRAINS, 2020)</w:t>
      </w:r>
      <w:r>
        <w:fldChar w:fldCharType="end"/>
      </w:r>
      <w:r w:rsidR="00DD7A10">
        <w:t>. A Figura 16 mostra uma representação exata da tela em sua versão definitiva.</w:t>
      </w:r>
    </w:p>
    <w:p w14:paraId="0815A229" w14:textId="77777777" w:rsidR="00DD7A10" w:rsidRDefault="00DD7A10" w:rsidP="00C725C0"/>
    <w:p w14:paraId="40FAA58F" w14:textId="77777777"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14:paraId="0CB6EC9B" w14:textId="77777777" w:rsidR="00756AFE" w:rsidRDefault="00756AFE" w:rsidP="00A20255">
      <w:pPr>
        <w:jc w:val="center"/>
        <w:rPr>
          <w:b/>
          <w:sz w:val="20"/>
        </w:rPr>
      </w:pPr>
    </w:p>
    <w:p w14:paraId="6AAE2E4C" w14:textId="00A256FC"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6224B99A" wp14:editId="6EBCE4DB">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830519" cy="4348996"/>
                    </a:xfrm>
                    <a:prstGeom prst="rect">
                      <a:avLst/>
                    </a:prstGeom>
                  </pic:spPr>
                </pic:pic>
              </a:graphicData>
            </a:graphic>
          </wp:inline>
        </w:drawing>
      </w:r>
    </w:p>
    <w:p w14:paraId="37330129" w14:textId="77777777" w:rsidR="00DD7A10" w:rsidRDefault="00DD7A10" w:rsidP="00A20255">
      <w:pPr>
        <w:jc w:val="center"/>
        <w:rPr>
          <w:b/>
          <w:sz w:val="20"/>
        </w:rPr>
      </w:pPr>
      <w:r>
        <w:rPr>
          <w:b/>
          <w:sz w:val="20"/>
        </w:rPr>
        <w:t>Fonte: Elaborada pelo Autor</w:t>
      </w:r>
    </w:p>
    <w:p w14:paraId="3AC05CC8" w14:textId="77777777" w:rsidR="0007470D" w:rsidRDefault="0007470D" w:rsidP="0007470D"/>
    <w:p w14:paraId="5F1DFB21" w14:textId="2E659525" w:rsidR="00632FB1" w:rsidRDefault="004C46F8" w:rsidP="00E66E83">
      <w:r>
        <w:tab/>
      </w:r>
      <w:r w:rsidR="00E66E83">
        <w:t xml:space="preserve">Na Figura 17 pode-se visualizar o código fonte dos métodos </w:t>
      </w:r>
      <w:proofErr w:type="gramStart"/>
      <w:r w:rsidR="00E66E83">
        <w:t>selectCSV</w:t>
      </w:r>
      <w:proofErr w:type="gramEnd"/>
      <w:r w:rsidR="00E66E83">
        <w:t>() (linha 2), disparado pelo clique sobre o  botão “Selecionar CSV”. Esta ação inicia um 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w:t>
      </w:r>
      <w:r w:rsidR="00B207A8">
        <w:lastRenderedPageBreak/>
        <w:t xml:space="preserve">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14:paraId="66E936D4" w14:textId="77777777" w:rsidR="007F742E" w:rsidRDefault="007F742E" w:rsidP="00632FB1"/>
    <w:p w14:paraId="442D5BBB" w14:textId="01E1CD32"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14:paraId="7E5413D8" w14:textId="77777777"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14:paraId="7A8A41C6" w14:textId="0F2C6773" w:rsidR="00D164DC" w:rsidRPr="007D1F14" w:rsidRDefault="00D164DC" w:rsidP="00D164DC">
      <w:pPr>
        <w:jc w:val="center"/>
        <w:rPr>
          <w:sz w:val="20"/>
        </w:rPr>
      </w:pPr>
      <w:r w:rsidRPr="00E6058A">
        <w:rPr>
          <w:noProof/>
          <w:sz w:val="20"/>
          <w:lang w:eastAsia="pt-BR"/>
        </w:rPr>
        <w:drawing>
          <wp:inline distT="0" distB="0" distL="0" distR="0" wp14:anchorId="29156357" wp14:editId="4B544846">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p>
    <w:p w14:paraId="66EEF651" w14:textId="5A10710C" w:rsidR="00825218" w:rsidRPr="007D1F14" w:rsidRDefault="009B56AB" w:rsidP="007F742E">
      <w:pPr>
        <w:spacing w:after="160" w:line="240" w:lineRule="auto"/>
        <w:jc w:val="center"/>
        <w:rPr>
          <w:b/>
          <w:sz w:val="20"/>
        </w:rPr>
      </w:pPr>
      <w:r w:rsidRPr="007D1F14">
        <w:rPr>
          <w:b/>
          <w:sz w:val="20"/>
        </w:rPr>
        <w:t>Fonte: Elaborada</w:t>
      </w:r>
      <w:r w:rsidR="007F742E" w:rsidRPr="007D1F14">
        <w:rPr>
          <w:b/>
          <w:sz w:val="20"/>
        </w:rPr>
        <w:t xml:space="preserve"> pelo Autor</w:t>
      </w:r>
    </w:p>
    <w:p w14:paraId="2E2F1996" w14:textId="77777777" w:rsidR="007174DA" w:rsidRDefault="007174DA" w:rsidP="007F742E">
      <w:pPr>
        <w:spacing w:after="160" w:line="240" w:lineRule="auto"/>
        <w:jc w:val="center"/>
        <w:rPr>
          <w:b/>
          <w:sz w:val="20"/>
        </w:rPr>
      </w:pPr>
    </w:p>
    <w:p w14:paraId="43A6C4F7" w14:textId="5C824EA9"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14:paraId="11E7D6EE" w14:textId="0E108064" w:rsidR="00CC537E" w:rsidRPr="00527285" w:rsidRDefault="00CC537E" w:rsidP="00C43B5A">
      <w:pPr>
        <w:jc w:val="center"/>
        <w:rPr>
          <w:b/>
          <w:sz w:val="20"/>
        </w:rPr>
      </w:pPr>
    </w:p>
    <w:p w14:paraId="062D2DEC" w14:textId="7881FB6A" w:rsidR="00CC537E" w:rsidRDefault="00825218" w:rsidP="00CC537E">
      <w:pPr>
        <w:jc w:val="center"/>
        <w:rPr>
          <w:b/>
        </w:rPr>
      </w:pPr>
      <w:r>
        <w:rPr>
          <w:noProof/>
          <w:lang w:eastAsia="pt-BR"/>
        </w:rPr>
        <w:drawing>
          <wp:inline distT="0" distB="0" distL="0" distR="0" wp14:anchorId="45AF2A5E" wp14:editId="749913CD">
            <wp:extent cx="4312692" cy="3527743"/>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7">
                      <a:extLst>
                        <a:ext uri="{28A0092B-C50C-407E-A947-70E740481C1C}">
                          <a14:useLocalDpi xmlns:a14="http://schemas.microsoft.com/office/drawing/2010/main" val="0"/>
                        </a:ext>
                      </a:extLst>
                    </a:blip>
                    <a:stretch>
                      <a:fillRect/>
                    </a:stretch>
                  </pic:blipFill>
                  <pic:spPr>
                    <a:xfrm>
                      <a:off x="0" y="0"/>
                      <a:ext cx="4318487" cy="3532483"/>
                    </a:xfrm>
                    <a:prstGeom prst="rect">
                      <a:avLst/>
                    </a:prstGeom>
                  </pic:spPr>
                </pic:pic>
              </a:graphicData>
            </a:graphic>
          </wp:inline>
        </w:drawing>
      </w:r>
    </w:p>
    <w:p w14:paraId="0E4778D3" w14:textId="77777777" w:rsidR="00CC537E" w:rsidRPr="00527285" w:rsidRDefault="00CC537E" w:rsidP="00C43B5A">
      <w:pPr>
        <w:jc w:val="center"/>
        <w:rPr>
          <w:b/>
          <w:sz w:val="20"/>
        </w:rPr>
      </w:pPr>
      <w:r w:rsidRPr="00527285">
        <w:rPr>
          <w:b/>
          <w:sz w:val="20"/>
        </w:rPr>
        <w:t>Fonte: Elaborada pelo Autor</w:t>
      </w:r>
    </w:p>
    <w:p w14:paraId="66F2F212" w14:textId="77777777" w:rsidR="00CC537E" w:rsidRDefault="00CC537E" w:rsidP="00CC537E"/>
    <w:p w14:paraId="3B396BDC" w14:textId="77777777" w:rsidR="009D6F46" w:rsidRDefault="009D6F46">
      <w:pPr>
        <w:spacing w:after="160" w:line="240" w:lineRule="auto"/>
        <w:jc w:val="left"/>
      </w:pPr>
      <w:r>
        <w:br w:type="page"/>
      </w:r>
    </w:p>
    <w:p w14:paraId="02A1CBBE" w14:textId="4881295A" w:rsidR="00D752A8" w:rsidRDefault="00D752A8" w:rsidP="008A563D">
      <w:pPr>
        <w:jc w:val="center"/>
        <w:rPr>
          <w:b/>
          <w:sz w:val="20"/>
        </w:rPr>
      </w:pPr>
      <w:r w:rsidRPr="00D752A8">
        <w:rPr>
          <w:b/>
          <w:sz w:val="20"/>
        </w:rPr>
        <w:lastRenderedPageBreak/>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14:paraId="5BDCFDC5" w14:textId="77777777" w:rsidR="00824AB8" w:rsidRDefault="00824AB8" w:rsidP="008A563D">
      <w:pPr>
        <w:jc w:val="center"/>
        <w:rPr>
          <w:b/>
          <w:sz w:val="20"/>
        </w:rPr>
      </w:pPr>
    </w:p>
    <w:p w14:paraId="1411E7E8" w14:textId="1E1C2EF3" w:rsidR="00D752A8" w:rsidRPr="00D752A8" w:rsidRDefault="004C4C7B" w:rsidP="00D752A8">
      <w:pPr>
        <w:jc w:val="center"/>
        <w:rPr>
          <w:b/>
          <w:sz w:val="20"/>
        </w:rPr>
      </w:pPr>
      <w:r w:rsidRPr="00E6058A">
        <w:rPr>
          <w:b/>
          <w:noProof/>
          <w:sz w:val="20"/>
          <w:lang w:eastAsia="pt-BR"/>
        </w:rPr>
        <w:drawing>
          <wp:inline distT="0" distB="0" distL="0" distR="0" wp14:anchorId="472E8246" wp14:editId="56561302">
            <wp:extent cx="4288489" cy="35074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8">
                      <a:extLst>
                        <a:ext uri="{28A0092B-C50C-407E-A947-70E740481C1C}">
                          <a14:useLocalDpi xmlns:a14="http://schemas.microsoft.com/office/drawing/2010/main" val="0"/>
                        </a:ext>
                      </a:extLst>
                    </a:blip>
                    <a:stretch>
                      <a:fillRect/>
                    </a:stretch>
                  </pic:blipFill>
                  <pic:spPr>
                    <a:xfrm>
                      <a:off x="0" y="0"/>
                      <a:ext cx="4303640" cy="3519867"/>
                    </a:xfrm>
                    <a:prstGeom prst="rect">
                      <a:avLst/>
                    </a:prstGeom>
                  </pic:spPr>
                </pic:pic>
              </a:graphicData>
            </a:graphic>
          </wp:inline>
        </w:drawing>
      </w:r>
    </w:p>
    <w:p w14:paraId="0DFA6563" w14:textId="77777777" w:rsidR="00D752A8" w:rsidRDefault="00D752A8" w:rsidP="008A563D">
      <w:pPr>
        <w:jc w:val="center"/>
        <w:rPr>
          <w:b/>
          <w:sz w:val="20"/>
        </w:rPr>
      </w:pPr>
      <w:r w:rsidRPr="00D752A8">
        <w:rPr>
          <w:b/>
          <w:sz w:val="20"/>
        </w:rPr>
        <w:t>Fonte: Elaborada pelo Autor</w:t>
      </w:r>
    </w:p>
    <w:p w14:paraId="4E919553" w14:textId="77777777" w:rsidR="00155433" w:rsidRDefault="00155433" w:rsidP="00CC537E">
      <w:pPr>
        <w:rPr>
          <w:b/>
          <w:sz w:val="20"/>
        </w:rPr>
      </w:pPr>
    </w:p>
    <w:p w14:paraId="5A1030A0" w14:textId="77777777" w:rsidR="00E7455B" w:rsidRDefault="003644CC" w:rsidP="003644CC">
      <w:pPr>
        <w:pStyle w:val="Ttulo3"/>
      </w:pPr>
      <w:bookmarkStart w:id="39" w:name="_Toc33871132"/>
      <w:r>
        <w:t>4.7.</w:t>
      </w:r>
      <w:r w:rsidR="00E7455B">
        <w:t>2 Controlador</w:t>
      </w:r>
      <w:bookmarkEnd w:id="39"/>
    </w:p>
    <w:p w14:paraId="480056F1" w14:textId="77777777" w:rsidR="00824AB8" w:rsidRPr="00824AB8" w:rsidRDefault="00824AB8" w:rsidP="00824AB8"/>
    <w:p w14:paraId="68FEACEB" w14:textId="6D9153CC"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81641E">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81641E">
        <w:fldChar w:fldCharType="separate"/>
      </w:r>
      <w:r w:rsidR="00594F63" w:rsidRPr="00594F63">
        <w:rPr>
          <w:noProof/>
        </w:rPr>
        <w:t>(WIKIPEDIA.ORG, 2019d)</w:t>
      </w:r>
      <w:r w:rsidR="0081641E">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14:paraId="0D3C9D40"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06C6CEE1" w14:textId="5BB7A3B6"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14:paraId="5ED10706" w14:textId="77777777" w:rsidR="006C3DF5" w:rsidRDefault="006C3DF5">
      <w:pPr>
        <w:spacing w:after="160" w:line="240" w:lineRule="auto"/>
        <w:jc w:val="left"/>
        <w:rPr>
          <w:b/>
          <w:sz w:val="20"/>
        </w:rPr>
      </w:pPr>
      <w:r>
        <w:rPr>
          <w:b/>
          <w:sz w:val="20"/>
        </w:rPr>
        <w:br w:type="page"/>
      </w:r>
    </w:p>
    <w:p w14:paraId="51EAE1B4" w14:textId="2F106498"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14:paraId="13FB390D" w14:textId="059E5B4B" w:rsidR="00102AB7" w:rsidRDefault="00102AB7" w:rsidP="00AC6028">
      <w:pPr>
        <w:jc w:val="center"/>
        <w:rPr>
          <w:b/>
          <w:sz w:val="20"/>
        </w:rPr>
      </w:pPr>
    </w:p>
    <w:p w14:paraId="5DEF8FA8" w14:textId="4DB7CC01" w:rsidR="00B0546B" w:rsidRDefault="00AA028D" w:rsidP="00B0546B">
      <w:pPr>
        <w:jc w:val="center"/>
        <w:rPr>
          <w:b/>
          <w:sz w:val="20"/>
        </w:rPr>
      </w:pPr>
      <w:r w:rsidRPr="00E6058A">
        <w:rPr>
          <w:b/>
          <w:noProof/>
          <w:sz w:val="20"/>
          <w:lang w:eastAsia="pt-BR"/>
        </w:rPr>
        <w:drawing>
          <wp:inline distT="0" distB="0" distL="0" distR="0" wp14:anchorId="08CAE547" wp14:editId="515E356B">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14:paraId="4C4E45FA" w14:textId="4A66FC7E" w:rsidR="00102AB7" w:rsidRDefault="00102AB7" w:rsidP="00B0546B">
      <w:pPr>
        <w:jc w:val="center"/>
        <w:rPr>
          <w:b/>
          <w:sz w:val="20"/>
        </w:rPr>
      </w:pPr>
      <w:r>
        <w:rPr>
          <w:b/>
          <w:sz w:val="20"/>
        </w:rPr>
        <w:t>Fonte: Elaborada pelo Autor</w:t>
      </w:r>
    </w:p>
    <w:p w14:paraId="71DF5392" w14:textId="77777777" w:rsidR="009C5596" w:rsidRDefault="009C5596" w:rsidP="009C5596"/>
    <w:p w14:paraId="1F95FA62" w14:textId="41E8CA24"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14:paraId="121C0586" w14:textId="4E9331FA" w:rsidR="00632046" w:rsidRDefault="00632046">
      <w:pPr>
        <w:spacing w:after="160" w:line="240" w:lineRule="auto"/>
        <w:jc w:val="left"/>
        <w:rPr>
          <w:b/>
          <w:sz w:val="20"/>
          <w:szCs w:val="20"/>
        </w:rPr>
      </w:pPr>
    </w:p>
    <w:p w14:paraId="5E1F8073" w14:textId="61E318DB"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14:paraId="62EF75FE" w14:textId="77777777" w:rsidR="0096732D" w:rsidRDefault="0096732D" w:rsidP="003374CB">
      <w:pPr>
        <w:jc w:val="center"/>
        <w:rPr>
          <w:b/>
          <w:sz w:val="20"/>
          <w:szCs w:val="20"/>
        </w:rPr>
      </w:pPr>
    </w:p>
    <w:p w14:paraId="69401BEC" w14:textId="0D7CD7F2" w:rsidR="00EE727B" w:rsidRDefault="003374CB" w:rsidP="009C5596">
      <w:pPr>
        <w:rPr>
          <w:b/>
          <w:sz w:val="20"/>
          <w:szCs w:val="20"/>
        </w:rPr>
      </w:pPr>
      <w:r w:rsidRPr="00E6058A">
        <w:rPr>
          <w:b/>
          <w:noProof/>
          <w:sz w:val="20"/>
          <w:szCs w:val="20"/>
          <w:lang w:eastAsia="pt-BR"/>
        </w:rPr>
        <w:drawing>
          <wp:inline distT="0" distB="0" distL="0" distR="0" wp14:anchorId="72BBAF13" wp14:editId="426A9256">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14:paraId="2B2BF6B5" w14:textId="77777777" w:rsidR="0071322E" w:rsidRPr="0071322E" w:rsidRDefault="0071322E" w:rsidP="003374CB">
      <w:pPr>
        <w:jc w:val="center"/>
        <w:rPr>
          <w:b/>
          <w:sz w:val="20"/>
          <w:szCs w:val="20"/>
        </w:rPr>
      </w:pPr>
      <w:r>
        <w:rPr>
          <w:b/>
          <w:sz w:val="20"/>
          <w:szCs w:val="20"/>
        </w:rPr>
        <w:t>Fonte: Elaborada pelo Autor</w:t>
      </w:r>
    </w:p>
    <w:p w14:paraId="50A4428A" w14:textId="77777777" w:rsidR="004C23F9" w:rsidRDefault="0077716E" w:rsidP="0077716E">
      <w:r>
        <w:tab/>
      </w:r>
    </w:p>
    <w:p w14:paraId="4DEB4C97" w14:textId="5943B19E"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14:paraId="56E60935" w14:textId="77777777" w:rsidR="005A1211" w:rsidRDefault="005A1211" w:rsidP="00630F53"/>
    <w:p w14:paraId="798F9264" w14:textId="01F8C825"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13F005A2" w14:textId="77777777" w:rsidR="00745E99" w:rsidRDefault="00745E99" w:rsidP="00B1574B">
      <w:pPr>
        <w:jc w:val="center"/>
        <w:rPr>
          <w:b/>
          <w:sz w:val="20"/>
          <w:szCs w:val="20"/>
        </w:rPr>
      </w:pPr>
    </w:p>
    <w:p w14:paraId="1610251D" w14:textId="14CC1842" w:rsidR="00B1574B" w:rsidRPr="00FB6197" w:rsidRDefault="00B1574B" w:rsidP="00B1574B">
      <w:pPr>
        <w:jc w:val="center"/>
        <w:rPr>
          <w:b/>
          <w:sz w:val="20"/>
          <w:szCs w:val="20"/>
        </w:rPr>
      </w:pPr>
      <w:r w:rsidRPr="00E6058A">
        <w:rPr>
          <w:b/>
          <w:noProof/>
          <w:sz w:val="20"/>
          <w:szCs w:val="20"/>
          <w:lang w:eastAsia="pt-BR"/>
        </w:rPr>
        <w:drawing>
          <wp:inline distT="0" distB="0" distL="0" distR="0" wp14:anchorId="76F874E1" wp14:editId="44BA4007">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14:paraId="0820E4E8" w14:textId="77777777" w:rsidR="00FB6197" w:rsidRDefault="00FB6197" w:rsidP="00B1574B">
      <w:pPr>
        <w:jc w:val="center"/>
        <w:rPr>
          <w:b/>
          <w:sz w:val="20"/>
          <w:szCs w:val="20"/>
        </w:rPr>
      </w:pPr>
      <w:r w:rsidRPr="00FB6197">
        <w:rPr>
          <w:b/>
          <w:sz w:val="20"/>
          <w:szCs w:val="20"/>
        </w:rPr>
        <w:t>Fonte: Elaborada pelo Autor</w:t>
      </w:r>
    </w:p>
    <w:p w14:paraId="70FA3D5E" w14:textId="77777777" w:rsidR="005712B2" w:rsidRDefault="005712B2" w:rsidP="005712B2"/>
    <w:p w14:paraId="4B113BFB" w14:textId="36BF664C" w:rsidR="00E530FA" w:rsidRDefault="00E20670" w:rsidP="00E20670">
      <w:pPr>
        <w:pStyle w:val="Ttulo3"/>
      </w:pPr>
      <w:bookmarkStart w:id="40" w:name="_Toc33871133"/>
      <w:r>
        <w:t xml:space="preserve">4.7.3 </w:t>
      </w:r>
      <w:r w:rsidR="0096430B">
        <w:t xml:space="preserve">A classe </w:t>
      </w:r>
      <w:r w:rsidR="004E0378">
        <w:t>Dataset</w:t>
      </w:r>
      <w:bookmarkEnd w:id="40"/>
    </w:p>
    <w:p w14:paraId="47C243DD" w14:textId="77777777" w:rsidR="00745E99" w:rsidRPr="00745E99" w:rsidRDefault="00745E99" w:rsidP="00745E99"/>
    <w:p w14:paraId="6F36D756" w14:textId="77777777"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14:paraId="25EFDF34" w14:textId="6B081D27"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821FA2">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821FA2">
        <w:fldChar w:fldCharType="separate"/>
      </w:r>
      <w:r w:rsidR="00594F63" w:rsidRPr="00594F63">
        <w:rPr>
          <w:noProof/>
        </w:rPr>
        <w:t>(APACHE.ORG, 2019e)</w:t>
      </w:r>
      <w:r w:rsidR="00821FA2">
        <w:fldChar w:fldCharType="end"/>
      </w:r>
      <w:r w:rsidR="0033716A">
        <w:t xml:space="preserve"> para manipulação dos dados do arquivo CSV, e, ainda, possui um método de identificação por força bruta de atributos contendo dados em formato numérico.</w:t>
      </w:r>
    </w:p>
    <w:p w14:paraId="7E528329" w14:textId="77777777"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14:paraId="3E7EC1B8" w14:textId="77777777"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1FDA7335" w14:textId="7A9C1721"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14:paraId="1A82770C" w14:textId="70F43BCE"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14:paraId="1A1DC314" w14:textId="77777777" w:rsidR="005D26C3" w:rsidRDefault="005D26C3" w:rsidP="004E0378"/>
    <w:p w14:paraId="7A14E2B4" w14:textId="7D56363F"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14:paraId="3E31BCBA" w14:textId="77777777" w:rsidR="00DD203F" w:rsidRPr="006B7669" w:rsidRDefault="00DD203F" w:rsidP="00DD203F">
      <w:pPr>
        <w:jc w:val="center"/>
        <w:rPr>
          <w:rFonts w:ascii="Consolas" w:eastAsia="Times New Roman" w:hAnsi="Consolas" w:cs="Courier New"/>
          <w:color w:val="A9B7C6"/>
          <w:sz w:val="16"/>
          <w:szCs w:val="20"/>
          <w:lang w:eastAsia="pt-BR"/>
        </w:rPr>
      </w:pPr>
    </w:p>
    <w:p w14:paraId="03E58817" w14:textId="55643A37" w:rsidR="005D26C3" w:rsidRDefault="00DD203F" w:rsidP="00DD203F">
      <w:pPr>
        <w:jc w:val="center"/>
        <w:rPr>
          <w:b/>
          <w:sz w:val="20"/>
        </w:rPr>
      </w:pPr>
      <w:r w:rsidRPr="00E6058A">
        <w:rPr>
          <w:b/>
          <w:noProof/>
          <w:sz w:val="20"/>
          <w:lang w:eastAsia="pt-BR"/>
        </w:rPr>
        <w:drawing>
          <wp:inline distT="0" distB="0" distL="0" distR="0" wp14:anchorId="4CB2B5A0" wp14:editId="7EE30D4B">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14:paraId="17A29301" w14:textId="77777777" w:rsidR="005D26C3" w:rsidRPr="005D26C3" w:rsidRDefault="005D26C3" w:rsidP="00DD203F">
      <w:pPr>
        <w:jc w:val="center"/>
        <w:rPr>
          <w:b/>
          <w:sz w:val="20"/>
        </w:rPr>
      </w:pPr>
      <w:r>
        <w:rPr>
          <w:b/>
          <w:sz w:val="20"/>
        </w:rPr>
        <w:t>Fonte: Elaborada pelo Autor</w:t>
      </w:r>
    </w:p>
    <w:p w14:paraId="52EE4D20" w14:textId="77777777" w:rsidR="00CD1926" w:rsidRDefault="00CD1926" w:rsidP="004E0378"/>
    <w:p w14:paraId="1B11B492" w14:textId="209CAB05" w:rsidR="006A7734" w:rsidRDefault="006A7734" w:rsidP="006A7734">
      <w:pPr>
        <w:pStyle w:val="Ttulo3"/>
      </w:pPr>
      <w:bookmarkStart w:id="41" w:name="_Toc33871134"/>
      <w:r>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41"/>
      <w:proofErr w:type="spellEnd"/>
    </w:p>
    <w:p w14:paraId="0E49FED7" w14:textId="77777777" w:rsidR="00745E99" w:rsidRPr="00745E99" w:rsidRDefault="00745E99" w:rsidP="00745E99"/>
    <w:p w14:paraId="114906C1" w14:textId="1D9474C9"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14:paraId="3994D90E" w14:textId="777F6FEA"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14:paraId="1E57B7BE" w14:textId="3508DFE4" w:rsidR="00BF799F" w:rsidRDefault="00BF799F" w:rsidP="007C6545">
      <w:r>
        <w:tab/>
        <w:t xml:space="preserve">O </w:t>
      </w:r>
      <w:r w:rsidRPr="00A56DDB">
        <w:t xml:space="preserve">método </w:t>
      </w:r>
      <w:commentRangeStart w:id="42"/>
      <w:proofErr w:type="spellStart"/>
      <w:proofErr w:type="gramStart"/>
      <w:r w:rsidRPr="00A56DDB">
        <w:t>carregaInput</w:t>
      </w:r>
      <w:commentRangeEnd w:id="42"/>
      <w:proofErr w:type="spellEnd"/>
      <w:proofErr w:type="gramEnd"/>
      <w:r w:rsidR="00352FA6" w:rsidRPr="00A56DDB">
        <w:rPr>
          <w:rStyle w:val="Refdecomentrio"/>
        </w:rPr>
        <w:commentReference w:id="42"/>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14:paraId="2630BCB5" w14:textId="3A8D406D"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14:paraId="36C42693" w14:textId="77777777" w:rsidR="00440F0E" w:rsidRDefault="00440F0E" w:rsidP="007C6545"/>
    <w:p w14:paraId="0B986E8F" w14:textId="4A4EF391"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14:paraId="1046D399" w14:textId="4234C4D6"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06D252B6" wp14:editId="5DCD5944">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14:paraId="653FA39F" w14:textId="77777777" w:rsidR="00440F0E" w:rsidRDefault="00440F0E" w:rsidP="00FF7163">
      <w:pPr>
        <w:jc w:val="center"/>
        <w:rPr>
          <w:b/>
          <w:sz w:val="20"/>
        </w:rPr>
      </w:pPr>
      <w:r>
        <w:rPr>
          <w:b/>
          <w:sz w:val="20"/>
        </w:rPr>
        <w:t>Fonte: Elaborada pelo Autor</w:t>
      </w:r>
    </w:p>
    <w:p w14:paraId="5574FD07" w14:textId="77777777" w:rsidR="003A2027" w:rsidRDefault="00FA2442" w:rsidP="00FA2442">
      <w:r>
        <w:tab/>
      </w:r>
    </w:p>
    <w:p w14:paraId="041BCF76" w14:textId="1DBCA38A"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14:paraId="39F29425" w14:textId="77777777" w:rsidR="004A6508" w:rsidRDefault="004A6508" w:rsidP="00FA2442"/>
    <w:p w14:paraId="6B6CD8FE" w14:textId="77777777" w:rsidR="00DB37D0" w:rsidRDefault="00DB37D0" w:rsidP="001D7FEB">
      <w:pPr>
        <w:jc w:val="center"/>
        <w:rPr>
          <w:b/>
          <w:sz w:val="20"/>
        </w:rPr>
      </w:pPr>
    </w:p>
    <w:p w14:paraId="2A2A24B6" w14:textId="24C16E7C"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14:paraId="27BF5EC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14:paraId="73A454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0259325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32ED6E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14:paraId="59C277F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14:paraId="14811640"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14:paraId="373F4EB9"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14:paraId="12BBCEE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e DC CSS --&gt;  </w:t>
      </w:r>
    </w:p>
    <w:p w14:paraId="49FD102A"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bootstrap.min.css"</w:t>
      </w:r>
      <w:r w:rsidRPr="00906E6B">
        <w:rPr>
          <w:rFonts w:ascii="Consolas" w:eastAsia="Times New Roman" w:hAnsi="Consolas" w:cs="Times New Roman"/>
          <w:color w:val="000000"/>
          <w:sz w:val="16"/>
          <w:szCs w:val="16"/>
          <w:bdr w:val="none" w:sz="0" w:space="0" w:color="auto" w:frame="1"/>
          <w:lang w:val="en-US" w:eastAsia="pt-BR"/>
        </w:rPr>
        <w:t>&gt;  </w:t>
      </w:r>
    </w:p>
    <w:p w14:paraId="0C620775"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c.css"</w:t>
      </w:r>
      <w:r w:rsidRPr="00906E6B">
        <w:rPr>
          <w:rFonts w:ascii="Consolas" w:eastAsia="Times New Roman" w:hAnsi="Consolas" w:cs="Times New Roman"/>
          <w:color w:val="000000"/>
          <w:sz w:val="16"/>
          <w:szCs w:val="16"/>
          <w:bdr w:val="none" w:sz="0" w:space="0" w:color="auto" w:frame="1"/>
          <w:lang w:val="en-US" w:eastAsia="pt-BR"/>
        </w:rPr>
        <w:t>&gt;  </w:t>
      </w:r>
    </w:p>
    <w:p w14:paraId="27C4D212"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ashgen.css"</w:t>
      </w:r>
      <w:r w:rsidRPr="00906E6B">
        <w:rPr>
          <w:rFonts w:ascii="Consolas" w:eastAsia="Times New Roman" w:hAnsi="Consolas" w:cs="Times New Roman"/>
          <w:color w:val="000000"/>
          <w:sz w:val="16"/>
          <w:szCs w:val="16"/>
          <w:bdr w:val="none" w:sz="0" w:space="0" w:color="auto" w:frame="1"/>
          <w:lang w:val="en-US" w:eastAsia="pt-BR"/>
        </w:rPr>
        <w:t>&gt;  </w:t>
      </w:r>
    </w:p>
    <w:p w14:paraId="44BBC9B7"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crossfilter.js&gt;&lt;/script&gt;  </w:t>
      </w:r>
    </w:p>
    <w:p w14:paraId="73364EC3"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3.js&gt;&lt;/script&gt;  </w:t>
      </w:r>
    </w:p>
    <w:p w14:paraId="05789484"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c.js&gt;&lt;/script&gt;  </w:t>
      </w:r>
    </w:p>
    <w:p w14:paraId="7DE6413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05612D8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7C1C7DC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14:paraId="6C11AD5B"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14:paraId="7D345E49"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14:paraId="5D121BD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14:paraId="1AC200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1F8CF99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7E4EECE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4E2D007"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14:paraId="7C537747" w14:textId="3742570E"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14:paraId="2B0CB876"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14:paraId="2913DDB9" w14:textId="0187B8C4"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14:paraId="4AAA9DB0" w14:textId="466989D5"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14:paraId="0E704F1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059608C2"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67DABC3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4D7262B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842DCAE" w14:textId="5FA2B4CF"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7818C7E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93A263C" w14:textId="25D93C53" w:rsidR="002D17DF" w:rsidRPr="00DB37D0" w:rsidRDefault="002D17DF" w:rsidP="002D17DF">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14:paraId="26B1C24B"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js/jquery-3.4.1.min.js"</w:t>
      </w:r>
      <w:r w:rsidRPr="00906E6B">
        <w:rPr>
          <w:rFonts w:ascii="Consolas" w:eastAsia="Times New Roman" w:hAnsi="Consolas" w:cs="Times New Roman"/>
          <w:color w:val="000000"/>
          <w:sz w:val="16"/>
          <w:szCs w:val="16"/>
          <w:bdr w:val="none" w:sz="0" w:space="0" w:color="auto" w:frame="1"/>
          <w:lang w:val="en-US" w:eastAsia="pt-BR"/>
        </w:rPr>
        <w:t>&gt;&lt;/script&gt;  </w:t>
      </w:r>
    </w:p>
    <w:p w14:paraId="0C777FB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14:paraId="5F6AE8A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236CBE8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1DD591F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14:paraId="254E6E0E"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4CE0CC1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14:paraId="6701EF8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05028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E1D522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14:paraId="35E5EE2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14:paraId="50ED056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FF65BED"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lastRenderedPageBreak/>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14:paraId="19315C7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14:paraId="15B4A15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14:paraId="4D9D455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57AEF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7849B97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F5C8FC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14:paraId="5D0489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122951C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56321F9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14:paraId="5BF3EDA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7F1FAA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14:paraId="592A06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14:paraId="3C3706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14:paraId="2608E30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14:paraId="3DFA9A3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14:paraId="51FB614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14:paraId="33CF180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2ADA03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08B8195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19B098C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26E1443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B03920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430512E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4B2AF9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14:paraId="4605EF0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6CAF6622" w14:textId="0DA41161"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14:paraId="1FEE25F5" w14:textId="07B1BC5C"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14:paraId="0E32E85F"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5209391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14:paraId="46E0D4A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14:paraId="3A4A7F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718AE95"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14:paraId="68EE6DC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14:paraId="1DF681D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14DF524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663FA0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14:paraId="547AE98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14:paraId="0A5CDE5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27CA9F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14:paraId="235D65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1127AE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14:paraId="4D02070C"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14:paraId="61D53F5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4CEC8AC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2994024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14:paraId="7F59E312" w14:textId="77777777" w:rsidR="00CA4EDC" w:rsidRPr="00CA4EDC" w:rsidRDefault="00CA4EDC" w:rsidP="001D7FEB">
      <w:pPr>
        <w:jc w:val="center"/>
        <w:rPr>
          <w:b/>
          <w:sz w:val="20"/>
        </w:rPr>
      </w:pPr>
      <w:r>
        <w:rPr>
          <w:b/>
          <w:sz w:val="20"/>
        </w:rPr>
        <w:t>Fonte: Elaborada pelo Autor</w:t>
      </w:r>
    </w:p>
    <w:p w14:paraId="36692DA3" w14:textId="77777777" w:rsidR="00FA2442" w:rsidRDefault="00FA2442" w:rsidP="00FA2442">
      <w:pPr>
        <w:pStyle w:val="Ttulo3"/>
      </w:pPr>
      <w:bookmarkStart w:id="43" w:name="_Toc33871135"/>
      <w:r>
        <w:t xml:space="preserve">4.7.5 A classe </w:t>
      </w:r>
      <w:proofErr w:type="spellStart"/>
      <w:proofErr w:type="gramStart"/>
      <w:r>
        <w:t>PackSaida</w:t>
      </w:r>
      <w:bookmarkEnd w:id="43"/>
      <w:proofErr w:type="spellEnd"/>
      <w:proofErr w:type="gramEnd"/>
    </w:p>
    <w:p w14:paraId="604E9A39" w14:textId="77777777" w:rsidR="00956837" w:rsidRPr="00956837" w:rsidRDefault="00956837" w:rsidP="00956837"/>
    <w:p w14:paraId="7C08A90B" w14:textId="1E80387F"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14:paraId="2C920EBA" w14:textId="4EC7031B" w:rsidR="00956837" w:rsidRDefault="00956837">
      <w:pPr>
        <w:spacing w:after="160" w:line="240" w:lineRule="auto"/>
        <w:jc w:val="left"/>
        <w:rPr>
          <w:b/>
          <w:sz w:val="20"/>
        </w:rPr>
      </w:pPr>
    </w:p>
    <w:p w14:paraId="783830E4" w14:textId="2056D711"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14:paraId="7A4BCB49" w14:textId="77777777" w:rsidR="00956837" w:rsidRDefault="00956837" w:rsidP="00F604B1">
      <w:pPr>
        <w:jc w:val="center"/>
        <w:rPr>
          <w:b/>
          <w:sz w:val="20"/>
        </w:rPr>
      </w:pPr>
    </w:p>
    <w:p w14:paraId="1EB8A406" w14:textId="43CEF468" w:rsidR="00E5560D" w:rsidRDefault="00A43969" w:rsidP="00E5560D">
      <w:pPr>
        <w:jc w:val="center"/>
        <w:rPr>
          <w:b/>
          <w:sz w:val="20"/>
        </w:rPr>
      </w:pPr>
      <w:r w:rsidRPr="00E6058A">
        <w:rPr>
          <w:b/>
          <w:noProof/>
          <w:sz w:val="20"/>
          <w:lang w:eastAsia="pt-BR"/>
        </w:rPr>
        <w:drawing>
          <wp:inline distT="0" distB="0" distL="0" distR="0" wp14:anchorId="5139F0B3" wp14:editId="09D99832">
            <wp:extent cx="2326402" cy="367665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5">
                      <a:extLst>
                        <a:ext uri="{28A0092B-C50C-407E-A947-70E740481C1C}">
                          <a14:useLocalDpi xmlns:a14="http://schemas.microsoft.com/office/drawing/2010/main" val="0"/>
                        </a:ext>
                      </a:extLst>
                    </a:blip>
                    <a:stretch>
                      <a:fillRect/>
                    </a:stretch>
                  </pic:blipFill>
                  <pic:spPr>
                    <a:xfrm>
                      <a:off x="0" y="0"/>
                      <a:ext cx="2394955" cy="3784991"/>
                    </a:xfrm>
                    <a:prstGeom prst="rect">
                      <a:avLst/>
                    </a:prstGeom>
                  </pic:spPr>
                </pic:pic>
              </a:graphicData>
            </a:graphic>
          </wp:inline>
        </w:drawing>
      </w:r>
    </w:p>
    <w:p w14:paraId="2C794423" w14:textId="77777777" w:rsidR="00E5560D" w:rsidRDefault="00E5560D" w:rsidP="00F604B1">
      <w:pPr>
        <w:jc w:val="center"/>
        <w:rPr>
          <w:b/>
          <w:sz w:val="20"/>
        </w:rPr>
      </w:pPr>
      <w:r>
        <w:rPr>
          <w:b/>
          <w:sz w:val="20"/>
        </w:rPr>
        <w:t>Fonte: Elaborada pelo Autor</w:t>
      </w:r>
    </w:p>
    <w:p w14:paraId="4337B0E8" w14:textId="77777777" w:rsidR="00621532" w:rsidRDefault="00621532" w:rsidP="00FA2442">
      <w:pPr>
        <w:rPr>
          <w:b/>
          <w:sz w:val="20"/>
        </w:rPr>
      </w:pPr>
    </w:p>
    <w:p w14:paraId="4A8A84FB" w14:textId="1062B4D9" w:rsidR="0059346B" w:rsidRDefault="0059346B" w:rsidP="00B37E09">
      <w:r>
        <w:tab/>
        <w:t xml:space="preserve">A </w:t>
      </w:r>
      <w:r w:rsidRPr="00193FF6">
        <w:t xml:space="preserve">Classe </w:t>
      </w:r>
      <w:commentRangeStart w:id="44"/>
      <w:proofErr w:type="spellStart"/>
      <w:proofErr w:type="gramStart"/>
      <w:r w:rsidRPr="00193FF6">
        <w:t>PackSaida</w:t>
      </w:r>
      <w:commentRangeEnd w:id="44"/>
      <w:proofErr w:type="spellEnd"/>
      <w:proofErr w:type="gramEnd"/>
      <w:r w:rsidR="00352FA6" w:rsidRPr="00193FF6">
        <w:rPr>
          <w:rStyle w:val="Refdecomentrio"/>
        </w:rPr>
        <w:commentReference w:id="44"/>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14:paraId="3F1C5CB6" w14:textId="518767B9" w:rsidR="0059346B" w:rsidRPr="00037180" w:rsidRDefault="0059346B" w:rsidP="00B37E09">
      <w:r>
        <w:tab/>
      </w:r>
      <w:r w:rsidRPr="00037180">
        <w:t xml:space="preserve">O método </w:t>
      </w:r>
      <w:commentRangeStart w:id="45"/>
      <w:proofErr w:type="spellStart"/>
      <w:proofErr w:type="gramStart"/>
      <w:r w:rsidRPr="00037180">
        <w:t>processarCopia</w:t>
      </w:r>
      <w:commentRangeEnd w:id="45"/>
      <w:proofErr w:type="spellEnd"/>
      <w:proofErr w:type="gramEnd"/>
      <w:r w:rsidR="00352FA6" w:rsidRPr="00037180">
        <w:rPr>
          <w:rStyle w:val="Refdecomentrio"/>
        </w:rPr>
        <w:commentReference w:id="45"/>
      </w:r>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7B7FB4"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B7FB4" w:rsidRPr="00037180">
        <w:fldChar w:fldCharType="separate"/>
      </w:r>
      <w:r w:rsidR="00594F63" w:rsidRPr="00594F63">
        <w:rPr>
          <w:noProof/>
        </w:rPr>
        <w:t>(APACHE.ORG, 2019f)</w:t>
      </w:r>
      <w:r w:rsidR="007B7FB4"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14:paraId="00DE09E2" w14:textId="44C64BAB"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3976B4">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3976B4">
        <w:fldChar w:fldCharType="separate"/>
      </w:r>
      <w:r w:rsidR="00594F63" w:rsidRPr="00594F63">
        <w:rPr>
          <w:noProof/>
        </w:rPr>
        <w:t>(RAUDJÄRV, 2019)</w:t>
      </w:r>
      <w:r w:rsidR="003976B4">
        <w:fldChar w:fldCharType="end"/>
      </w:r>
      <w:r>
        <w:t xml:space="preserve"> para compactar recursivamente o conteúdo do  diretório de </w:t>
      </w:r>
      <w:r>
        <w:lastRenderedPageBreak/>
        <w:t>destino com todos os arquivos em seu estado final, gerando um arquivo de saída nomeado como dashgen.zip no diretório de destino especificado pelo usuário.</w:t>
      </w:r>
    </w:p>
    <w:p w14:paraId="3E1D8F8E" w14:textId="77777777" w:rsidR="00E02CBB" w:rsidRDefault="00E02CBB" w:rsidP="00B37E09"/>
    <w:p w14:paraId="0F190179" w14:textId="390596B3" w:rsidR="00E02CBB" w:rsidRDefault="00E02CBB" w:rsidP="00415689">
      <w:pPr>
        <w:jc w:val="center"/>
        <w:rPr>
          <w:b/>
          <w:sz w:val="20"/>
        </w:rPr>
      </w:pPr>
      <w:r>
        <w:rPr>
          <w:b/>
          <w:sz w:val="20"/>
        </w:rPr>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14:paraId="3BBBC7AB" w14:textId="77777777" w:rsidR="001A44A5" w:rsidRDefault="001A44A5" w:rsidP="00415689">
      <w:pPr>
        <w:jc w:val="center"/>
        <w:rPr>
          <w:b/>
          <w:sz w:val="20"/>
        </w:rPr>
      </w:pPr>
    </w:p>
    <w:p w14:paraId="1756691F" w14:textId="69D205AA" w:rsidR="00E02CBB" w:rsidRPr="00E02CBB" w:rsidRDefault="00415689" w:rsidP="00415689">
      <w:pPr>
        <w:jc w:val="center"/>
        <w:rPr>
          <w:b/>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6BE44407" wp14:editId="23841DFE">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Pr>
          <w:b/>
          <w:sz w:val="20"/>
        </w:rPr>
        <w:t>Fonte: Elaborada pelo Autor</w:t>
      </w:r>
    </w:p>
    <w:p w14:paraId="4499CA96" w14:textId="77777777" w:rsidR="001E1E01" w:rsidRDefault="001E1E01" w:rsidP="001E1E01">
      <w:pPr>
        <w:rPr>
          <w:b/>
          <w:sz w:val="20"/>
        </w:rPr>
      </w:pPr>
    </w:p>
    <w:p w14:paraId="7C0041D2" w14:textId="0D855126" w:rsidR="00AD40B2" w:rsidRDefault="00AD40B2" w:rsidP="007E3AB8">
      <w:pPr>
        <w:pStyle w:val="Ttulo2"/>
      </w:pPr>
      <w:bookmarkStart w:id="46" w:name="_Toc33871136"/>
      <w:r>
        <w:t>4.</w:t>
      </w:r>
      <w:r w:rsidR="008A3956">
        <w:t>8</w:t>
      </w:r>
      <w:r>
        <w:t xml:space="preserve"> </w:t>
      </w:r>
      <w:r w:rsidR="00790F7A">
        <w:t xml:space="preserve">Validação da Aplicação </w:t>
      </w:r>
      <w:proofErr w:type="gramStart"/>
      <w:r w:rsidR="00790F7A">
        <w:t>DashGen</w:t>
      </w:r>
      <w:bookmarkEnd w:id="46"/>
      <w:proofErr w:type="gramEnd"/>
    </w:p>
    <w:p w14:paraId="2DE7D047" w14:textId="77777777" w:rsidR="001A44A5" w:rsidRPr="001A44A5" w:rsidRDefault="001A44A5" w:rsidP="001A44A5"/>
    <w:p w14:paraId="6A072D62" w14:textId="1E599306"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14:paraId="09A824A2" w14:textId="77777777" w:rsidR="00201F4C" w:rsidRDefault="00201F4C" w:rsidP="00790F7A"/>
    <w:p w14:paraId="4D262362" w14:textId="1B176B9F"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primeiras linhas do arquivo </w:t>
      </w:r>
      <w:proofErr w:type="gramStart"/>
      <w:r w:rsidRPr="00201F4C">
        <w:rPr>
          <w:b/>
          <w:sz w:val="20"/>
        </w:rPr>
        <w:t>teste_salario.</w:t>
      </w:r>
      <w:proofErr w:type="gramEnd"/>
      <w:r w:rsidRPr="00201F4C">
        <w:rPr>
          <w:b/>
          <w:sz w:val="20"/>
        </w:rPr>
        <w:t>csv</w:t>
      </w:r>
    </w:p>
    <w:p w14:paraId="7BB07540" w14:textId="77777777" w:rsidR="00E912E9" w:rsidRDefault="00E912E9" w:rsidP="00201F4C">
      <w:pPr>
        <w:jc w:val="center"/>
        <w:rPr>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14:paraId="76E99489"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D731C77" w14:textId="77777777" w:rsidR="00201F4C" w:rsidRPr="00B31F17" w:rsidRDefault="00201F4C">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417CFD5" w14:textId="77777777" w:rsidR="00201F4C" w:rsidRPr="00B31F17" w:rsidRDefault="00201F4C">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08CE69D" w14:textId="77777777" w:rsidR="00201F4C" w:rsidRPr="00B31F17" w:rsidRDefault="00201F4C" w:rsidP="007E4365">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0877CC69" w14:textId="77777777" w:rsidR="00201F4C" w:rsidRPr="00B31F17" w:rsidRDefault="00201F4C" w:rsidP="007E4365">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SALARIO</w:t>
            </w:r>
          </w:p>
        </w:tc>
      </w:tr>
      <w:tr w:rsidR="00201F4C" w14:paraId="5448CF2A"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9F4350A"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28A3C8C7"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14:paraId="2E5A55C8"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14:paraId="5A99AB2D"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200.00</w:t>
            </w:r>
          </w:p>
        </w:tc>
      </w:tr>
      <w:tr w:rsidR="00201F4C" w14:paraId="7DA86E80"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084054BB"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26FF2E93"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14:paraId="26AA906D"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14:paraId="787362F6"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550.00</w:t>
            </w:r>
          </w:p>
        </w:tc>
      </w:tr>
      <w:tr w:rsidR="00201F4C" w14:paraId="19963E6F"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41A41D82"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500CEB8D"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5</w:t>
            </w:r>
          </w:p>
        </w:tc>
        <w:tc>
          <w:tcPr>
            <w:tcW w:w="2268" w:type="dxa"/>
            <w:tcBorders>
              <w:top w:val="single" w:sz="6" w:space="0" w:color="auto"/>
              <w:left w:val="single" w:sz="6" w:space="0" w:color="auto"/>
              <w:bottom w:val="single" w:sz="6" w:space="0" w:color="auto"/>
              <w:right w:val="single" w:sz="6" w:space="0" w:color="auto"/>
            </w:tcBorders>
          </w:tcPr>
          <w:p w14:paraId="1AB56C92"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L</w:t>
            </w:r>
          </w:p>
        </w:tc>
        <w:tc>
          <w:tcPr>
            <w:tcW w:w="932" w:type="dxa"/>
            <w:tcBorders>
              <w:top w:val="single" w:sz="6" w:space="0" w:color="auto"/>
              <w:left w:val="single" w:sz="6" w:space="0" w:color="auto"/>
              <w:bottom w:val="single" w:sz="6" w:space="0" w:color="auto"/>
              <w:right w:val="single" w:sz="6" w:space="0" w:color="auto"/>
            </w:tcBorders>
          </w:tcPr>
          <w:p w14:paraId="3D12E98B"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00.00</w:t>
            </w:r>
          </w:p>
        </w:tc>
      </w:tr>
      <w:tr w:rsidR="00201F4C" w14:paraId="05BB58BB"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3E5DFF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14CF11E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1</w:t>
            </w:r>
          </w:p>
        </w:tc>
        <w:tc>
          <w:tcPr>
            <w:tcW w:w="2268" w:type="dxa"/>
            <w:tcBorders>
              <w:top w:val="single" w:sz="6" w:space="0" w:color="auto"/>
              <w:left w:val="single" w:sz="6" w:space="0" w:color="auto"/>
              <w:bottom w:val="single" w:sz="6" w:space="0" w:color="auto"/>
              <w:right w:val="single" w:sz="6" w:space="0" w:color="auto"/>
            </w:tcBorders>
          </w:tcPr>
          <w:p w14:paraId="66EEA3B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6C0B39F5"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20.00</w:t>
            </w:r>
          </w:p>
        </w:tc>
      </w:tr>
      <w:tr w:rsidR="00201F4C" w14:paraId="2BB0A56B"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F47A09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79E9F7C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14:paraId="1FD3B5F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CENTRO-OESTE</w:t>
            </w:r>
          </w:p>
        </w:tc>
        <w:tc>
          <w:tcPr>
            <w:tcW w:w="932" w:type="dxa"/>
            <w:tcBorders>
              <w:top w:val="single" w:sz="6" w:space="0" w:color="auto"/>
              <w:left w:val="single" w:sz="6" w:space="0" w:color="auto"/>
              <w:bottom w:val="single" w:sz="6" w:space="0" w:color="auto"/>
              <w:right w:val="single" w:sz="6" w:space="0" w:color="auto"/>
            </w:tcBorders>
          </w:tcPr>
          <w:p w14:paraId="17F84D0D"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000.00</w:t>
            </w:r>
          </w:p>
        </w:tc>
      </w:tr>
      <w:tr w:rsidR="00201F4C" w14:paraId="259A7C75"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2C6CE77"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0FEB87D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7</w:t>
            </w:r>
          </w:p>
        </w:tc>
        <w:tc>
          <w:tcPr>
            <w:tcW w:w="2268" w:type="dxa"/>
            <w:tcBorders>
              <w:top w:val="single" w:sz="6" w:space="0" w:color="auto"/>
              <w:left w:val="single" w:sz="6" w:space="0" w:color="auto"/>
              <w:bottom w:val="single" w:sz="6" w:space="0" w:color="auto"/>
              <w:right w:val="single" w:sz="6" w:space="0" w:color="auto"/>
            </w:tcBorders>
          </w:tcPr>
          <w:p w14:paraId="59C7306D"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49999FF6"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10.00</w:t>
            </w:r>
          </w:p>
        </w:tc>
      </w:tr>
      <w:tr w:rsidR="00201F4C" w14:paraId="201FDB44"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2A5510C"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0B230A3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14:paraId="5A4B6CB8"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1A96A40A"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000.00</w:t>
            </w:r>
          </w:p>
        </w:tc>
      </w:tr>
      <w:tr w:rsidR="00201F4C" w14:paraId="7739B3B6"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012B8C0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7EA8D271"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2</w:t>
            </w:r>
          </w:p>
        </w:tc>
        <w:tc>
          <w:tcPr>
            <w:tcW w:w="2268" w:type="dxa"/>
            <w:tcBorders>
              <w:top w:val="single" w:sz="6" w:space="0" w:color="auto"/>
              <w:left w:val="single" w:sz="6" w:space="0" w:color="auto"/>
              <w:bottom w:val="single" w:sz="6" w:space="0" w:color="auto"/>
              <w:right w:val="single" w:sz="6" w:space="0" w:color="auto"/>
            </w:tcBorders>
          </w:tcPr>
          <w:p w14:paraId="2D9E45B2"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2BE47A6F"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998.00</w:t>
            </w:r>
          </w:p>
        </w:tc>
      </w:tr>
      <w:tr w:rsidR="00201F4C" w14:paraId="18632203"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BB04094"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33AA6A8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0</w:t>
            </w:r>
          </w:p>
        </w:tc>
        <w:tc>
          <w:tcPr>
            <w:tcW w:w="2268" w:type="dxa"/>
            <w:tcBorders>
              <w:top w:val="single" w:sz="6" w:space="0" w:color="auto"/>
              <w:left w:val="single" w:sz="6" w:space="0" w:color="auto"/>
              <w:bottom w:val="single" w:sz="6" w:space="0" w:color="auto"/>
              <w:right w:val="single" w:sz="6" w:space="0" w:color="auto"/>
            </w:tcBorders>
          </w:tcPr>
          <w:p w14:paraId="2BC55ACB"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4D38D57E"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897.00</w:t>
            </w:r>
          </w:p>
        </w:tc>
      </w:tr>
      <w:tr w:rsidR="00201F4C" w14:paraId="66998F9D"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2E1C7B6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15B6B54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1</w:t>
            </w:r>
          </w:p>
        </w:tc>
        <w:tc>
          <w:tcPr>
            <w:tcW w:w="2268" w:type="dxa"/>
            <w:tcBorders>
              <w:top w:val="single" w:sz="6" w:space="0" w:color="auto"/>
              <w:left w:val="single" w:sz="6" w:space="0" w:color="auto"/>
              <w:bottom w:val="single" w:sz="6" w:space="0" w:color="auto"/>
              <w:right w:val="single" w:sz="6" w:space="0" w:color="auto"/>
            </w:tcBorders>
          </w:tcPr>
          <w:p w14:paraId="1D55014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611E6871"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990.00</w:t>
            </w:r>
          </w:p>
        </w:tc>
      </w:tr>
    </w:tbl>
    <w:p w14:paraId="3760AA5A" w14:textId="082C9349" w:rsidR="00201F4C" w:rsidRPr="00201F4C" w:rsidRDefault="00201F4C" w:rsidP="00201F4C">
      <w:pPr>
        <w:jc w:val="center"/>
        <w:rPr>
          <w:b/>
          <w:sz w:val="20"/>
        </w:rPr>
      </w:pPr>
      <w:r>
        <w:rPr>
          <w:b/>
          <w:sz w:val="20"/>
        </w:rPr>
        <w:t>Fonte: Elaborada pelo Autor</w:t>
      </w:r>
    </w:p>
    <w:p w14:paraId="2E859EB8" w14:textId="77777777" w:rsidR="00790F7A" w:rsidRPr="00790F7A" w:rsidRDefault="00790F7A" w:rsidP="00790F7A"/>
    <w:p w14:paraId="0A86C6AC" w14:textId="77777777" w:rsidR="00A96A19" w:rsidRDefault="00A96A19" w:rsidP="00AD40B2">
      <w:r>
        <w:tab/>
        <w:t>Considerando os atributos contidos no arquivo, para esta simulação, foram definidos os seguintes requisitos:</w:t>
      </w:r>
    </w:p>
    <w:p w14:paraId="55CA9ADC" w14:textId="6D3353C8" w:rsidR="00AA3080" w:rsidRDefault="00AA3080" w:rsidP="00A96A19">
      <w:pPr>
        <w:pStyle w:val="PargrafodaLista"/>
        <w:numPr>
          <w:ilvl w:val="0"/>
          <w:numId w:val="50"/>
        </w:numPr>
      </w:pPr>
      <w:r>
        <w:t>Arquivo CSV: “c:\</w:t>
      </w:r>
      <w:proofErr w:type="spellStart"/>
      <w:r>
        <w:t>tccrepo</w:t>
      </w:r>
      <w:proofErr w:type="spellEnd"/>
      <w:r>
        <w:t>\</w:t>
      </w:r>
      <w:proofErr w:type="spellStart"/>
      <w:r>
        <w:t>support</w:t>
      </w:r>
      <w:proofErr w:type="spellEnd"/>
      <w:r>
        <w:t>\</w:t>
      </w:r>
      <w:proofErr w:type="gramStart"/>
      <w:r>
        <w:t>teste_salario.</w:t>
      </w:r>
      <w:proofErr w:type="gramEnd"/>
      <w:r>
        <w:t>csv”.</w:t>
      </w:r>
    </w:p>
    <w:p w14:paraId="4E389EDD" w14:textId="56E87F30" w:rsidR="00AA3080" w:rsidRDefault="00AA3080" w:rsidP="00A96A19">
      <w:pPr>
        <w:pStyle w:val="PargrafodaLista"/>
        <w:numPr>
          <w:ilvl w:val="0"/>
          <w:numId w:val="50"/>
        </w:numPr>
      </w:pPr>
      <w:r>
        <w:lastRenderedPageBreak/>
        <w:t>Pasta de destino: ”%USERPROFILE%\desktop\dashboard”</w:t>
      </w:r>
    </w:p>
    <w:p w14:paraId="52FD2797" w14:textId="1BBA72A9" w:rsidR="004976B8" w:rsidRDefault="004976B8" w:rsidP="00A96A19">
      <w:pPr>
        <w:pStyle w:val="PargrafodaLista"/>
        <w:numPr>
          <w:ilvl w:val="0"/>
          <w:numId w:val="50"/>
        </w:numPr>
      </w:pPr>
      <w:r>
        <w:t>Título do dashboard: “Renda Bruta Brasil”.</w:t>
      </w:r>
    </w:p>
    <w:p w14:paraId="56AAFA87" w14:textId="45E35273" w:rsidR="00A96A19" w:rsidRDefault="00A96A19" w:rsidP="00A96A19">
      <w:pPr>
        <w:pStyle w:val="PargrafodaLista"/>
        <w:numPr>
          <w:ilvl w:val="0"/>
          <w:numId w:val="50"/>
        </w:numPr>
      </w:pPr>
      <w:r>
        <w:t>Um gráfico tipo pizza com o atributo de dimensão SEXO - Redução por Contagem – Rótulo: “Sexo dos Entrevistados”.</w:t>
      </w:r>
    </w:p>
    <w:p w14:paraId="39870B3A" w14:textId="2DBDDE32" w:rsidR="00A96A19" w:rsidRDefault="00A96A19" w:rsidP="00A96A19">
      <w:pPr>
        <w:pStyle w:val="PargrafodaLista"/>
        <w:numPr>
          <w:ilvl w:val="0"/>
          <w:numId w:val="50"/>
        </w:numPr>
      </w:pPr>
      <w:r>
        <w:t>Um gráfico tipo linha com o atributo de dimensão IDADE – Redução por Contagem – Rótulo: “Idade dos Entrevistados”.</w:t>
      </w:r>
    </w:p>
    <w:p w14:paraId="04A7F231" w14:textId="77777777" w:rsidR="00A96A19" w:rsidRDefault="00A96A19" w:rsidP="00A96A19">
      <w:pPr>
        <w:pStyle w:val="PargrafodaLista"/>
        <w:numPr>
          <w:ilvl w:val="0"/>
          <w:numId w:val="50"/>
        </w:numPr>
      </w:pPr>
      <w:r>
        <w:t>Um gráfico tipo barras horizontais com o atributo de dimensão REGIAO – Redução por Contagem – Rótulo: “Região”.</w:t>
      </w:r>
    </w:p>
    <w:p w14:paraId="31F1C2C8" w14:textId="79ED1B59" w:rsidR="004A23E9" w:rsidRDefault="00A96A19" w:rsidP="00A96A19">
      <w:pPr>
        <w:pStyle w:val="PargrafodaLista"/>
        <w:numPr>
          <w:ilvl w:val="0"/>
          <w:numId w:val="50"/>
        </w:numPr>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14:paraId="7EC433DB" w14:textId="579D8790" w:rsidR="00646B66" w:rsidRDefault="00A96A19" w:rsidP="00646B66">
      <w:pPr>
        <w:pStyle w:val="PargrafodaLista"/>
        <w:numPr>
          <w:ilvl w:val="0"/>
          <w:numId w:val="50"/>
        </w:numPr>
      </w:pPr>
      <w:r>
        <w:t xml:space="preserve"> </w:t>
      </w:r>
      <w:r w:rsidR="004A23E9">
        <w:t xml:space="preserve">Um gráfico tipo barras horizontais com o atributo de dimensão IDADE – Redução por Somatória – Atributo de medição </w:t>
      </w:r>
      <w:r w:rsidR="00646B66">
        <w:t>SALARIO – Rótulo: “Renda Bruta X Idade”.</w:t>
      </w:r>
    </w:p>
    <w:p w14:paraId="71FA1853" w14:textId="62A419EA" w:rsidR="004A23E9" w:rsidRDefault="004A23E9" w:rsidP="004A23E9">
      <w:pPr>
        <w:pStyle w:val="PargrafodaLista"/>
        <w:numPr>
          <w:ilvl w:val="0"/>
          <w:numId w:val="50"/>
        </w:numPr>
      </w:pPr>
      <w:r>
        <w:t xml:space="preserve">Um gráfico tipo barras horizontais com o atributo de dimensão REGIAO – Redução por Somatória – Atributo de medição </w:t>
      </w:r>
      <w:r w:rsidR="00646B66">
        <w:t>SALARIO – Rótulo: “Renda Bruta X Região”.</w:t>
      </w:r>
    </w:p>
    <w:p w14:paraId="03156F49" w14:textId="77777777" w:rsidR="00AB10BE" w:rsidRDefault="00AB10BE" w:rsidP="00AB10BE"/>
    <w:p w14:paraId="4ACBD5EC" w14:textId="48F7F9D3" w:rsidR="00AB10BE" w:rsidRDefault="00AB10BE" w:rsidP="00AB10BE">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14:paraId="7B53AFC4" w14:textId="77777777" w:rsidR="00E912E9" w:rsidRDefault="00E912E9">
      <w:pPr>
        <w:spacing w:after="160" w:line="240" w:lineRule="auto"/>
        <w:jc w:val="left"/>
        <w:rPr>
          <w:b/>
          <w:sz w:val="20"/>
        </w:rPr>
      </w:pPr>
      <w:r>
        <w:rPr>
          <w:b/>
          <w:sz w:val="20"/>
        </w:rPr>
        <w:br w:type="page"/>
      </w:r>
    </w:p>
    <w:p w14:paraId="2EF13B90" w14:textId="2ACD5D7F" w:rsidR="00AB10BE" w:rsidRDefault="00AB10BE" w:rsidP="00AB10BE">
      <w:pPr>
        <w:jc w:val="center"/>
        <w:rPr>
          <w:b/>
          <w:sz w:val="20"/>
        </w:rPr>
      </w:pPr>
      <w:r>
        <w:rPr>
          <w:b/>
          <w:sz w:val="20"/>
        </w:rPr>
        <w:lastRenderedPageBreak/>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14:paraId="2B6D13F6" w14:textId="77777777" w:rsidR="003045C0" w:rsidRPr="00AB10BE" w:rsidRDefault="003045C0" w:rsidP="00AB10BE">
      <w:pPr>
        <w:jc w:val="center"/>
        <w:rPr>
          <w:b/>
          <w:sz w:val="20"/>
        </w:rPr>
      </w:pPr>
    </w:p>
    <w:p w14:paraId="28F13F7F" w14:textId="77777777" w:rsidR="008B6E0D" w:rsidRDefault="00AA3080" w:rsidP="00595800">
      <w:pPr>
        <w:pStyle w:val="PargrafodaLista"/>
        <w:ind w:left="0"/>
        <w:jc w:val="center"/>
      </w:pPr>
      <w:r>
        <w:rPr>
          <w:noProof/>
          <w:lang w:eastAsia="pt-BR"/>
        </w:rPr>
        <w:drawing>
          <wp:inline distT="0" distB="0" distL="0" distR="0" wp14:anchorId="24642F4F" wp14:editId="297C28B6">
            <wp:extent cx="3897233" cy="3508744"/>
            <wp:effectExtent l="0" t="0" r="825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897233" cy="3508744"/>
                    </a:xfrm>
                    <a:prstGeom prst="rect">
                      <a:avLst/>
                    </a:prstGeom>
                  </pic:spPr>
                </pic:pic>
              </a:graphicData>
            </a:graphic>
          </wp:inline>
        </w:drawing>
      </w:r>
    </w:p>
    <w:p w14:paraId="6A115D4D" w14:textId="77777777" w:rsidR="008B6E0D" w:rsidRDefault="008B6E0D" w:rsidP="00595800">
      <w:pPr>
        <w:pStyle w:val="PargrafodaLista"/>
        <w:ind w:left="0"/>
        <w:jc w:val="center"/>
        <w:rPr>
          <w:b/>
          <w:sz w:val="20"/>
        </w:rPr>
      </w:pPr>
      <w:r w:rsidRPr="008B6E0D">
        <w:rPr>
          <w:b/>
          <w:sz w:val="20"/>
        </w:rPr>
        <w:t>Fonte: Elaborada pelo Autor</w:t>
      </w:r>
    </w:p>
    <w:p w14:paraId="40C41648" w14:textId="77777777" w:rsidR="009F43FB" w:rsidRDefault="009F43FB" w:rsidP="00595800">
      <w:pPr>
        <w:pStyle w:val="PargrafodaLista"/>
        <w:ind w:left="0"/>
        <w:jc w:val="center"/>
      </w:pPr>
    </w:p>
    <w:p w14:paraId="31FFA17D" w14:textId="08990DA8"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14:paraId="6AF3DA65" w14:textId="77777777" w:rsidR="00FC1741" w:rsidRDefault="00FC1741" w:rsidP="003D61C7">
      <w:pPr>
        <w:spacing w:after="160" w:line="240" w:lineRule="auto"/>
      </w:pPr>
    </w:p>
    <w:p w14:paraId="6E0459AC" w14:textId="77777777" w:rsidR="00E912E9" w:rsidRDefault="00E912E9">
      <w:pPr>
        <w:spacing w:after="160" w:line="240" w:lineRule="auto"/>
        <w:jc w:val="left"/>
        <w:rPr>
          <w:b/>
          <w:sz w:val="20"/>
        </w:rPr>
      </w:pPr>
      <w:r>
        <w:rPr>
          <w:b/>
          <w:sz w:val="20"/>
        </w:rPr>
        <w:br w:type="page"/>
      </w:r>
    </w:p>
    <w:p w14:paraId="02F28533" w14:textId="16C677E6" w:rsidR="003D61C7" w:rsidRDefault="003D61C7" w:rsidP="00FC1741">
      <w:pPr>
        <w:spacing w:after="160" w:line="240" w:lineRule="auto"/>
        <w:jc w:val="center"/>
        <w:rPr>
          <w:b/>
          <w:sz w:val="20"/>
        </w:rPr>
      </w:pPr>
      <w:r>
        <w:rPr>
          <w:b/>
          <w:sz w:val="20"/>
        </w:rPr>
        <w:lastRenderedPageBreak/>
        <w:t xml:space="preserve">Figura </w:t>
      </w:r>
      <w:r w:rsidR="00561A1A">
        <w:rPr>
          <w:b/>
          <w:sz w:val="20"/>
        </w:rPr>
        <w:t>2</w:t>
      </w:r>
      <w:r w:rsidR="00F04456">
        <w:rPr>
          <w:b/>
          <w:sz w:val="20"/>
        </w:rPr>
        <w:t>9</w:t>
      </w:r>
      <w:r>
        <w:rPr>
          <w:b/>
          <w:sz w:val="20"/>
        </w:rPr>
        <w:t xml:space="preserve"> – Confirmação do sucesso na geração do dashboard</w:t>
      </w:r>
    </w:p>
    <w:p w14:paraId="506A5C7E" w14:textId="5B1C6036" w:rsidR="003D61C7" w:rsidRDefault="003D61C7" w:rsidP="003D61C7">
      <w:pPr>
        <w:spacing w:after="160" w:line="240" w:lineRule="auto"/>
        <w:jc w:val="center"/>
        <w:rPr>
          <w:b/>
          <w:sz w:val="20"/>
        </w:rPr>
      </w:pPr>
      <w:r w:rsidRPr="00E6058A">
        <w:rPr>
          <w:b/>
          <w:noProof/>
          <w:sz w:val="20"/>
          <w:lang w:eastAsia="pt-BR"/>
        </w:rPr>
        <w:drawing>
          <wp:inline distT="0" distB="0" distL="0" distR="0" wp14:anchorId="60359A3C" wp14:editId="38DA3526">
            <wp:extent cx="4726280" cy="4267200"/>
            <wp:effectExtent l="133350" t="114300" r="151130" b="1714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26868" cy="42677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B7F886" w14:textId="77777777" w:rsidR="00EC2F87" w:rsidRDefault="003D61C7" w:rsidP="003D61C7">
      <w:pPr>
        <w:spacing w:after="160" w:line="240" w:lineRule="auto"/>
        <w:jc w:val="center"/>
        <w:rPr>
          <w:b/>
          <w:sz w:val="20"/>
        </w:rPr>
      </w:pPr>
      <w:r>
        <w:rPr>
          <w:b/>
          <w:sz w:val="20"/>
        </w:rPr>
        <w:t>Fonte: Elaborada pelo Autor</w:t>
      </w:r>
    </w:p>
    <w:p w14:paraId="25A5CEC1" w14:textId="77777777" w:rsidR="00696F50" w:rsidRDefault="00696F50" w:rsidP="00696F50"/>
    <w:p w14:paraId="417AD56D" w14:textId="49A26132"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14:paraId="4C7B14D6" w14:textId="77777777" w:rsidR="00696F50" w:rsidRDefault="00696F50" w:rsidP="00696F50"/>
    <w:p w14:paraId="1D49A399" w14:textId="77777777" w:rsidR="00696F50" w:rsidRDefault="00696F50">
      <w:pPr>
        <w:spacing w:after="160" w:line="240" w:lineRule="auto"/>
        <w:jc w:val="left"/>
        <w:rPr>
          <w:b/>
          <w:sz w:val="20"/>
        </w:rPr>
      </w:pPr>
      <w:r>
        <w:rPr>
          <w:b/>
          <w:sz w:val="20"/>
        </w:rPr>
        <w:br w:type="page"/>
      </w:r>
    </w:p>
    <w:p w14:paraId="2F266396" w14:textId="65398E9A"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spellStart"/>
      <w:r w:rsidR="00BC55FE">
        <w:rPr>
          <w:b/>
          <w:sz w:val="20"/>
        </w:rPr>
        <w:t>Dashgen</w:t>
      </w:r>
      <w:proofErr w:type="spellEnd"/>
    </w:p>
    <w:p w14:paraId="0135655A" w14:textId="30E977FF" w:rsidR="00696F50" w:rsidRDefault="00696F50" w:rsidP="00696F50">
      <w:pPr>
        <w:jc w:val="center"/>
        <w:rPr>
          <w:b/>
          <w:sz w:val="20"/>
        </w:rPr>
      </w:pPr>
      <w:r w:rsidRPr="00E6058A">
        <w:rPr>
          <w:b/>
          <w:noProof/>
          <w:sz w:val="20"/>
          <w:lang w:eastAsia="pt-BR"/>
        </w:rPr>
        <w:drawing>
          <wp:inline distT="0" distB="0" distL="0" distR="0" wp14:anchorId="4C70FBCB" wp14:editId="7AD540D5">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E8BD3C3" w14:textId="77777777" w:rsidR="002C19E0" w:rsidRDefault="00696F50" w:rsidP="00696F50">
      <w:pPr>
        <w:jc w:val="center"/>
        <w:rPr>
          <w:b/>
          <w:sz w:val="20"/>
        </w:rPr>
      </w:pPr>
      <w:r>
        <w:rPr>
          <w:b/>
          <w:sz w:val="20"/>
        </w:rPr>
        <w:t>Fonte: Elaborada pelo Autor</w:t>
      </w:r>
    </w:p>
    <w:p w14:paraId="25641F14" w14:textId="77777777" w:rsidR="00F64028" w:rsidRPr="00FA5E28" w:rsidRDefault="00F64028" w:rsidP="00F64028"/>
    <w:p w14:paraId="0D091B82" w14:textId="71298657" w:rsidR="00C20B51" w:rsidRDefault="00C20B51" w:rsidP="00C20B51">
      <w:pPr>
        <w:pStyle w:val="Ttulo2"/>
      </w:pPr>
      <w:bookmarkStart w:id="47" w:name="_Toc33871137"/>
      <w:r>
        <w:t>4.</w:t>
      </w:r>
      <w:r w:rsidR="007E3AB8">
        <w:t xml:space="preserve">9 </w:t>
      </w:r>
      <w:r>
        <w:t xml:space="preserve">Particularidades do ambiente para execução do </w:t>
      </w:r>
      <w:proofErr w:type="gramStart"/>
      <w:r>
        <w:t>DashGen</w:t>
      </w:r>
      <w:bookmarkEnd w:id="47"/>
      <w:proofErr w:type="gramEnd"/>
    </w:p>
    <w:p w14:paraId="1F839683" w14:textId="77777777" w:rsidR="00AC22ED" w:rsidRPr="00AC22ED" w:rsidRDefault="00AC22ED" w:rsidP="00AC22ED"/>
    <w:p w14:paraId="31710A84" w14:textId="09194CEF"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proofErr w:type="spellStart"/>
      <w:r w:rsidR="009F43FB">
        <w:t>m</w:t>
      </w:r>
      <w:r w:rsidR="00580920">
        <w:t>etadados</w:t>
      </w:r>
      <w:proofErr w:type="spellEnd"/>
      <w:r w:rsidR="00580920">
        <w:t xml:space="preserve"> e recursos como arquivos co</w:t>
      </w:r>
      <w:r w:rsidR="00CA4231">
        <w:t>ntendo</w:t>
      </w:r>
      <w:r w:rsidR="00580920">
        <w:t xml:space="preserve"> texto, imagens ou vídeos em um único arquivo de distribuição</w:t>
      </w:r>
      <w:r w:rsidR="00DC6C20">
        <w:t xml:space="preserve"> </w:t>
      </w:r>
      <w:r w:rsidR="00DC6C20">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DC6C20">
        <w:fldChar w:fldCharType="separate"/>
      </w:r>
      <w:r w:rsidR="00594F63" w:rsidRPr="00594F63">
        <w:rPr>
          <w:noProof/>
        </w:rPr>
        <w:t>(WIKIPEDIA.ORG, 2019e)</w:t>
      </w:r>
      <w:r w:rsidR="00DC6C20">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14:paraId="58AD3DF2" w14:textId="0A07D334"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sem qualquer problema quanto à execução, ambos usando o JRE da Oracle</w:t>
      </w:r>
      <w:r w:rsidR="004C4EE3">
        <w:t xml:space="preserve"> (versão 8u241)</w:t>
      </w:r>
      <w:r w:rsidR="00E56232">
        <w:t>.</w:t>
      </w:r>
    </w:p>
    <w:p w14:paraId="52EE0EC0" w14:textId="77777777" w:rsidR="007D4322" w:rsidRDefault="007D4322" w:rsidP="00C20B51"/>
    <w:p w14:paraId="52EC62CA" w14:textId="77777777" w:rsidR="007D4322" w:rsidRDefault="007D4322" w:rsidP="007B536F">
      <w:pPr>
        <w:pStyle w:val="Ttulo1"/>
      </w:pPr>
      <w:bookmarkStart w:id="48" w:name="_Toc33871138"/>
      <w:proofErr w:type="gramStart"/>
      <w:r>
        <w:t>5</w:t>
      </w:r>
      <w:proofErr w:type="gramEnd"/>
      <w:r>
        <w:t xml:space="preserve"> CONSIDERAÇÕES FINAIS</w:t>
      </w:r>
      <w:bookmarkEnd w:id="48"/>
    </w:p>
    <w:p w14:paraId="5196B6C0" w14:textId="249824FB"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14:paraId="1DEDB5A6" w14:textId="7640BFD8" w:rsidR="004200F4" w:rsidRDefault="004200F4" w:rsidP="007D4322">
      <w:r>
        <w:tab/>
        <w:t xml:space="preserve">O uso da </w:t>
      </w:r>
      <w:proofErr w:type="gramStart"/>
      <w:r>
        <w:t>DC.</w:t>
      </w:r>
      <w:proofErr w:type="gramEnd"/>
      <w:r>
        <w:t>js e suas dependências também se mostrou como uma ferramenta poderosa</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14:paraId="25ACC3CB" w14:textId="002B1E26" w:rsidR="00975B31" w:rsidRDefault="00975B31" w:rsidP="007D4322">
      <w:r>
        <w:tab/>
        <w:t xml:space="preserve">Ao longo da pesquisa e desenvolvimento deste trabalho, foi </w:t>
      </w:r>
      <w:r w:rsidR="008C1C29">
        <w:t>vivenciada</w:t>
      </w:r>
      <w:r>
        <w:t xml:space="preserve"> a dificuldade que algumas equipes de desenvolvimento encontram ao decidir optar pelo reuso de bibliotecas.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14:paraId="3277E512" w14:textId="20C00F2E"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E6058A">
        <w:t>uma dificuldade a mais</w:t>
      </w:r>
      <w:r>
        <w:t xml:space="preserve">. </w:t>
      </w:r>
      <w:r w:rsidR="00E6058A">
        <w:t xml:space="preserve">O uso de uma </w:t>
      </w:r>
      <w:r>
        <w:t>biblioteca</w:t>
      </w:r>
      <w:r w:rsidR="00E6058A">
        <w:t xml:space="preserve">, </w:t>
      </w:r>
      <w:r>
        <w:t>como a Apache Commons CSV</w:t>
      </w:r>
      <w:r w:rsidR="00E6058A">
        <w:t>, facilita o tratamento de arquivos CSV</w:t>
      </w:r>
      <w:proofErr w:type="gramStart"/>
      <w:r>
        <w:t xml:space="preserve"> </w:t>
      </w:r>
      <w:r w:rsidR="00E6058A">
        <w:t>mas</w:t>
      </w:r>
      <w:proofErr w:type="gramEnd"/>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isNumeric() e </w:t>
      </w:r>
      <w:r w:rsidR="00773887">
        <w:t>columnDiscoverType(), que diferenciam atributos com conteúdo de tipo numérico.</w:t>
      </w:r>
    </w:p>
    <w:p w14:paraId="21CBB20F" w14:textId="7911D13F" w:rsidR="002464D4"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w:t>
      </w:r>
      <w:r w:rsidR="00C14632">
        <w:lastRenderedPageBreak/>
        <w:t xml:space="preserve">contendo este </w:t>
      </w:r>
      <w:r>
        <w:t xml:space="preserve">trabalho de conclusão de curso e o código fonte do protótipo final </w:t>
      </w:r>
      <w:proofErr w:type="gramStart"/>
      <w:r>
        <w:t>DashGen</w:t>
      </w:r>
      <w:proofErr w:type="gramEnd"/>
      <w:r>
        <w:t>.</w:t>
      </w:r>
      <w:r w:rsidR="004C4EE3">
        <w:t xml:space="preserve"> </w:t>
      </w:r>
    </w:p>
    <w:p w14:paraId="1E7AAADD" w14:textId="77777777" w:rsidR="002464D4" w:rsidRDefault="002464D4" w:rsidP="002464D4">
      <w:r>
        <w:tab/>
      </w:r>
      <w:r w:rsidR="00E56C21">
        <w:t>Para trabalhos futuros, cabem como sugestões:</w:t>
      </w:r>
    </w:p>
    <w:p w14:paraId="62F9A9B7" w14:textId="3B955519" w:rsidR="00E56C21" w:rsidRDefault="00E56C21" w:rsidP="004C4EE3">
      <w:pPr>
        <w:pStyle w:val="PargrafodaLista"/>
        <w:numPr>
          <w:ilvl w:val="0"/>
          <w:numId w:val="38"/>
        </w:numPr>
      </w:pPr>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14:paraId="1EF0AB9F" w14:textId="6AEE799E" w:rsidR="00E56C21" w:rsidRDefault="00E56C21" w:rsidP="004C4EE3">
      <w:pPr>
        <w:pStyle w:val="PargrafodaLista"/>
        <w:numPr>
          <w:ilvl w:val="0"/>
          <w:numId w:val="38"/>
        </w:numPr>
      </w:pPr>
      <w:r>
        <w:t xml:space="preserve">Transformação do mecanismo de composição em uma biblioteca reutilizável em outros contextos além da geração de </w:t>
      </w:r>
      <w:r w:rsidR="00F07A8A">
        <w:rPr>
          <w:i/>
        </w:rPr>
        <w:t>d</w:t>
      </w:r>
      <w:r w:rsidR="00F07A8A" w:rsidRPr="00F07A8A">
        <w:rPr>
          <w:i/>
        </w:rPr>
        <w:t>ashboards</w:t>
      </w:r>
      <w:r>
        <w:t>;</w:t>
      </w:r>
    </w:p>
    <w:p w14:paraId="11F4B9F2" w14:textId="77777777" w:rsidR="00E56C21" w:rsidRDefault="00E56C21" w:rsidP="004C4EE3">
      <w:pPr>
        <w:pStyle w:val="PargrafodaLista"/>
        <w:numPr>
          <w:ilvl w:val="0"/>
          <w:numId w:val="38"/>
        </w:numPr>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14:paraId="748E41D1" w14:textId="77777777" w:rsidR="00E56C21" w:rsidRDefault="00E56C21" w:rsidP="004C4EE3">
      <w:pPr>
        <w:pStyle w:val="PargrafodaLista"/>
        <w:numPr>
          <w:ilvl w:val="0"/>
          <w:numId w:val="38"/>
        </w:numPr>
      </w:pPr>
      <w:r>
        <w:t>Aprimoramento do projeto, embarcando inteligência artificial capaz de analisar os dados constantes no arquivo CSV a fim de propor quais seriam as melhores representações gráficas para cada tipo de dado identificado;</w:t>
      </w:r>
    </w:p>
    <w:p w14:paraId="107FE504" w14:textId="77777777" w:rsidR="00E56C21" w:rsidRDefault="00E56C21" w:rsidP="004C4EE3">
      <w:pPr>
        <w:pStyle w:val="PargrafodaLista"/>
        <w:numPr>
          <w:ilvl w:val="0"/>
          <w:numId w:val="38"/>
        </w:numPr>
      </w:pPr>
      <w:r>
        <w:t>Permitir maior personalização do Dashboard, como seleção de cores e modelos de tela pré-definidos;</w:t>
      </w:r>
    </w:p>
    <w:p w14:paraId="1581881F" w14:textId="77777777" w:rsidR="00E56C21" w:rsidRPr="002464D4" w:rsidRDefault="00E56C21" w:rsidP="004C4EE3">
      <w:pPr>
        <w:pStyle w:val="PargrafodaLista"/>
        <w:numPr>
          <w:ilvl w:val="0"/>
          <w:numId w:val="38"/>
        </w:numPr>
      </w:pPr>
      <w:proofErr w:type="gramStart"/>
      <w:r>
        <w:t>Otimização</w:t>
      </w:r>
      <w:proofErr w:type="gramEnd"/>
      <w:r>
        <w:t xml:space="preserve"> da interface gráfica do usuário, trazendo maior interatividade e tornando-a mais intuitiva.</w:t>
      </w:r>
    </w:p>
    <w:p w14:paraId="254FD38C" w14:textId="77777777" w:rsidR="00253E56" w:rsidRPr="00E56232" w:rsidRDefault="00253E56" w:rsidP="00C20B51">
      <w:r>
        <w:tab/>
      </w:r>
    </w:p>
    <w:p w14:paraId="027363E0" w14:textId="77777777" w:rsidR="00564887" w:rsidRDefault="00564887" w:rsidP="00B37E09">
      <w:r>
        <w:br w:type="page"/>
      </w:r>
    </w:p>
    <w:p w14:paraId="52E94A30" w14:textId="59BCA4EC" w:rsidR="00246861" w:rsidRDefault="00A931EE" w:rsidP="007B536F">
      <w:pPr>
        <w:pStyle w:val="Ttulo1"/>
      </w:pPr>
      <w:bookmarkStart w:id="49" w:name="_Toc33871139"/>
      <w:r>
        <w:lastRenderedPageBreak/>
        <w:t>REFERÊNCIAS</w:t>
      </w:r>
      <w:bookmarkEnd w:id="49"/>
    </w:p>
    <w:p w14:paraId="43F9428C" w14:textId="77777777" w:rsidR="00BD7C53" w:rsidRDefault="00BD7C53" w:rsidP="007B536F">
      <w:pPr>
        <w:spacing w:line="240" w:lineRule="auto"/>
      </w:pPr>
    </w:p>
    <w:p w14:paraId="68E4FD18" w14:textId="77777777" w:rsidR="0058466A" w:rsidRDefault="0058466A" w:rsidP="007B536F">
      <w:pPr>
        <w:spacing w:line="240" w:lineRule="auto"/>
      </w:pPr>
    </w:p>
    <w:p w14:paraId="33CE7EB3" w14:textId="77777777" w:rsidR="0058466A" w:rsidRDefault="0058466A" w:rsidP="007B536F">
      <w:pPr>
        <w:spacing w:line="240" w:lineRule="auto"/>
      </w:pPr>
    </w:p>
    <w:p w14:paraId="26D8343B" w14:textId="30B653BC" w:rsidR="00656CD1" w:rsidRPr="00656CD1" w:rsidRDefault="00594F63" w:rsidP="00B65495">
      <w:pPr>
        <w:widowControl w:val="0"/>
        <w:autoSpaceDE w:val="0"/>
        <w:autoSpaceDN w:val="0"/>
        <w:adjustRightInd w:val="0"/>
        <w:spacing w:line="240" w:lineRule="auto"/>
        <w:jc w:val="left"/>
        <w:rPr>
          <w:rFonts w:cs="Arial"/>
          <w:noProof/>
          <w:szCs w:val="24"/>
        </w:rPr>
      </w:pPr>
      <w:r>
        <w:fldChar w:fldCharType="begin" w:fldLock="1"/>
      </w:r>
      <w:r>
        <w:instrText xml:space="preserve">ADDIN Mendeley Bibliography CSL_BIBLIOGRAPHY </w:instrText>
      </w:r>
      <w:r>
        <w:fldChar w:fldCharType="separate"/>
      </w:r>
      <w:r w:rsidR="00656CD1" w:rsidRPr="00656CD1">
        <w:rPr>
          <w:rFonts w:cs="Arial"/>
          <w:noProof/>
          <w:szCs w:val="24"/>
        </w:rPr>
        <w:t xml:space="preserve">ACADEMIAIN. </w:t>
      </w:r>
      <w:r w:rsidR="00656CD1" w:rsidRPr="00656CD1">
        <w:rPr>
          <w:rFonts w:cs="Arial"/>
          <w:b/>
          <w:bCs/>
          <w:noProof/>
          <w:szCs w:val="24"/>
        </w:rPr>
        <w:t>QLIK SENSE: O QUE É, COMO FUNCIONA E QUAIS AS VANTAGENS?</w:t>
      </w:r>
      <w:r w:rsidR="00656CD1" w:rsidRPr="00656CD1">
        <w:rPr>
          <w:rFonts w:cs="Arial"/>
          <w:noProof/>
          <w:szCs w:val="24"/>
        </w:rPr>
        <w:t xml:space="preserve"> Disponível em: &lt;https://blog.academiain1.com.br/qlik-sense-o-que-e-como-funciona-e-quais-as-vantagens/&gt;. Acesso em: 10 jan. 2020. </w:t>
      </w:r>
    </w:p>
    <w:p w14:paraId="4F588DE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The Apache Velocity Project</w:t>
      </w:r>
      <w:r w:rsidRPr="00656CD1">
        <w:rPr>
          <w:rFonts w:cs="Arial"/>
          <w:noProof/>
          <w:szCs w:val="24"/>
        </w:rPr>
        <w:t xml:space="preserve">. Disponível em: </w:t>
      </w:r>
      <w:bookmarkStart w:id="50" w:name="_GoBack"/>
      <w:bookmarkEnd w:id="50"/>
      <w:r w:rsidRPr="00656CD1">
        <w:rPr>
          <w:rFonts w:cs="Arial"/>
          <w:noProof/>
          <w:szCs w:val="24"/>
        </w:rPr>
        <w:t xml:space="preserve">&lt;https://velocity.apache.org/&gt;. Acesso em: 7 jan. 2019a. </w:t>
      </w:r>
    </w:p>
    <w:p w14:paraId="1349BCC7"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Changes Report - Apache Velocity</w:t>
      </w:r>
      <w:r w:rsidRPr="00656CD1">
        <w:rPr>
          <w:rFonts w:cs="Arial"/>
          <w:noProof/>
          <w:szCs w:val="24"/>
        </w:rPr>
        <w:t xml:space="preserve">. Disponível em: &lt;https://velocity.apache.org/engine/devel/changes.html&gt;. Acesso em: 22 ago. 2019b. </w:t>
      </w:r>
    </w:p>
    <w:p w14:paraId="0EDBE58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Version History - Apache Freemarker</w:t>
      </w:r>
      <w:r w:rsidRPr="00656CD1">
        <w:rPr>
          <w:rFonts w:cs="Arial"/>
          <w:noProof/>
          <w:szCs w:val="24"/>
        </w:rPr>
        <w:t xml:space="preserve">. Disponível em: &lt;https://freemarker.apache.org/docs/app_versions.html&gt;. Acesso em: 25 ago. 2019c. </w:t>
      </w:r>
    </w:p>
    <w:p w14:paraId="2502221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What is Maven</w:t>
      </w:r>
      <w:r w:rsidRPr="00656CD1">
        <w:rPr>
          <w:rFonts w:cs="Arial"/>
          <w:noProof/>
          <w:szCs w:val="24"/>
        </w:rPr>
        <w:t xml:space="preserve">. Disponível em: &lt;https://maven.apache.org/what-is-maven.html&gt;. Acesso em: 1 ago. 2019d. </w:t>
      </w:r>
    </w:p>
    <w:p w14:paraId="5DE2E4AF"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CSV</w:t>
      </w:r>
      <w:r w:rsidRPr="00656CD1">
        <w:rPr>
          <w:rFonts w:cs="Arial"/>
          <w:noProof/>
          <w:szCs w:val="24"/>
        </w:rPr>
        <w:t xml:space="preserve">. Disponível em: &lt;https://commons.apache.org/proper/commons-csv/index.html&gt;. Acesso em: 2 nov. 2019e. </w:t>
      </w:r>
    </w:p>
    <w:p w14:paraId="646BF1FA"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IO</w:t>
      </w:r>
      <w:r w:rsidRPr="00656CD1">
        <w:rPr>
          <w:rFonts w:cs="Arial"/>
          <w:noProof/>
          <w:szCs w:val="24"/>
        </w:rPr>
        <w:t xml:space="preserve">. Disponível em: &lt;https://commons.apache.org/proper/commons-io/&gt;. Acesso em: 10 nov. 2019f. </w:t>
      </w:r>
    </w:p>
    <w:p w14:paraId="1C2EECF2"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Netbeans</w:t>
      </w:r>
      <w:r w:rsidRPr="00656CD1">
        <w:rPr>
          <w:rFonts w:cs="Arial"/>
          <w:noProof/>
          <w:szCs w:val="24"/>
        </w:rPr>
        <w:t xml:space="preserve">. Disponível em: &lt;https://netbeans.org/&gt;. Acesso em: 12 jan. 2019g. </w:t>
      </w:r>
    </w:p>
    <w:p w14:paraId="4F44D3AF"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FreeMarker Java Template Engine</w:t>
      </w:r>
      <w:r w:rsidRPr="00656CD1">
        <w:rPr>
          <w:rFonts w:cs="Arial"/>
          <w:noProof/>
          <w:szCs w:val="24"/>
        </w:rPr>
        <w:t xml:space="preserve">. Disponível em: &lt;https://freemarker.apache.org/index.html&gt;. Acesso em: 1 jun. 2019. </w:t>
      </w:r>
    </w:p>
    <w:p w14:paraId="1E79BD43"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STAH. </w:t>
      </w:r>
      <w:r w:rsidRPr="00656CD1">
        <w:rPr>
          <w:rFonts w:cs="Arial"/>
          <w:b/>
          <w:bCs/>
          <w:noProof/>
          <w:szCs w:val="24"/>
        </w:rPr>
        <w:t>Astah UML</w:t>
      </w:r>
      <w:r w:rsidRPr="00656CD1">
        <w:rPr>
          <w:rFonts w:cs="Arial"/>
          <w:noProof/>
          <w:szCs w:val="24"/>
        </w:rPr>
        <w:t xml:space="preserve">. Disponível em: &lt;http://astah.net/editions/uml-new&gt;. Acesso em: 10 jan. 2020. </w:t>
      </w:r>
    </w:p>
    <w:p w14:paraId="3F5E814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AELDUNG.COM. </w:t>
      </w:r>
      <w:r w:rsidRPr="00656CD1">
        <w:rPr>
          <w:rFonts w:cs="Arial"/>
          <w:b/>
          <w:bCs/>
          <w:noProof/>
          <w:szCs w:val="24"/>
        </w:rPr>
        <w:t>Introduction to Apache Velocity</w:t>
      </w:r>
      <w:r w:rsidRPr="00656CD1">
        <w:rPr>
          <w:rFonts w:cs="Arial"/>
          <w:noProof/>
          <w:szCs w:val="24"/>
        </w:rPr>
        <w:t xml:space="preserve">. Disponível em: &lt;https://www.baeldung.com/apache-velocity&gt;. Acesso em: 7 jan. 2019. </w:t>
      </w:r>
    </w:p>
    <w:p w14:paraId="2791E3F3"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RGEN, J. VAN. </w:t>
      </w:r>
      <w:r w:rsidRPr="00656CD1">
        <w:rPr>
          <w:rFonts w:cs="Arial"/>
          <w:b/>
          <w:bCs/>
          <w:noProof/>
          <w:szCs w:val="24"/>
        </w:rPr>
        <w:t>Velocity or FreeMarker? Two open source Java-based template engines compared</w:t>
      </w:r>
      <w:r w:rsidRPr="00656CD1">
        <w:rPr>
          <w:rFonts w:cs="Arial"/>
          <w:noProof/>
          <w:szCs w:val="24"/>
        </w:rPr>
        <w:t xml:space="preserve">. Disponível em: &lt;https://www.javaworld.com/article/2077797/open-source-tools/velocity-or-freemarker.html&gt;. Acesso em: 29 ago. 2018. </w:t>
      </w:r>
    </w:p>
    <w:p w14:paraId="22E2976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ZERRA, E. </w:t>
      </w:r>
      <w:r w:rsidRPr="00656CD1">
        <w:rPr>
          <w:rFonts w:cs="Arial"/>
          <w:b/>
          <w:bCs/>
          <w:noProof/>
          <w:szCs w:val="24"/>
        </w:rPr>
        <w:t>Princípios de Análise e Projeto de Sistemas com UML</w:t>
      </w:r>
      <w:r w:rsidRPr="00656CD1">
        <w:rPr>
          <w:rFonts w:cs="Arial"/>
          <w:noProof/>
          <w:szCs w:val="24"/>
        </w:rPr>
        <w:t xml:space="preserve">. 3. ed. Rio de Janeiro: Elsevier, 2015. </w:t>
      </w:r>
    </w:p>
    <w:p w14:paraId="69D61D42"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BOSTOCK, M. et al. </w:t>
      </w:r>
      <w:r w:rsidRPr="00656CD1">
        <w:rPr>
          <w:rFonts w:cs="Arial"/>
          <w:b/>
          <w:bCs/>
          <w:noProof/>
          <w:szCs w:val="24"/>
        </w:rPr>
        <w:t>D3.js - Data Driven Documents</w:t>
      </w:r>
      <w:r w:rsidRPr="00656CD1">
        <w:rPr>
          <w:rFonts w:cs="Arial"/>
          <w:noProof/>
          <w:szCs w:val="24"/>
        </w:rPr>
        <w:t xml:space="preserve">. Disponível em: &lt;https://d3js.org/&gt;. Acesso em: 10 nov. 2018. </w:t>
      </w:r>
    </w:p>
    <w:p w14:paraId="562D4F9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OSTA, H. M. K. et al. Grandes Massas de Dados na Nuvem: Desafios e Tecnicas para Inovação. </w:t>
      </w:r>
      <w:r w:rsidRPr="00656CD1">
        <w:rPr>
          <w:rFonts w:cs="Arial"/>
          <w:b/>
          <w:bCs/>
          <w:noProof/>
          <w:szCs w:val="24"/>
        </w:rPr>
        <w:t>Sbrc 2012</w:t>
      </w:r>
      <w:r w:rsidRPr="00656CD1">
        <w:rPr>
          <w:rFonts w:cs="Arial"/>
          <w:noProof/>
          <w:szCs w:val="24"/>
        </w:rPr>
        <w:t xml:space="preserve">, n. Ouro Preto, MG, Brasil, 2012. </w:t>
      </w:r>
    </w:p>
    <w:p w14:paraId="2352E278"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OSSFILTER ORGANIZATION. </w:t>
      </w:r>
      <w:r w:rsidRPr="00656CD1">
        <w:rPr>
          <w:rFonts w:cs="Arial"/>
          <w:b/>
          <w:bCs/>
          <w:noProof/>
          <w:szCs w:val="24"/>
        </w:rPr>
        <w:t>Crossfilter js library</w:t>
      </w:r>
      <w:r w:rsidRPr="00656CD1">
        <w:rPr>
          <w:rFonts w:cs="Arial"/>
          <w:noProof/>
          <w:szCs w:val="24"/>
        </w:rPr>
        <w:t xml:space="preserve">. Disponível em: &lt;https://github.com/crossfilter/crossfilter&gt;. Acesso em: 2 nov. 2019. </w:t>
      </w:r>
    </w:p>
    <w:p w14:paraId="3DC6D92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UZ, S. A. B.; MOURA, M. F. </w:t>
      </w:r>
      <w:r w:rsidRPr="00656CD1">
        <w:rPr>
          <w:rFonts w:cs="Arial"/>
          <w:b/>
          <w:bCs/>
          <w:noProof/>
          <w:szCs w:val="24"/>
        </w:rPr>
        <w:t>Formatação de Dados Usando a Ferramenta Velocity</w:t>
      </w:r>
      <w:r w:rsidRPr="00656CD1">
        <w:rPr>
          <w:rFonts w:cs="Arial"/>
          <w:noProof/>
          <w:szCs w:val="24"/>
        </w:rPr>
        <w:t xml:space="preserve">Campinas, 2002. </w:t>
      </w:r>
    </w:p>
    <w:p w14:paraId="10868D6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JETBRAINS. </w:t>
      </w:r>
      <w:r w:rsidRPr="00656CD1">
        <w:rPr>
          <w:rFonts w:cs="Arial"/>
          <w:b/>
          <w:bCs/>
          <w:noProof/>
          <w:szCs w:val="24"/>
        </w:rPr>
        <w:t>IntelliJ IDEA</w:t>
      </w:r>
      <w:r w:rsidRPr="00656CD1">
        <w:rPr>
          <w:rFonts w:cs="Arial"/>
          <w:noProof/>
          <w:szCs w:val="24"/>
        </w:rPr>
        <w:t xml:space="preserve">. Disponível em: &lt;https://www.jetbrains.com/idea/&gt;. Acesso em: 12 jan. 2020. </w:t>
      </w:r>
    </w:p>
    <w:p w14:paraId="14EBA48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KRUEGER, C. W. Software reuse. </w:t>
      </w:r>
      <w:r w:rsidRPr="00656CD1">
        <w:rPr>
          <w:rFonts w:cs="Arial"/>
          <w:b/>
          <w:bCs/>
          <w:noProof/>
          <w:szCs w:val="24"/>
        </w:rPr>
        <w:t>ACM Computing Surveys</w:t>
      </w:r>
      <w:r w:rsidRPr="00656CD1">
        <w:rPr>
          <w:rFonts w:cs="Arial"/>
          <w:noProof/>
          <w:szCs w:val="24"/>
        </w:rPr>
        <w:t xml:space="preserve">, v. 24, n. 2, p. 131–183, 1992. </w:t>
      </w:r>
    </w:p>
    <w:p w14:paraId="2F12948C"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CRÉDIO, D. Uma Abordagem Orientada a Modelos para Reutilização de Software. p. 277, 2009. </w:t>
      </w:r>
    </w:p>
    <w:p w14:paraId="76D994B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IZ, A. </w:t>
      </w:r>
      <w:r w:rsidRPr="00656CD1">
        <w:rPr>
          <w:rFonts w:cs="Arial"/>
          <w:b/>
          <w:bCs/>
          <w:noProof/>
          <w:szCs w:val="24"/>
        </w:rPr>
        <w:t>Visualização dos dados estatísticos da UERJ : proposta de dashboards baseados no trabalho de Jacques Bertin</w:t>
      </w:r>
      <w:r w:rsidRPr="00656CD1">
        <w:rPr>
          <w:rFonts w:cs="Arial"/>
          <w:noProof/>
          <w:szCs w:val="24"/>
        </w:rPr>
        <w:t>. [s.l.] UERJ, 2013.</w:t>
      </w:r>
    </w:p>
    <w:p w14:paraId="142B838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Velocity</w:t>
      </w:r>
      <w:r w:rsidRPr="00656CD1">
        <w:rPr>
          <w:rFonts w:cs="Arial"/>
          <w:noProof/>
          <w:szCs w:val="24"/>
        </w:rPr>
        <w:t xml:space="preserve">. Disponível em: &lt;https://mvnrepository.com/artifact/org.apache.velocity/velocity&gt;. Acesso em: 10 fev. 2019a. </w:t>
      </w:r>
    </w:p>
    <w:p w14:paraId="6462AC4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Freemarker</w:t>
      </w:r>
      <w:r w:rsidRPr="00656CD1">
        <w:rPr>
          <w:rFonts w:cs="Arial"/>
          <w:noProof/>
          <w:szCs w:val="24"/>
        </w:rPr>
        <w:t xml:space="preserve">. Disponível em: &lt;https://mvnrepository.com/artifact/org.freemarker/freemarker&gt;. Acesso em: 10 jan. 2019b. </w:t>
      </w:r>
    </w:p>
    <w:p w14:paraId="3878543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ICROSOFT. </w:t>
      </w:r>
      <w:r w:rsidRPr="00656CD1">
        <w:rPr>
          <w:rFonts w:cs="Arial"/>
          <w:b/>
          <w:bCs/>
          <w:noProof/>
          <w:szCs w:val="24"/>
        </w:rPr>
        <w:t>O que é o PowerBI desktop</w:t>
      </w:r>
      <w:r w:rsidRPr="00656CD1">
        <w:rPr>
          <w:rFonts w:cs="Arial"/>
          <w:noProof/>
          <w:szCs w:val="24"/>
        </w:rPr>
        <w:t xml:space="preserve">. Disponível em: &lt;https://docs.microsoft.com/pt-br/power-bi/desktop-what-is-desktop&gt;. Acesso em: 12 out. 2019. </w:t>
      </w:r>
    </w:p>
    <w:p w14:paraId="7B43D12A"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OURA, M. F. et al. </w:t>
      </w:r>
      <w:r w:rsidRPr="00656CD1">
        <w:rPr>
          <w:rFonts w:cs="Arial"/>
          <w:b/>
          <w:bCs/>
          <w:noProof/>
          <w:szCs w:val="24"/>
        </w:rPr>
        <w:t>Comunicado Técnico Uma Análise Comparativa das Soluções Tecnológicas Utilizadas nas Apresentações de Dados da Agência de Informação Embrapa</w:t>
      </w:r>
      <w:r w:rsidRPr="00656CD1">
        <w:rPr>
          <w:rFonts w:cs="Arial"/>
          <w:noProof/>
          <w:szCs w:val="24"/>
        </w:rPr>
        <w:t>. [s.l.] Embrapa, 2004.</w:t>
      </w:r>
    </w:p>
    <w:p w14:paraId="73BC3CE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ORACLE. </w:t>
      </w:r>
      <w:r w:rsidRPr="00656CD1">
        <w:rPr>
          <w:rFonts w:cs="Arial"/>
          <w:b/>
          <w:bCs/>
          <w:noProof/>
          <w:szCs w:val="24"/>
        </w:rPr>
        <w:t>Oracle - JavaFX Overview(Release 8)</w:t>
      </w:r>
      <w:r w:rsidRPr="00656CD1">
        <w:rPr>
          <w:rFonts w:cs="Arial"/>
          <w:noProof/>
          <w:szCs w:val="24"/>
        </w:rPr>
        <w:t xml:space="preserve">. Disponível em: &lt;https://docs.oracle.com/javase/8/javafx/get-started-tutorial/jfx-overview.htm&gt;. Acesso em: 2 dez. 2019. </w:t>
      </w:r>
    </w:p>
    <w:p w14:paraId="17787110"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POTENCIER, F. </w:t>
      </w:r>
      <w:r w:rsidRPr="00656CD1">
        <w:rPr>
          <w:rFonts w:cs="Arial"/>
          <w:b/>
          <w:bCs/>
          <w:noProof/>
          <w:szCs w:val="24"/>
        </w:rPr>
        <w:t>The flexible, fast, and secure template engine for PHP</w:t>
      </w:r>
      <w:r w:rsidRPr="00656CD1">
        <w:rPr>
          <w:rFonts w:cs="Arial"/>
          <w:noProof/>
          <w:szCs w:val="24"/>
        </w:rPr>
        <w:t xml:space="preserve">. Disponível em: &lt;https://twig.symfony.com/&gt;. Acesso em: 10 jan. 2020. </w:t>
      </w:r>
    </w:p>
    <w:p w14:paraId="029626E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QLIK. </w:t>
      </w:r>
      <w:r w:rsidRPr="00656CD1">
        <w:rPr>
          <w:rFonts w:cs="Arial"/>
          <w:b/>
          <w:bCs/>
          <w:noProof/>
          <w:szCs w:val="24"/>
        </w:rPr>
        <w:t>Qlik Sense - Plataforma de análise de dados</w:t>
      </w:r>
      <w:r w:rsidRPr="00656CD1">
        <w:rPr>
          <w:rFonts w:cs="Arial"/>
          <w:noProof/>
          <w:szCs w:val="24"/>
        </w:rPr>
        <w:t xml:space="preserve">. Disponível em: &lt;https://www.qlik.com/pt-br/products/qlik-sense&gt;. Acesso em: 10 jan. 2020. </w:t>
      </w:r>
    </w:p>
    <w:p w14:paraId="555EB58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RAUDJÄRV, R. </w:t>
      </w:r>
      <w:r w:rsidRPr="00656CD1">
        <w:rPr>
          <w:rFonts w:cs="Arial"/>
          <w:b/>
          <w:bCs/>
          <w:noProof/>
          <w:szCs w:val="24"/>
        </w:rPr>
        <w:t>ZT-ZIP</w:t>
      </w:r>
      <w:r w:rsidRPr="00656CD1">
        <w:rPr>
          <w:rFonts w:cs="Arial"/>
          <w:noProof/>
          <w:szCs w:val="24"/>
        </w:rPr>
        <w:t xml:space="preserve">. Disponível em: &lt;https://github.com/zeroturnaround/zt-zip&gt;. Acesso em: 10 nov. 2019. </w:t>
      </w:r>
    </w:p>
    <w:p w14:paraId="2D668E1B"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HIMABUKURO JUNIOR, E. K. Um Gerador de aplicações configurável. 2006. </w:t>
      </w:r>
    </w:p>
    <w:p w14:paraId="526663AB"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ATIVA. </w:t>
      </w:r>
      <w:r w:rsidRPr="00656CD1">
        <w:rPr>
          <w:rFonts w:cs="Arial"/>
          <w:b/>
          <w:bCs/>
          <w:noProof/>
          <w:szCs w:val="24"/>
        </w:rPr>
        <w:t>Tableau Desktop</w:t>
      </w:r>
      <w:r w:rsidRPr="00656CD1">
        <w:rPr>
          <w:rFonts w:cs="Arial"/>
          <w:noProof/>
          <w:szCs w:val="24"/>
        </w:rPr>
        <w:t xml:space="preserve">. Disponível em: &lt;http://www.somativa.com.br/tableau-desktop&gt;. Acesso em: 12 out. 2019. </w:t>
      </w:r>
    </w:p>
    <w:p w14:paraId="3D0A8A5C"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MERVILLE, I. </w:t>
      </w:r>
      <w:r w:rsidRPr="00656CD1">
        <w:rPr>
          <w:rFonts w:cs="Arial"/>
          <w:b/>
          <w:bCs/>
          <w:noProof/>
          <w:szCs w:val="24"/>
        </w:rPr>
        <w:t>Engenharia de Software</w:t>
      </w:r>
      <w:r w:rsidRPr="00656CD1">
        <w:rPr>
          <w:rFonts w:cs="Arial"/>
          <w:noProof/>
          <w:szCs w:val="24"/>
        </w:rPr>
        <w:t xml:space="preserve">. 3. ed. Sao Paulo: Pearson, 2013. </w:t>
      </w:r>
    </w:p>
    <w:p w14:paraId="586AD332"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YRIANI, E.; LUHUNU, L.; SAHRAOUI, H. Systematic mapping study of template-based code generation. </w:t>
      </w:r>
      <w:r w:rsidRPr="00656CD1">
        <w:rPr>
          <w:rFonts w:cs="Arial"/>
          <w:b/>
          <w:bCs/>
          <w:noProof/>
          <w:szCs w:val="24"/>
        </w:rPr>
        <w:t>Computer Languages, Systems and Structures</w:t>
      </w:r>
      <w:r w:rsidRPr="00656CD1">
        <w:rPr>
          <w:rFonts w:cs="Arial"/>
          <w:noProof/>
          <w:szCs w:val="24"/>
        </w:rPr>
        <w:t xml:space="preserve">, v. 52, p. 43–62, 2018. </w:t>
      </w:r>
    </w:p>
    <w:p w14:paraId="153514F6"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ABLEAU. </w:t>
      </w:r>
      <w:r w:rsidRPr="00656CD1">
        <w:rPr>
          <w:rFonts w:cs="Arial"/>
          <w:b/>
          <w:bCs/>
          <w:noProof/>
          <w:szCs w:val="24"/>
        </w:rPr>
        <w:t>Tableau Desktop</w:t>
      </w:r>
      <w:r w:rsidRPr="00656CD1">
        <w:rPr>
          <w:rFonts w:cs="Arial"/>
          <w:noProof/>
          <w:szCs w:val="24"/>
        </w:rPr>
        <w:t xml:space="preserve">. Disponível em: &lt;https://www.tableau.com/pt-br/products/desktop&gt;. Acesso em: 12 dez. 2019. </w:t>
      </w:r>
    </w:p>
    <w:p w14:paraId="3071D52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EAM DC.JS. </w:t>
      </w:r>
      <w:r w:rsidRPr="00656CD1">
        <w:rPr>
          <w:rFonts w:cs="Arial"/>
          <w:b/>
          <w:bCs/>
          <w:noProof/>
          <w:szCs w:val="24"/>
        </w:rPr>
        <w:t>dc.js - Dimensional Charting Javascript Library</w:t>
      </w:r>
      <w:r w:rsidRPr="00656CD1">
        <w:rPr>
          <w:rFonts w:cs="Arial"/>
          <w:noProof/>
          <w:szCs w:val="24"/>
        </w:rPr>
        <w:t xml:space="preserve">. Disponível em: &lt;https://dc-js.github.io/dc.js/&gt;. Acesso em: 10 nov. 2019. </w:t>
      </w:r>
    </w:p>
    <w:p w14:paraId="1A0AB3A0"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UTORIALSPOINT. </w:t>
      </w:r>
      <w:r w:rsidRPr="00656CD1">
        <w:rPr>
          <w:rFonts w:cs="Arial"/>
          <w:b/>
          <w:bCs/>
          <w:noProof/>
          <w:szCs w:val="24"/>
        </w:rPr>
        <w:t>Tutorialspoint - DC.js tutorials</w:t>
      </w:r>
      <w:r w:rsidRPr="00656CD1">
        <w:rPr>
          <w:rFonts w:cs="Arial"/>
          <w:noProof/>
          <w:szCs w:val="24"/>
        </w:rPr>
        <w:t xml:space="preserve">. Disponível em: &lt;https://www.tutorialspoint.com/dcjs/&gt;. Acesso em: 11 nov. 2018. </w:t>
      </w:r>
    </w:p>
    <w:p w14:paraId="2799CA08"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FreeMarker</w:t>
      </w:r>
      <w:r w:rsidRPr="00656CD1">
        <w:rPr>
          <w:rFonts w:cs="Arial"/>
          <w:noProof/>
          <w:szCs w:val="24"/>
        </w:rPr>
        <w:t xml:space="preserve">. Disponível em: &lt;https://en.wikipedia.org/wiki/Apache_FreeMarker&gt;. Acesso em: 25 nov. 2018. </w:t>
      </w:r>
    </w:p>
    <w:p w14:paraId="51E864A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Velocity</w:t>
      </w:r>
      <w:r w:rsidRPr="00656CD1">
        <w:rPr>
          <w:rFonts w:cs="Arial"/>
          <w:noProof/>
          <w:szCs w:val="24"/>
        </w:rPr>
        <w:t xml:space="preserve">. Disponível em: &lt;https://en.wikipedia.org/wiki/Apache_Velocity&gt;. Acesso em: 10 fev. 2019a. </w:t>
      </w:r>
    </w:p>
    <w:p w14:paraId="5B69588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Maven</w:t>
      </w:r>
      <w:r w:rsidRPr="00656CD1">
        <w:rPr>
          <w:rFonts w:cs="Arial"/>
          <w:noProof/>
          <w:szCs w:val="24"/>
        </w:rPr>
        <w:t xml:space="preserve">. Disponível em: &lt;https://pt.wikipedia.org/wiki/Apache_Maven&gt;. Acesso em: 22 ago. 2019b. </w:t>
      </w:r>
    </w:p>
    <w:p w14:paraId="7375AC9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vaFX</w:t>
      </w:r>
      <w:r w:rsidRPr="00656CD1">
        <w:rPr>
          <w:rFonts w:cs="Arial"/>
          <w:noProof/>
          <w:szCs w:val="24"/>
        </w:rPr>
        <w:t xml:space="preserve">. Disponível em: &lt;https://en.wikipedia.org/wiki/JavaFX&gt;. Acesso em: 11 nov. 2019c. </w:t>
      </w:r>
    </w:p>
    <w:p w14:paraId="046B51F6"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MVC</w:t>
      </w:r>
      <w:r w:rsidRPr="00656CD1">
        <w:rPr>
          <w:rFonts w:cs="Arial"/>
          <w:noProof/>
          <w:szCs w:val="24"/>
        </w:rPr>
        <w:t xml:space="preserve">. Disponível em: &lt;https://pt.wikipedia.org/wiki/MVC&gt;. Acesso em: 11 dez. 2019d. </w:t>
      </w:r>
    </w:p>
    <w:p w14:paraId="2433FEE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R (file format)</w:t>
      </w:r>
      <w:r w:rsidRPr="00656CD1">
        <w:rPr>
          <w:rFonts w:cs="Arial"/>
          <w:noProof/>
          <w:szCs w:val="24"/>
        </w:rPr>
        <w:t xml:space="preserve">. Disponível em: &lt;https://en.wikipedia.org/wiki/JAR_(file_format)&gt;. Acesso em: 10 jan. 2020e. </w:t>
      </w:r>
    </w:p>
    <w:p w14:paraId="79C6575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Template Processor</w:t>
      </w:r>
      <w:r w:rsidRPr="00656CD1">
        <w:rPr>
          <w:rFonts w:cs="Arial"/>
          <w:noProof/>
          <w:szCs w:val="24"/>
        </w:rPr>
        <w:t xml:space="preserve">. Disponível em: &lt;https://en.wikipedia.org/wiki/Template_processor&gt;. Acesso em: 6 fev. 2020. </w:t>
      </w:r>
    </w:p>
    <w:p w14:paraId="49111DF0" w14:textId="77777777" w:rsidR="00656CD1" w:rsidRPr="00656CD1" w:rsidRDefault="00656CD1" w:rsidP="00B65495">
      <w:pPr>
        <w:widowControl w:val="0"/>
        <w:autoSpaceDE w:val="0"/>
        <w:autoSpaceDN w:val="0"/>
        <w:adjustRightInd w:val="0"/>
        <w:spacing w:before="360" w:line="240" w:lineRule="auto"/>
        <w:jc w:val="left"/>
        <w:rPr>
          <w:rFonts w:cs="Arial"/>
          <w:noProof/>
        </w:rPr>
      </w:pPr>
      <w:r w:rsidRPr="00656CD1">
        <w:rPr>
          <w:rFonts w:cs="Arial"/>
          <w:noProof/>
          <w:szCs w:val="24"/>
        </w:rPr>
        <w:lastRenderedPageBreak/>
        <w:t xml:space="preserve">XNAT.ORG. </w:t>
      </w:r>
      <w:r w:rsidRPr="00656CD1">
        <w:rPr>
          <w:rFonts w:cs="Arial"/>
          <w:b/>
          <w:bCs/>
          <w:noProof/>
          <w:szCs w:val="24"/>
        </w:rPr>
        <w:t>Apache Velocity Cheatsheet</w:t>
      </w:r>
      <w:r w:rsidRPr="00656CD1">
        <w:rPr>
          <w:rFonts w:cs="Arial"/>
          <w:noProof/>
          <w:szCs w:val="24"/>
        </w:rPr>
        <w:t xml:space="preserve">. Disponível em: &lt;https://wiki.xnat.org/docs16/4-developer-documentation/xnat-codex/velocity-cheat-sheet&gt;. Acesso em: 7 ago. 2019. </w:t>
      </w:r>
    </w:p>
    <w:p w14:paraId="7C02650F" w14:textId="6B67A6E3" w:rsidR="00C86B19" w:rsidRPr="00BD7C53" w:rsidRDefault="00594F63" w:rsidP="00B65495">
      <w:pPr>
        <w:widowControl w:val="0"/>
        <w:autoSpaceDE w:val="0"/>
        <w:autoSpaceDN w:val="0"/>
        <w:adjustRightInd w:val="0"/>
        <w:spacing w:before="360" w:line="240" w:lineRule="auto"/>
        <w:jc w:val="left"/>
      </w:pPr>
      <w:r>
        <w:fldChar w:fldCharType="end"/>
      </w:r>
    </w:p>
    <w:sectPr w:rsidR="00C86B19" w:rsidRPr="00BD7C53" w:rsidSect="00775AB2">
      <w:headerReference w:type="default" r:id="rId40"/>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Claudio Martins" w:date="2020-02-27T11:04:00Z" w:initials="CM">
    <w:p w14:paraId="296A8EE6" w14:textId="67471B47" w:rsidR="00656CD1" w:rsidRDefault="00656CD1">
      <w:pPr>
        <w:pStyle w:val="Textodecomentrio"/>
      </w:pPr>
      <w:r>
        <w:rPr>
          <w:rStyle w:val="Refdecomentrio"/>
        </w:rPr>
        <w:annotationRef/>
      </w:r>
      <w:r>
        <w:t>Citar a linha no código visto na figura</w:t>
      </w:r>
    </w:p>
  </w:comment>
  <w:comment w:id="44" w:author="Claudio Martins" w:date="2020-02-27T11:08:00Z" w:initials="CM">
    <w:p w14:paraId="460EB3AB" w14:textId="0152FAFB" w:rsidR="00656CD1" w:rsidRDefault="00656CD1">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5" w:author="Claudio Martins" w:date="2020-02-27T11:08:00Z" w:initials="CM">
    <w:p w14:paraId="677326B4" w14:textId="7BC2EA1F" w:rsidR="00656CD1" w:rsidRDefault="00656CD1">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229AE548" w15:done="0"/>
  <w15:commentEx w15:paraId="35B2180B" w15:done="0"/>
  <w15:commentEx w15:paraId="0B3BAA60" w15:done="0"/>
  <w15:commentEx w15:paraId="296A8EE6" w15:done="0"/>
  <w15:commentEx w15:paraId="46DA96B6" w15:done="0"/>
  <w15:commentEx w15:paraId="113635CB" w15:done="0"/>
  <w15:commentEx w15:paraId="460EB3AB" w15:done="0"/>
  <w15:commentEx w15:paraId="67732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37E355" w14:textId="77777777" w:rsidR="00252372" w:rsidRDefault="00252372" w:rsidP="00A253DA">
      <w:pPr>
        <w:spacing w:line="240" w:lineRule="auto"/>
      </w:pPr>
      <w:r>
        <w:separator/>
      </w:r>
    </w:p>
  </w:endnote>
  <w:endnote w:type="continuationSeparator" w:id="0">
    <w:p w14:paraId="11585BB5" w14:textId="77777777" w:rsidR="00252372" w:rsidRDefault="00252372"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617F11" w14:textId="77777777" w:rsidR="00252372" w:rsidRDefault="00252372" w:rsidP="00A253DA">
      <w:pPr>
        <w:spacing w:line="240" w:lineRule="auto"/>
      </w:pPr>
      <w:r>
        <w:separator/>
      </w:r>
    </w:p>
  </w:footnote>
  <w:footnote w:type="continuationSeparator" w:id="0">
    <w:p w14:paraId="17421C5B" w14:textId="77777777" w:rsidR="00252372" w:rsidRDefault="00252372" w:rsidP="00A253DA">
      <w:pPr>
        <w:spacing w:line="240" w:lineRule="auto"/>
      </w:pPr>
      <w:r>
        <w:continuationSeparator/>
      </w:r>
    </w:p>
  </w:footnote>
  <w:footnote w:id="1">
    <w:p w14:paraId="1B8C9A36" w14:textId="04C8B4D9" w:rsidR="00656CD1" w:rsidRDefault="00656CD1">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14:paraId="7C04CCD3" w14:textId="22CEA334" w:rsidR="00656CD1" w:rsidRDefault="00656CD1">
      <w:pPr>
        <w:pStyle w:val="Textodenotaderodap"/>
      </w:pPr>
      <w:r>
        <w:rPr>
          <w:rStyle w:val="Refdenotaderodap"/>
        </w:rPr>
        <w:footnoteRef/>
      </w:r>
      <w:r w:rsidRPr="00F07A8A">
        <w:t>ASP.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r>
        <w:t xml:space="preserve">arquitetura </w:t>
      </w:r>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29BA50" w14:textId="7492F615" w:rsidR="00656CD1" w:rsidRDefault="00656CD1">
    <w:pPr>
      <w:pStyle w:val="Cabealho"/>
      <w:jc w:val="right"/>
    </w:pPr>
  </w:p>
  <w:p w14:paraId="2AFDBC6C" w14:textId="77777777" w:rsidR="00656CD1" w:rsidRDefault="00656CD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Content>
      <w:p w14:paraId="317CE2EA" w14:textId="77777777" w:rsidR="00656CD1" w:rsidRDefault="00656CD1">
        <w:pPr>
          <w:pStyle w:val="Cabealho"/>
          <w:jc w:val="right"/>
        </w:pPr>
        <w:r>
          <w:fldChar w:fldCharType="begin"/>
        </w:r>
        <w:r>
          <w:instrText>PAGE   \* MERGEFORMAT</w:instrText>
        </w:r>
        <w:r>
          <w:fldChar w:fldCharType="separate"/>
        </w:r>
        <w:r w:rsidR="00B65495">
          <w:rPr>
            <w:noProof/>
          </w:rPr>
          <w:t>72</w:t>
        </w:r>
        <w:r>
          <w:fldChar w:fldCharType="end"/>
        </w:r>
      </w:p>
    </w:sdtContent>
  </w:sdt>
  <w:p w14:paraId="1F19E9BA" w14:textId="77777777" w:rsidR="00656CD1" w:rsidRDefault="00656CD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grammar="clean"/>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782"/>
    <w:rsid w:val="00011895"/>
    <w:rsid w:val="00012A6A"/>
    <w:rsid w:val="0001351D"/>
    <w:rsid w:val="00013555"/>
    <w:rsid w:val="00013D36"/>
    <w:rsid w:val="00015B19"/>
    <w:rsid w:val="00015B4E"/>
    <w:rsid w:val="00016AEB"/>
    <w:rsid w:val="00017328"/>
    <w:rsid w:val="00025096"/>
    <w:rsid w:val="00030C7E"/>
    <w:rsid w:val="00033C28"/>
    <w:rsid w:val="00035B0C"/>
    <w:rsid w:val="00037180"/>
    <w:rsid w:val="00041DBB"/>
    <w:rsid w:val="000423AD"/>
    <w:rsid w:val="00042B73"/>
    <w:rsid w:val="000438C3"/>
    <w:rsid w:val="00044110"/>
    <w:rsid w:val="0004492C"/>
    <w:rsid w:val="00045968"/>
    <w:rsid w:val="000464FC"/>
    <w:rsid w:val="00047D30"/>
    <w:rsid w:val="0005095E"/>
    <w:rsid w:val="000514B6"/>
    <w:rsid w:val="000527FF"/>
    <w:rsid w:val="0005301A"/>
    <w:rsid w:val="000535FB"/>
    <w:rsid w:val="00053D0D"/>
    <w:rsid w:val="00057CEB"/>
    <w:rsid w:val="00060780"/>
    <w:rsid w:val="00061ADB"/>
    <w:rsid w:val="00064B4B"/>
    <w:rsid w:val="000666E3"/>
    <w:rsid w:val="00067EDF"/>
    <w:rsid w:val="00072B63"/>
    <w:rsid w:val="00073582"/>
    <w:rsid w:val="0007470D"/>
    <w:rsid w:val="00074D66"/>
    <w:rsid w:val="00076846"/>
    <w:rsid w:val="00076BEE"/>
    <w:rsid w:val="00076DA4"/>
    <w:rsid w:val="00083B57"/>
    <w:rsid w:val="00083E92"/>
    <w:rsid w:val="00085A27"/>
    <w:rsid w:val="00090E95"/>
    <w:rsid w:val="000926E5"/>
    <w:rsid w:val="00093173"/>
    <w:rsid w:val="0009356F"/>
    <w:rsid w:val="000A639D"/>
    <w:rsid w:val="000B2804"/>
    <w:rsid w:val="000B2D2E"/>
    <w:rsid w:val="000B3572"/>
    <w:rsid w:val="000B5B66"/>
    <w:rsid w:val="000C1CE4"/>
    <w:rsid w:val="000C443D"/>
    <w:rsid w:val="000C5D1C"/>
    <w:rsid w:val="000C5D7F"/>
    <w:rsid w:val="000C6569"/>
    <w:rsid w:val="000D11EA"/>
    <w:rsid w:val="000D405A"/>
    <w:rsid w:val="000D77CB"/>
    <w:rsid w:val="000E034B"/>
    <w:rsid w:val="000E2292"/>
    <w:rsid w:val="000E27DC"/>
    <w:rsid w:val="000E4AA6"/>
    <w:rsid w:val="000F350E"/>
    <w:rsid w:val="000F38DB"/>
    <w:rsid w:val="000F65F0"/>
    <w:rsid w:val="000F6967"/>
    <w:rsid w:val="001021AB"/>
    <w:rsid w:val="00102AB7"/>
    <w:rsid w:val="00103B4F"/>
    <w:rsid w:val="00105E2E"/>
    <w:rsid w:val="00107FEB"/>
    <w:rsid w:val="0011435F"/>
    <w:rsid w:val="00115784"/>
    <w:rsid w:val="00115C4E"/>
    <w:rsid w:val="00116872"/>
    <w:rsid w:val="00123CCD"/>
    <w:rsid w:val="001245B5"/>
    <w:rsid w:val="00125AEF"/>
    <w:rsid w:val="0013018F"/>
    <w:rsid w:val="00131502"/>
    <w:rsid w:val="00131BB6"/>
    <w:rsid w:val="00132A2D"/>
    <w:rsid w:val="00132DF8"/>
    <w:rsid w:val="00133D24"/>
    <w:rsid w:val="00141AF0"/>
    <w:rsid w:val="0014352A"/>
    <w:rsid w:val="00143CBD"/>
    <w:rsid w:val="00145C67"/>
    <w:rsid w:val="00145F3B"/>
    <w:rsid w:val="00150837"/>
    <w:rsid w:val="00151AEB"/>
    <w:rsid w:val="001522DA"/>
    <w:rsid w:val="001533FC"/>
    <w:rsid w:val="00153ADA"/>
    <w:rsid w:val="00153BF6"/>
    <w:rsid w:val="001540EE"/>
    <w:rsid w:val="00155433"/>
    <w:rsid w:val="00156C9C"/>
    <w:rsid w:val="00156F7A"/>
    <w:rsid w:val="00157363"/>
    <w:rsid w:val="001573F5"/>
    <w:rsid w:val="00161256"/>
    <w:rsid w:val="001629D0"/>
    <w:rsid w:val="00164AF7"/>
    <w:rsid w:val="00165AB1"/>
    <w:rsid w:val="0016674E"/>
    <w:rsid w:val="00167B36"/>
    <w:rsid w:val="00172A38"/>
    <w:rsid w:val="0017439B"/>
    <w:rsid w:val="00180804"/>
    <w:rsid w:val="00183DE0"/>
    <w:rsid w:val="00186601"/>
    <w:rsid w:val="00186B49"/>
    <w:rsid w:val="001878CB"/>
    <w:rsid w:val="001879BF"/>
    <w:rsid w:val="00190FBF"/>
    <w:rsid w:val="00193FF6"/>
    <w:rsid w:val="00194846"/>
    <w:rsid w:val="00197402"/>
    <w:rsid w:val="00197B80"/>
    <w:rsid w:val="001A1AE7"/>
    <w:rsid w:val="001A1ED6"/>
    <w:rsid w:val="001A44A5"/>
    <w:rsid w:val="001A4E92"/>
    <w:rsid w:val="001A5708"/>
    <w:rsid w:val="001B2DB3"/>
    <w:rsid w:val="001B3BA6"/>
    <w:rsid w:val="001B3E23"/>
    <w:rsid w:val="001B4790"/>
    <w:rsid w:val="001B5346"/>
    <w:rsid w:val="001B5E9C"/>
    <w:rsid w:val="001B60D5"/>
    <w:rsid w:val="001B6C84"/>
    <w:rsid w:val="001C071A"/>
    <w:rsid w:val="001C2268"/>
    <w:rsid w:val="001C22C0"/>
    <w:rsid w:val="001C22CE"/>
    <w:rsid w:val="001C28F6"/>
    <w:rsid w:val="001C4719"/>
    <w:rsid w:val="001D19D8"/>
    <w:rsid w:val="001D5F3C"/>
    <w:rsid w:val="001D6FED"/>
    <w:rsid w:val="001D7A2E"/>
    <w:rsid w:val="001D7FEB"/>
    <w:rsid w:val="001E1E01"/>
    <w:rsid w:val="001E2AB8"/>
    <w:rsid w:val="001E3187"/>
    <w:rsid w:val="001F01BC"/>
    <w:rsid w:val="001F3560"/>
    <w:rsid w:val="001F445A"/>
    <w:rsid w:val="00201F4C"/>
    <w:rsid w:val="0020296D"/>
    <w:rsid w:val="00206BC6"/>
    <w:rsid w:val="00207EEC"/>
    <w:rsid w:val="00210984"/>
    <w:rsid w:val="00211BA6"/>
    <w:rsid w:val="0021217B"/>
    <w:rsid w:val="00215658"/>
    <w:rsid w:val="00223BBB"/>
    <w:rsid w:val="00225177"/>
    <w:rsid w:val="0023139A"/>
    <w:rsid w:val="00231E88"/>
    <w:rsid w:val="00234AA4"/>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10E7"/>
    <w:rsid w:val="00261B34"/>
    <w:rsid w:val="00264804"/>
    <w:rsid w:val="002662CE"/>
    <w:rsid w:val="00266375"/>
    <w:rsid w:val="00266BE8"/>
    <w:rsid w:val="002678B9"/>
    <w:rsid w:val="00272C91"/>
    <w:rsid w:val="00272CA1"/>
    <w:rsid w:val="00273DE0"/>
    <w:rsid w:val="0027555A"/>
    <w:rsid w:val="00275A0B"/>
    <w:rsid w:val="002763A7"/>
    <w:rsid w:val="00284134"/>
    <w:rsid w:val="00285219"/>
    <w:rsid w:val="002852F8"/>
    <w:rsid w:val="00286749"/>
    <w:rsid w:val="00287182"/>
    <w:rsid w:val="002876B1"/>
    <w:rsid w:val="00287CC6"/>
    <w:rsid w:val="00287F3D"/>
    <w:rsid w:val="0029008A"/>
    <w:rsid w:val="00290739"/>
    <w:rsid w:val="00290C24"/>
    <w:rsid w:val="0029243E"/>
    <w:rsid w:val="0029315C"/>
    <w:rsid w:val="00295F98"/>
    <w:rsid w:val="002A1027"/>
    <w:rsid w:val="002A1D75"/>
    <w:rsid w:val="002A7825"/>
    <w:rsid w:val="002B097B"/>
    <w:rsid w:val="002B2829"/>
    <w:rsid w:val="002B3B34"/>
    <w:rsid w:val="002B7DBB"/>
    <w:rsid w:val="002C19E0"/>
    <w:rsid w:val="002C3467"/>
    <w:rsid w:val="002C4EB9"/>
    <w:rsid w:val="002D17DF"/>
    <w:rsid w:val="002D2BDF"/>
    <w:rsid w:val="002D2FE8"/>
    <w:rsid w:val="002D483C"/>
    <w:rsid w:val="002D4CD9"/>
    <w:rsid w:val="002E03C0"/>
    <w:rsid w:val="002E16A8"/>
    <w:rsid w:val="002E2885"/>
    <w:rsid w:val="002E47A8"/>
    <w:rsid w:val="002E4D1E"/>
    <w:rsid w:val="002E60B5"/>
    <w:rsid w:val="002E6685"/>
    <w:rsid w:val="002F2B28"/>
    <w:rsid w:val="002F3D9A"/>
    <w:rsid w:val="002F58EC"/>
    <w:rsid w:val="002F5C70"/>
    <w:rsid w:val="002F6905"/>
    <w:rsid w:val="00301218"/>
    <w:rsid w:val="00301F6A"/>
    <w:rsid w:val="00304147"/>
    <w:rsid w:val="003045C0"/>
    <w:rsid w:val="00304AB2"/>
    <w:rsid w:val="00305883"/>
    <w:rsid w:val="00310E7A"/>
    <w:rsid w:val="00311A62"/>
    <w:rsid w:val="00312000"/>
    <w:rsid w:val="003134C9"/>
    <w:rsid w:val="00313606"/>
    <w:rsid w:val="00313A1D"/>
    <w:rsid w:val="00313CFD"/>
    <w:rsid w:val="00315C8F"/>
    <w:rsid w:val="003173F5"/>
    <w:rsid w:val="00317D97"/>
    <w:rsid w:val="003232F1"/>
    <w:rsid w:val="00325668"/>
    <w:rsid w:val="00327101"/>
    <w:rsid w:val="003306EB"/>
    <w:rsid w:val="00330CFA"/>
    <w:rsid w:val="003315C4"/>
    <w:rsid w:val="00333052"/>
    <w:rsid w:val="003335B4"/>
    <w:rsid w:val="00334B5B"/>
    <w:rsid w:val="0033716A"/>
    <w:rsid w:val="003374CB"/>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4CC"/>
    <w:rsid w:val="0037129A"/>
    <w:rsid w:val="0037182B"/>
    <w:rsid w:val="003734A6"/>
    <w:rsid w:val="00374048"/>
    <w:rsid w:val="003742A7"/>
    <w:rsid w:val="00375996"/>
    <w:rsid w:val="00376900"/>
    <w:rsid w:val="0038020C"/>
    <w:rsid w:val="0038165B"/>
    <w:rsid w:val="003818DF"/>
    <w:rsid w:val="00382338"/>
    <w:rsid w:val="003836CC"/>
    <w:rsid w:val="00384936"/>
    <w:rsid w:val="00384ECB"/>
    <w:rsid w:val="0038744A"/>
    <w:rsid w:val="00390423"/>
    <w:rsid w:val="00390F05"/>
    <w:rsid w:val="00391429"/>
    <w:rsid w:val="00391B78"/>
    <w:rsid w:val="003976B4"/>
    <w:rsid w:val="003A1B07"/>
    <w:rsid w:val="003A2027"/>
    <w:rsid w:val="003A2814"/>
    <w:rsid w:val="003A314E"/>
    <w:rsid w:val="003A4D56"/>
    <w:rsid w:val="003A5E58"/>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385D"/>
    <w:rsid w:val="003D48E9"/>
    <w:rsid w:val="003D61C7"/>
    <w:rsid w:val="003D6878"/>
    <w:rsid w:val="003E1734"/>
    <w:rsid w:val="003E2D38"/>
    <w:rsid w:val="003E7867"/>
    <w:rsid w:val="003E7ABC"/>
    <w:rsid w:val="003F07EB"/>
    <w:rsid w:val="003F5476"/>
    <w:rsid w:val="003F63C7"/>
    <w:rsid w:val="003F69F0"/>
    <w:rsid w:val="0040008C"/>
    <w:rsid w:val="0040015D"/>
    <w:rsid w:val="00400429"/>
    <w:rsid w:val="004007C8"/>
    <w:rsid w:val="00404DAE"/>
    <w:rsid w:val="004112AD"/>
    <w:rsid w:val="00414034"/>
    <w:rsid w:val="00415689"/>
    <w:rsid w:val="004200F4"/>
    <w:rsid w:val="00420E96"/>
    <w:rsid w:val="00421220"/>
    <w:rsid w:val="00422806"/>
    <w:rsid w:val="00423097"/>
    <w:rsid w:val="00424A87"/>
    <w:rsid w:val="004262BF"/>
    <w:rsid w:val="00431C36"/>
    <w:rsid w:val="00431C43"/>
    <w:rsid w:val="0043562B"/>
    <w:rsid w:val="00440F0E"/>
    <w:rsid w:val="00440F17"/>
    <w:rsid w:val="00445AFD"/>
    <w:rsid w:val="0044798B"/>
    <w:rsid w:val="00447E51"/>
    <w:rsid w:val="00452F6B"/>
    <w:rsid w:val="004546B5"/>
    <w:rsid w:val="00465636"/>
    <w:rsid w:val="004742D1"/>
    <w:rsid w:val="0048047A"/>
    <w:rsid w:val="00481544"/>
    <w:rsid w:val="00482FD5"/>
    <w:rsid w:val="004855CF"/>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6508"/>
    <w:rsid w:val="004A67F0"/>
    <w:rsid w:val="004B0AEA"/>
    <w:rsid w:val="004B0D78"/>
    <w:rsid w:val="004B3C4D"/>
    <w:rsid w:val="004B5765"/>
    <w:rsid w:val="004C19CF"/>
    <w:rsid w:val="004C23F9"/>
    <w:rsid w:val="004C3D83"/>
    <w:rsid w:val="004C46F8"/>
    <w:rsid w:val="004C4C7B"/>
    <w:rsid w:val="004C4EE3"/>
    <w:rsid w:val="004C78DE"/>
    <w:rsid w:val="004D1C18"/>
    <w:rsid w:val="004D3C0C"/>
    <w:rsid w:val="004D5333"/>
    <w:rsid w:val="004D64D2"/>
    <w:rsid w:val="004D6A87"/>
    <w:rsid w:val="004E0378"/>
    <w:rsid w:val="004E58EF"/>
    <w:rsid w:val="004F7365"/>
    <w:rsid w:val="00502CC7"/>
    <w:rsid w:val="005039F7"/>
    <w:rsid w:val="00506BC7"/>
    <w:rsid w:val="0050725C"/>
    <w:rsid w:val="00510923"/>
    <w:rsid w:val="00510BA0"/>
    <w:rsid w:val="00511987"/>
    <w:rsid w:val="00512188"/>
    <w:rsid w:val="005122F6"/>
    <w:rsid w:val="00513D41"/>
    <w:rsid w:val="00515083"/>
    <w:rsid w:val="005161AB"/>
    <w:rsid w:val="00516530"/>
    <w:rsid w:val="00516BCE"/>
    <w:rsid w:val="0052361D"/>
    <w:rsid w:val="0052396E"/>
    <w:rsid w:val="00527285"/>
    <w:rsid w:val="0052788F"/>
    <w:rsid w:val="00532B80"/>
    <w:rsid w:val="00542921"/>
    <w:rsid w:val="0054477B"/>
    <w:rsid w:val="00550A24"/>
    <w:rsid w:val="005515D2"/>
    <w:rsid w:val="00555466"/>
    <w:rsid w:val="005560AD"/>
    <w:rsid w:val="0055626F"/>
    <w:rsid w:val="00561A1A"/>
    <w:rsid w:val="00561CDA"/>
    <w:rsid w:val="00562127"/>
    <w:rsid w:val="00562A7B"/>
    <w:rsid w:val="00564887"/>
    <w:rsid w:val="00564BB9"/>
    <w:rsid w:val="00565124"/>
    <w:rsid w:val="005668C4"/>
    <w:rsid w:val="005712B2"/>
    <w:rsid w:val="00574086"/>
    <w:rsid w:val="00574EDC"/>
    <w:rsid w:val="00577E64"/>
    <w:rsid w:val="0058084F"/>
    <w:rsid w:val="00580920"/>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27CD"/>
    <w:rsid w:val="005B4C35"/>
    <w:rsid w:val="005B5AD8"/>
    <w:rsid w:val="005B5B34"/>
    <w:rsid w:val="005B702A"/>
    <w:rsid w:val="005B70D0"/>
    <w:rsid w:val="005B75A6"/>
    <w:rsid w:val="005C0086"/>
    <w:rsid w:val="005C187A"/>
    <w:rsid w:val="005C5511"/>
    <w:rsid w:val="005C5ECF"/>
    <w:rsid w:val="005D0641"/>
    <w:rsid w:val="005D1A5C"/>
    <w:rsid w:val="005D1C9C"/>
    <w:rsid w:val="005D26C3"/>
    <w:rsid w:val="005E34BA"/>
    <w:rsid w:val="005E4183"/>
    <w:rsid w:val="005F10A8"/>
    <w:rsid w:val="005F1743"/>
    <w:rsid w:val="005F25F2"/>
    <w:rsid w:val="005F3566"/>
    <w:rsid w:val="00600FD0"/>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20C4D"/>
    <w:rsid w:val="00621532"/>
    <w:rsid w:val="00621A91"/>
    <w:rsid w:val="0062250D"/>
    <w:rsid w:val="00624E34"/>
    <w:rsid w:val="00624F16"/>
    <w:rsid w:val="00627C9F"/>
    <w:rsid w:val="00630F53"/>
    <w:rsid w:val="00632046"/>
    <w:rsid w:val="00632066"/>
    <w:rsid w:val="006326DA"/>
    <w:rsid w:val="00632FB1"/>
    <w:rsid w:val="00634CA7"/>
    <w:rsid w:val="00637456"/>
    <w:rsid w:val="00641EA8"/>
    <w:rsid w:val="0064233B"/>
    <w:rsid w:val="00644EE1"/>
    <w:rsid w:val="00646B66"/>
    <w:rsid w:val="00650B6E"/>
    <w:rsid w:val="006519D6"/>
    <w:rsid w:val="00654395"/>
    <w:rsid w:val="00655A11"/>
    <w:rsid w:val="00656CD1"/>
    <w:rsid w:val="006574F5"/>
    <w:rsid w:val="00661CD7"/>
    <w:rsid w:val="0066372E"/>
    <w:rsid w:val="00664533"/>
    <w:rsid w:val="00666921"/>
    <w:rsid w:val="00667087"/>
    <w:rsid w:val="00667BBB"/>
    <w:rsid w:val="00673AFF"/>
    <w:rsid w:val="006749CA"/>
    <w:rsid w:val="0067652B"/>
    <w:rsid w:val="0067671F"/>
    <w:rsid w:val="006773D1"/>
    <w:rsid w:val="00680DCF"/>
    <w:rsid w:val="006811E4"/>
    <w:rsid w:val="00681258"/>
    <w:rsid w:val="0068390C"/>
    <w:rsid w:val="00683CDD"/>
    <w:rsid w:val="00684E1A"/>
    <w:rsid w:val="0069474B"/>
    <w:rsid w:val="0069698E"/>
    <w:rsid w:val="00696F50"/>
    <w:rsid w:val="006A25F0"/>
    <w:rsid w:val="006A6516"/>
    <w:rsid w:val="006A7734"/>
    <w:rsid w:val="006B07D3"/>
    <w:rsid w:val="006B477E"/>
    <w:rsid w:val="006B7669"/>
    <w:rsid w:val="006C16C2"/>
    <w:rsid w:val="006C3DF5"/>
    <w:rsid w:val="006C432D"/>
    <w:rsid w:val="006C4933"/>
    <w:rsid w:val="006D0E81"/>
    <w:rsid w:val="006D23C8"/>
    <w:rsid w:val="006D2F59"/>
    <w:rsid w:val="006D7112"/>
    <w:rsid w:val="006E1E85"/>
    <w:rsid w:val="006E3AD4"/>
    <w:rsid w:val="006E4277"/>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986"/>
    <w:rsid w:val="00731DA9"/>
    <w:rsid w:val="0073305E"/>
    <w:rsid w:val="00735E60"/>
    <w:rsid w:val="00741997"/>
    <w:rsid w:val="00743A7D"/>
    <w:rsid w:val="00745E99"/>
    <w:rsid w:val="007468AB"/>
    <w:rsid w:val="00747C3C"/>
    <w:rsid w:val="00750984"/>
    <w:rsid w:val="00751F8D"/>
    <w:rsid w:val="0075256D"/>
    <w:rsid w:val="00752E62"/>
    <w:rsid w:val="00755CCB"/>
    <w:rsid w:val="007561CB"/>
    <w:rsid w:val="00756AFE"/>
    <w:rsid w:val="00760EC9"/>
    <w:rsid w:val="00762D2C"/>
    <w:rsid w:val="00762FD4"/>
    <w:rsid w:val="0076354C"/>
    <w:rsid w:val="00765336"/>
    <w:rsid w:val="00773887"/>
    <w:rsid w:val="00775AB2"/>
    <w:rsid w:val="0077605A"/>
    <w:rsid w:val="0077716E"/>
    <w:rsid w:val="0077738E"/>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742E"/>
    <w:rsid w:val="00800975"/>
    <w:rsid w:val="00800DE8"/>
    <w:rsid w:val="00800FD4"/>
    <w:rsid w:val="00802F9F"/>
    <w:rsid w:val="00805D19"/>
    <w:rsid w:val="00813447"/>
    <w:rsid w:val="008140C3"/>
    <w:rsid w:val="008157E4"/>
    <w:rsid w:val="00815B55"/>
    <w:rsid w:val="0081641E"/>
    <w:rsid w:val="008211DF"/>
    <w:rsid w:val="00821FA2"/>
    <w:rsid w:val="00824AB8"/>
    <w:rsid w:val="00825218"/>
    <w:rsid w:val="00825F39"/>
    <w:rsid w:val="00827038"/>
    <w:rsid w:val="00831C89"/>
    <w:rsid w:val="008321D2"/>
    <w:rsid w:val="00832DB4"/>
    <w:rsid w:val="008333CA"/>
    <w:rsid w:val="008361D1"/>
    <w:rsid w:val="0083784A"/>
    <w:rsid w:val="00840138"/>
    <w:rsid w:val="00841888"/>
    <w:rsid w:val="00843866"/>
    <w:rsid w:val="008441E1"/>
    <w:rsid w:val="008453E8"/>
    <w:rsid w:val="00845F72"/>
    <w:rsid w:val="00846DD4"/>
    <w:rsid w:val="00851E20"/>
    <w:rsid w:val="00853F96"/>
    <w:rsid w:val="00854DE2"/>
    <w:rsid w:val="00854F7A"/>
    <w:rsid w:val="00857149"/>
    <w:rsid w:val="00857FB2"/>
    <w:rsid w:val="0086167E"/>
    <w:rsid w:val="0086349A"/>
    <w:rsid w:val="00866833"/>
    <w:rsid w:val="00866BA3"/>
    <w:rsid w:val="0087408B"/>
    <w:rsid w:val="008815C6"/>
    <w:rsid w:val="00881DD3"/>
    <w:rsid w:val="00890B07"/>
    <w:rsid w:val="00893BF7"/>
    <w:rsid w:val="008944A5"/>
    <w:rsid w:val="008949C9"/>
    <w:rsid w:val="008963B5"/>
    <w:rsid w:val="0089750A"/>
    <w:rsid w:val="008A0617"/>
    <w:rsid w:val="008A0ADD"/>
    <w:rsid w:val="008A16CA"/>
    <w:rsid w:val="008A3460"/>
    <w:rsid w:val="008A3950"/>
    <w:rsid w:val="008A3956"/>
    <w:rsid w:val="008A563D"/>
    <w:rsid w:val="008A58D9"/>
    <w:rsid w:val="008A5AB8"/>
    <w:rsid w:val="008A67E0"/>
    <w:rsid w:val="008B0A58"/>
    <w:rsid w:val="008B4DD1"/>
    <w:rsid w:val="008B5485"/>
    <w:rsid w:val="008B6E0D"/>
    <w:rsid w:val="008C0CE1"/>
    <w:rsid w:val="008C1C29"/>
    <w:rsid w:val="008C3289"/>
    <w:rsid w:val="008C5EFC"/>
    <w:rsid w:val="008D2D43"/>
    <w:rsid w:val="008D31BD"/>
    <w:rsid w:val="008D5147"/>
    <w:rsid w:val="008D67A1"/>
    <w:rsid w:val="008E1C39"/>
    <w:rsid w:val="008E1DB1"/>
    <w:rsid w:val="008E5A73"/>
    <w:rsid w:val="008E5E5A"/>
    <w:rsid w:val="008E5EC4"/>
    <w:rsid w:val="008E5F31"/>
    <w:rsid w:val="008F05A9"/>
    <w:rsid w:val="008F23AB"/>
    <w:rsid w:val="008F579F"/>
    <w:rsid w:val="008F7A6C"/>
    <w:rsid w:val="00901045"/>
    <w:rsid w:val="009031D6"/>
    <w:rsid w:val="009060FB"/>
    <w:rsid w:val="009069C3"/>
    <w:rsid w:val="00906E6B"/>
    <w:rsid w:val="00911472"/>
    <w:rsid w:val="00911B7C"/>
    <w:rsid w:val="0091342A"/>
    <w:rsid w:val="00915B94"/>
    <w:rsid w:val="009171BE"/>
    <w:rsid w:val="00923686"/>
    <w:rsid w:val="00923F2D"/>
    <w:rsid w:val="00927514"/>
    <w:rsid w:val="00930213"/>
    <w:rsid w:val="00930555"/>
    <w:rsid w:val="00930D65"/>
    <w:rsid w:val="009313E8"/>
    <w:rsid w:val="009337B0"/>
    <w:rsid w:val="009379AE"/>
    <w:rsid w:val="00940821"/>
    <w:rsid w:val="0094112F"/>
    <w:rsid w:val="00941CF4"/>
    <w:rsid w:val="00943B7C"/>
    <w:rsid w:val="009462E6"/>
    <w:rsid w:val="00946982"/>
    <w:rsid w:val="00953475"/>
    <w:rsid w:val="00954770"/>
    <w:rsid w:val="0095639C"/>
    <w:rsid w:val="00956837"/>
    <w:rsid w:val="00957D16"/>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CCF"/>
    <w:rsid w:val="009B0479"/>
    <w:rsid w:val="009B56AB"/>
    <w:rsid w:val="009C07DD"/>
    <w:rsid w:val="009C0A6B"/>
    <w:rsid w:val="009C381E"/>
    <w:rsid w:val="009C5596"/>
    <w:rsid w:val="009C7F87"/>
    <w:rsid w:val="009D1591"/>
    <w:rsid w:val="009D3C80"/>
    <w:rsid w:val="009D3E37"/>
    <w:rsid w:val="009D49E6"/>
    <w:rsid w:val="009D60F8"/>
    <w:rsid w:val="009D6F46"/>
    <w:rsid w:val="009E32CC"/>
    <w:rsid w:val="009E7CC4"/>
    <w:rsid w:val="009F00C7"/>
    <w:rsid w:val="009F15CB"/>
    <w:rsid w:val="009F2CF0"/>
    <w:rsid w:val="009F43F9"/>
    <w:rsid w:val="009F43FB"/>
    <w:rsid w:val="009F523D"/>
    <w:rsid w:val="009F5D69"/>
    <w:rsid w:val="009F65D4"/>
    <w:rsid w:val="00A004B7"/>
    <w:rsid w:val="00A005F3"/>
    <w:rsid w:val="00A007BF"/>
    <w:rsid w:val="00A00BDC"/>
    <w:rsid w:val="00A046EC"/>
    <w:rsid w:val="00A0634E"/>
    <w:rsid w:val="00A07DB5"/>
    <w:rsid w:val="00A11350"/>
    <w:rsid w:val="00A113E0"/>
    <w:rsid w:val="00A11985"/>
    <w:rsid w:val="00A11E74"/>
    <w:rsid w:val="00A14F68"/>
    <w:rsid w:val="00A15745"/>
    <w:rsid w:val="00A20255"/>
    <w:rsid w:val="00A211A2"/>
    <w:rsid w:val="00A21D88"/>
    <w:rsid w:val="00A24BC4"/>
    <w:rsid w:val="00A253DA"/>
    <w:rsid w:val="00A270A3"/>
    <w:rsid w:val="00A34985"/>
    <w:rsid w:val="00A3712E"/>
    <w:rsid w:val="00A41A6D"/>
    <w:rsid w:val="00A43969"/>
    <w:rsid w:val="00A47608"/>
    <w:rsid w:val="00A5557A"/>
    <w:rsid w:val="00A56DDB"/>
    <w:rsid w:val="00A56E3F"/>
    <w:rsid w:val="00A570F9"/>
    <w:rsid w:val="00A57B86"/>
    <w:rsid w:val="00A57E78"/>
    <w:rsid w:val="00A60265"/>
    <w:rsid w:val="00A60F00"/>
    <w:rsid w:val="00A61618"/>
    <w:rsid w:val="00A62583"/>
    <w:rsid w:val="00A62D35"/>
    <w:rsid w:val="00A67A33"/>
    <w:rsid w:val="00A713B4"/>
    <w:rsid w:val="00A71656"/>
    <w:rsid w:val="00A7264E"/>
    <w:rsid w:val="00A7647F"/>
    <w:rsid w:val="00A77496"/>
    <w:rsid w:val="00A80778"/>
    <w:rsid w:val="00A90B67"/>
    <w:rsid w:val="00A92E67"/>
    <w:rsid w:val="00A931EE"/>
    <w:rsid w:val="00A961C7"/>
    <w:rsid w:val="00A968DE"/>
    <w:rsid w:val="00A96A19"/>
    <w:rsid w:val="00A96D87"/>
    <w:rsid w:val="00AA028D"/>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2315"/>
    <w:rsid w:val="00AE3979"/>
    <w:rsid w:val="00AE3E15"/>
    <w:rsid w:val="00AE44ED"/>
    <w:rsid w:val="00AE70AE"/>
    <w:rsid w:val="00AE7715"/>
    <w:rsid w:val="00AF1C13"/>
    <w:rsid w:val="00AF2565"/>
    <w:rsid w:val="00AF5483"/>
    <w:rsid w:val="00AF6828"/>
    <w:rsid w:val="00B009F9"/>
    <w:rsid w:val="00B0433D"/>
    <w:rsid w:val="00B04AAA"/>
    <w:rsid w:val="00B0546B"/>
    <w:rsid w:val="00B11D27"/>
    <w:rsid w:val="00B1574B"/>
    <w:rsid w:val="00B15C98"/>
    <w:rsid w:val="00B207A8"/>
    <w:rsid w:val="00B20D9D"/>
    <w:rsid w:val="00B21778"/>
    <w:rsid w:val="00B23EB7"/>
    <w:rsid w:val="00B26CEE"/>
    <w:rsid w:val="00B30AB7"/>
    <w:rsid w:val="00B31F17"/>
    <w:rsid w:val="00B33797"/>
    <w:rsid w:val="00B36747"/>
    <w:rsid w:val="00B37E09"/>
    <w:rsid w:val="00B50410"/>
    <w:rsid w:val="00B50B3C"/>
    <w:rsid w:val="00B54485"/>
    <w:rsid w:val="00B55874"/>
    <w:rsid w:val="00B55E95"/>
    <w:rsid w:val="00B61832"/>
    <w:rsid w:val="00B619F7"/>
    <w:rsid w:val="00B65495"/>
    <w:rsid w:val="00B66370"/>
    <w:rsid w:val="00B70328"/>
    <w:rsid w:val="00B7095A"/>
    <w:rsid w:val="00B75A21"/>
    <w:rsid w:val="00B765DF"/>
    <w:rsid w:val="00B80B81"/>
    <w:rsid w:val="00B82568"/>
    <w:rsid w:val="00B82E89"/>
    <w:rsid w:val="00B87C3B"/>
    <w:rsid w:val="00B9461F"/>
    <w:rsid w:val="00B95A8E"/>
    <w:rsid w:val="00B97BCD"/>
    <w:rsid w:val="00BA0AD1"/>
    <w:rsid w:val="00BA159D"/>
    <w:rsid w:val="00BA2695"/>
    <w:rsid w:val="00BA2903"/>
    <w:rsid w:val="00BA30A6"/>
    <w:rsid w:val="00BB1FBB"/>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6D3"/>
    <w:rsid w:val="00BE39AF"/>
    <w:rsid w:val="00BE59E8"/>
    <w:rsid w:val="00BF02C4"/>
    <w:rsid w:val="00BF0AAC"/>
    <w:rsid w:val="00BF2A12"/>
    <w:rsid w:val="00BF799F"/>
    <w:rsid w:val="00C0066A"/>
    <w:rsid w:val="00C00FF1"/>
    <w:rsid w:val="00C01B7D"/>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3B5A"/>
    <w:rsid w:val="00C44BC1"/>
    <w:rsid w:val="00C4774C"/>
    <w:rsid w:val="00C529DF"/>
    <w:rsid w:val="00C52A46"/>
    <w:rsid w:val="00C53725"/>
    <w:rsid w:val="00C53C68"/>
    <w:rsid w:val="00C66BC5"/>
    <w:rsid w:val="00C725C0"/>
    <w:rsid w:val="00C727D9"/>
    <w:rsid w:val="00C727FB"/>
    <w:rsid w:val="00C73017"/>
    <w:rsid w:val="00C75D58"/>
    <w:rsid w:val="00C80F86"/>
    <w:rsid w:val="00C83BBA"/>
    <w:rsid w:val="00C84D30"/>
    <w:rsid w:val="00C85C22"/>
    <w:rsid w:val="00C86B19"/>
    <w:rsid w:val="00C903F1"/>
    <w:rsid w:val="00C9093E"/>
    <w:rsid w:val="00C915E0"/>
    <w:rsid w:val="00C91E16"/>
    <w:rsid w:val="00C956B8"/>
    <w:rsid w:val="00C95FC1"/>
    <w:rsid w:val="00C96C87"/>
    <w:rsid w:val="00CA2715"/>
    <w:rsid w:val="00CA4231"/>
    <w:rsid w:val="00CA4E7A"/>
    <w:rsid w:val="00CA4EDC"/>
    <w:rsid w:val="00CA58D3"/>
    <w:rsid w:val="00CB0B74"/>
    <w:rsid w:val="00CB4EDD"/>
    <w:rsid w:val="00CB53CA"/>
    <w:rsid w:val="00CC537E"/>
    <w:rsid w:val="00CC5D04"/>
    <w:rsid w:val="00CC76A5"/>
    <w:rsid w:val="00CD0B3A"/>
    <w:rsid w:val="00CD1926"/>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164DC"/>
    <w:rsid w:val="00D170D8"/>
    <w:rsid w:val="00D178C4"/>
    <w:rsid w:val="00D20F53"/>
    <w:rsid w:val="00D21DD5"/>
    <w:rsid w:val="00D22986"/>
    <w:rsid w:val="00D22A6E"/>
    <w:rsid w:val="00D241E4"/>
    <w:rsid w:val="00D26735"/>
    <w:rsid w:val="00D2752F"/>
    <w:rsid w:val="00D42980"/>
    <w:rsid w:val="00D42A0A"/>
    <w:rsid w:val="00D45218"/>
    <w:rsid w:val="00D460C4"/>
    <w:rsid w:val="00D513E9"/>
    <w:rsid w:val="00D55A63"/>
    <w:rsid w:val="00D60276"/>
    <w:rsid w:val="00D618C3"/>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E5"/>
    <w:rsid w:val="00D95695"/>
    <w:rsid w:val="00D97658"/>
    <w:rsid w:val="00DA0F26"/>
    <w:rsid w:val="00DA6619"/>
    <w:rsid w:val="00DA6F8E"/>
    <w:rsid w:val="00DB37D0"/>
    <w:rsid w:val="00DB5A62"/>
    <w:rsid w:val="00DC3976"/>
    <w:rsid w:val="00DC3C5A"/>
    <w:rsid w:val="00DC4993"/>
    <w:rsid w:val="00DC6C20"/>
    <w:rsid w:val="00DC79FB"/>
    <w:rsid w:val="00DD0C51"/>
    <w:rsid w:val="00DD203F"/>
    <w:rsid w:val="00DD24B0"/>
    <w:rsid w:val="00DD3170"/>
    <w:rsid w:val="00DD4CC8"/>
    <w:rsid w:val="00DD5E14"/>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15269"/>
    <w:rsid w:val="00E15DF9"/>
    <w:rsid w:val="00E165C0"/>
    <w:rsid w:val="00E20670"/>
    <w:rsid w:val="00E24536"/>
    <w:rsid w:val="00E24A66"/>
    <w:rsid w:val="00E26106"/>
    <w:rsid w:val="00E354FD"/>
    <w:rsid w:val="00E35D6D"/>
    <w:rsid w:val="00E36DB8"/>
    <w:rsid w:val="00E37D45"/>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E83"/>
    <w:rsid w:val="00E710FE"/>
    <w:rsid w:val="00E72038"/>
    <w:rsid w:val="00E7455B"/>
    <w:rsid w:val="00E74D37"/>
    <w:rsid w:val="00E75361"/>
    <w:rsid w:val="00E76ACE"/>
    <w:rsid w:val="00E76F06"/>
    <w:rsid w:val="00E82273"/>
    <w:rsid w:val="00E82C71"/>
    <w:rsid w:val="00E871C8"/>
    <w:rsid w:val="00E912E9"/>
    <w:rsid w:val="00E91A2C"/>
    <w:rsid w:val="00E93E8E"/>
    <w:rsid w:val="00E940F6"/>
    <w:rsid w:val="00E94B09"/>
    <w:rsid w:val="00E952DE"/>
    <w:rsid w:val="00E96DB8"/>
    <w:rsid w:val="00E97668"/>
    <w:rsid w:val="00E97A3A"/>
    <w:rsid w:val="00EA175B"/>
    <w:rsid w:val="00EA4573"/>
    <w:rsid w:val="00EA78D8"/>
    <w:rsid w:val="00EA7D7E"/>
    <w:rsid w:val="00EB1FA4"/>
    <w:rsid w:val="00EB3E8E"/>
    <w:rsid w:val="00EB5504"/>
    <w:rsid w:val="00EB6B31"/>
    <w:rsid w:val="00EB6B6C"/>
    <w:rsid w:val="00EB780C"/>
    <w:rsid w:val="00EC1BEF"/>
    <w:rsid w:val="00EC280C"/>
    <w:rsid w:val="00EC2F87"/>
    <w:rsid w:val="00EC307C"/>
    <w:rsid w:val="00EC7111"/>
    <w:rsid w:val="00EC78A7"/>
    <w:rsid w:val="00EE0EDA"/>
    <w:rsid w:val="00EE1E22"/>
    <w:rsid w:val="00EE276B"/>
    <w:rsid w:val="00EE727B"/>
    <w:rsid w:val="00EF0057"/>
    <w:rsid w:val="00EF0CDF"/>
    <w:rsid w:val="00EF1871"/>
    <w:rsid w:val="00EF19CC"/>
    <w:rsid w:val="00EF3CAA"/>
    <w:rsid w:val="00F0164A"/>
    <w:rsid w:val="00F042EC"/>
    <w:rsid w:val="00F04456"/>
    <w:rsid w:val="00F04874"/>
    <w:rsid w:val="00F07A8A"/>
    <w:rsid w:val="00F113B1"/>
    <w:rsid w:val="00F12B0A"/>
    <w:rsid w:val="00F13816"/>
    <w:rsid w:val="00F1638C"/>
    <w:rsid w:val="00F1661E"/>
    <w:rsid w:val="00F17074"/>
    <w:rsid w:val="00F17CD3"/>
    <w:rsid w:val="00F239FF"/>
    <w:rsid w:val="00F305B6"/>
    <w:rsid w:val="00F30644"/>
    <w:rsid w:val="00F31079"/>
    <w:rsid w:val="00F31588"/>
    <w:rsid w:val="00F319EF"/>
    <w:rsid w:val="00F333DA"/>
    <w:rsid w:val="00F34AA7"/>
    <w:rsid w:val="00F3745A"/>
    <w:rsid w:val="00F400CB"/>
    <w:rsid w:val="00F51A5D"/>
    <w:rsid w:val="00F5686A"/>
    <w:rsid w:val="00F57288"/>
    <w:rsid w:val="00F579EF"/>
    <w:rsid w:val="00F604B1"/>
    <w:rsid w:val="00F64028"/>
    <w:rsid w:val="00F67539"/>
    <w:rsid w:val="00F67D75"/>
    <w:rsid w:val="00F70B13"/>
    <w:rsid w:val="00F72C15"/>
    <w:rsid w:val="00F730FD"/>
    <w:rsid w:val="00F740CE"/>
    <w:rsid w:val="00F74408"/>
    <w:rsid w:val="00F760A8"/>
    <w:rsid w:val="00F80610"/>
    <w:rsid w:val="00F82485"/>
    <w:rsid w:val="00F8264A"/>
    <w:rsid w:val="00F84552"/>
    <w:rsid w:val="00F852FC"/>
    <w:rsid w:val="00F867C2"/>
    <w:rsid w:val="00F867D3"/>
    <w:rsid w:val="00F86FEF"/>
    <w:rsid w:val="00F922C8"/>
    <w:rsid w:val="00F92514"/>
    <w:rsid w:val="00F93C30"/>
    <w:rsid w:val="00F955AD"/>
    <w:rsid w:val="00F9694B"/>
    <w:rsid w:val="00F96DD7"/>
    <w:rsid w:val="00F97DA3"/>
    <w:rsid w:val="00FA07C7"/>
    <w:rsid w:val="00FA2442"/>
    <w:rsid w:val="00FA4429"/>
    <w:rsid w:val="00FA5E28"/>
    <w:rsid w:val="00FB02B1"/>
    <w:rsid w:val="00FB3746"/>
    <w:rsid w:val="00FB3C79"/>
    <w:rsid w:val="00FB6197"/>
    <w:rsid w:val="00FB6BCB"/>
    <w:rsid w:val="00FB712D"/>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1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7B536F"/>
    <w:pPr>
      <w:keepNext/>
      <w:keepLines/>
      <w:contextualSpacing/>
      <w:jc w:val="center"/>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B53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7B536F"/>
    <w:pPr>
      <w:keepNext/>
      <w:keepLines/>
      <w:contextualSpacing/>
      <w:jc w:val="center"/>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B53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comments" Target="comments.xml"/><Relationship Id="rId38" Type="http://schemas.openxmlformats.org/officeDocument/2006/relationships/image" Target="media/image2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413E9-9EED-4EFF-8205-93379FE93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71</Pages>
  <Words>32435</Words>
  <Characters>175155</Characters>
  <Application>Microsoft Office Word</Application>
  <DocSecurity>0</DocSecurity>
  <Lines>1459</Lines>
  <Paragraphs>414</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7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312</cp:revision>
  <cp:lastPrinted>2020-03-01T21:15:00Z</cp:lastPrinted>
  <dcterms:created xsi:type="dcterms:W3CDTF">2020-03-01T16:40:00Z</dcterms:created>
  <dcterms:modified xsi:type="dcterms:W3CDTF">2020-03-0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